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5DD6" w:rsidRPr="00D951E2" w:rsidRDefault="00D65DD6" w:rsidP="00686056">
      <w:pPr>
        <w:pStyle w:val="NoSpacing"/>
        <w:spacing w:line="360" w:lineRule="auto"/>
        <w:jc w:val="center"/>
        <w:rPr>
          <w:b/>
        </w:rPr>
      </w:pPr>
      <w:r w:rsidRPr="00D951E2">
        <w:rPr>
          <w:b/>
        </w:rPr>
        <w:t>BAB I</w:t>
      </w:r>
    </w:p>
    <w:p w:rsidR="006072BE" w:rsidRDefault="006072BE" w:rsidP="006072BE">
      <w:pPr>
        <w:pStyle w:val="NoSpacing"/>
        <w:spacing w:line="360" w:lineRule="auto"/>
        <w:jc w:val="center"/>
        <w:rPr>
          <w:b/>
        </w:rPr>
      </w:pPr>
      <w:r>
        <w:rPr>
          <w:b/>
        </w:rPr>
        <w:t>PENDAHULUAN</w:t>
      </w:r>
    </w:p>
    <w:p w:rsidR="00D65DD6" w:rsidRPr="004306A4" w:rsidRDefault="00D65DD6" w:rsidP="006072BE">
      <w:pPr>
        <w:pStyle w:val="NoSpacing"/>
        <w:spacing w:line="360" w:lineRule="auto"/>
        <w:jc w:val="left"/>
        <w:rPr>
          <w:b/>
        </w:rPr>
      </w:pPr>
      <w:r w:rsidRPr="004306A4">
        <w:rPr>
          <w:b/>
        </w:rPr>
        <w:t>A. Latar Belakang Penelitian</w:t>
      </w:r>
    </w:p>
    <w:p w:rsidR="00D65DD6" w:rsidRPr="00D951E2" w:rsidRDefault="00D65DD6" w:rsidP="004306A4">
      <w:pPr>
        <w:pStyle w:val="NoSpacing"/>
        <w:spacing w:line="360" w:lineRule="auto"/>
        <w:ind w:left="426" w:firstLine="687"/>
      </w:pPr>
      <w:r w:rsidRPr="00D951E2">
        <w:t>Dengan semakin ketatnya persaingan bisnis yang dihadapi oleh perusahaan, membuat perusahaan seakan berlomba untuk mempertahankan dan mencari konsumen baru untuk membeli produk mereka. Untuk itu, setiap perusahaan harus berupaya menghasilkan dan menyampaikan barang dan jasa yang diinginkan konsumen dengan harga yang pantas. Hal ini menuntut manajemen perusahaan untuk lebih peka, kritis dan reaktif terhadap perubahan yang ada, baik politik, sosial budaya, dan ekonomi dan dituntut menjalankan kiat-kiat strategi alternatif dalam menyiasati pasar.</w:t>
      </w:r>
    </w:p>
    <w:p w:rsidR="00D65DD6" w:rsidRDefault="00D65DD6" w:rsidP="001303C4">
      <w:pPr>
        <w:pStyle w:val="NoSpacing"/>
        <w:spacing w:line="360" w:lineRule="auto"/>
        <w:ind w:left="426" w:firstLine="283"/>
      </w:pPr>
      <w:r w:rsidRPr="00D951E2">
        <w:t>Perubahan tersebut salah satunya adalah perubahan pola konsumsi pangan masyarakat saat ini yang disebabkan oleh aktivitas masyarakat yang semakin tinggi. Perubahan pola atau gaya hidup masyarakat yang sudah semakin dinamis dikarenakan tuntutan pekerjaan yang semakin tinggi menjadi faktor pemicu terjadinya perubahan pola konsumsi. Misalnya, orang-orang sekarang ini semakin sibuk dengan jam kerjanya yang lebih panjang, sehingga mendorong mereka untuk memilih makanan yang penyajiannya lebih praktis.  Selain itu, di saat turunnya daya beli masyarakat seperti sekarang ini, makanan instan kini banyak dikonsumsi oleh masyarakat s</w:t>
      </w:r>
      <w:r>
        <w:t>ebagai pengganti lauk dan nasi.</w:t>
      </w:r>
    </w:p>
    <w:p w:rsidR="0022113F" w:rsidRPr="00D951E2" w:rsidRDefault="0022113F" w:rsidP="0022113F">
      <w:pPr>
        <w:spacing w:line="360" w:lineRule="auto"/>
        <w:ind w:left="426" w:firstLine="294"/>
        <w:rPr>
          <w:szCs w:val="24"/>
        </w:rPr>
      </w:pPr>
      <w:r w:rsidRPr="00D951E2">
        <w:rPr>
          <w:szCs w:val="24"/>
        </w:rPr>
        <w:t xml:space="preserve">Seiring perkembangan bisnis, </w:t>
      </w:r>
      <w:r w:rsidR="004306A4" w:rsidRPr="00D951E2">
        <w:rPr>
          <w:i/>
          <w:szCs w:val="24"/>
        </w:rPr>
        <w:t>Chick</w:t>
      </w:r>
      <w:r w:rsidR="004306A4">
        <w:rPr>
          <w:i/>
          <w:szCs w:val="24"/>
        </w:rPr>
        <w:t>h</w:t>
      </w:r>
      <w:r w:rsidR="004306A4" w:rsidRPr="00D951E2">
        <w:rPr>
          <w:i/>
          <w:szCs w:val="24"/>
        </w:rPr>
        <w:t xml:space="preserve">en Nugget </w:t>
      </w:r>
      <w:r w:rsidRPr="00D951E2">
        <w:rPr>
          <w:szCs w:val="24"/>
        </w:rPr>
        <w:t xml:space="preserve">menjadi peluang sebagai makanan kemasan siap masak. Kini masyarakat dapat membelinya di </w:t>
      </w:r>
      <w:r w:rsidRPr="00D951E2">
        <w:rPr>
          <w:i/>
          <w:szCs w:val="24"/>
        </w:rPr>
        <w:t xml:space="preserve">supermarket. </w:t>
      </w:r>
      <w:r w:rsidRPr="00D951E2">
        <w:rPr>
          <w:szCs w:val="24"/>
        </w:rPr>
        <w:t xml:space="preserve">Penyajian </w:t>
      </w:r>
      <w:r w:rsidR="004306A4" w:rsidRPr="00D951E2">
        <w:rPr>
          <w:i/>
          <w:szCs w:val="24"/>
        </w:rPr>
        <w:t>Chick</w:t>
      </w:r>
      <w:r w:rsidR="004306A4">
        <w:rPr>
          <w:i/>
          <w:szCs w:val="24"/>
        </w:rPr>
        <w:t>h</w:t>
      </w:r>
      <w:r w:rsidR="004306A4" w:rsidRPr="00D951E2">
        <w:rPr>
          <w:i/>
          <w:szCs w:val="24"/>
        </w:rPr>
        <w:t>en Nugget</w:t>
      </w:r>
      <w:r w:rsidR="004306A4" w:rsidRPr="00D951E2">
        <w:rPr>
          <w:szCs w:val="24"/>
        </w:rPr>
        <w:t xml:space="preserve"> </w:t>
      </w:r>
      <w:r w:rsidRPr="00D951E2">
        <w:rPr>
          <w:szCs w:val="24"/>
        </w:rPr>
        <w:t xml:space="preserve">sangatlah mudah, </w:t>
      </w:r>
      <w:r w:rsidR="004306A4" w:rsidRPr="00D951E2">
        <w:rPr>
          <w:i/>
          <w:szCs w:val="24"/>
        </w:rPr>
        <w:t>Chick</w:t>
      </w:r>
      <w:r w:rsidR="004306A4">
        <w:rPr>
          <w:i/>
          <w:szCs w:val="24"/>
        </w:rPr>
        <w:t>h</w:t>
      </w:r>
      <w:r w:rsidR="004306A4" w:rsidRPr="00D951E2">
        <w:rPr>
          <w:i/>
          <w:szCs w:val="24"/>
        </w:rPr>
        <w:t xml:space="preserve">en Nugget </w:t>
      </w:r>
      <w:r w:rsidRPr="00D951E2">
        <w:rPr>
          <w:szCs w:val="24"/>
        </w:rPr>
        <w:t xml:space="preserve">dapat dijadikan hidangan tambahan ketika makan. </w:t>
      </w:r>
      <w:r w:rsidRPr="00D951E2">
        <w:rPr>
          <w:i/>
          <w:szCs w:val="24"/>
        </w:rPr>
        <w:t>chick</w:t>
      </w:r>
      <w:r>
        <w:rPr>
          <w:i/>
          <w:szCs w:val="24"/>
        </w:rPr>
        <w:t>h</w:t>
      </w:r>
      <w:r w:rsidRPr="00D951E2">
        <w:rPr>
          <w:i/>
          <w:szCs w:val="24"/>
        </w:rPr>
        <w:t>en nugget</w:t>
      </w:r>
      <w:r w:rsidRPr="00D951E2">
        <w:rPr>
          <w:szCs w:val="24"/>
        </w:rPr>
        <w:t xml:space="preserve"> banyak disukai dari anak-anak hingga orang dewasa. Hal ini </w:t>
      </w:r>
      <w:r w:rsidR="004306A4" w:rsidRPr="00D951E2">
        <w:rPr>
          <w:szCs w:val="24"/>
        </w:rPr>
        <w:t>Dikarenakan</w:t>
      </w:r>
      <w:r w:rsidR="004306A4" w:rsidRPr="00D951E2">
        <w:rPr>
          <w:i/>
          <w:szCs w:val="24"/>
        </w:rPr>
        <w:t xml:space="preserve"> Chick</w:t>
      </w:r>
      <w:r w:rsidR="004306A4">
        <w:rPr>
          <w:i/>
          <w:szCs w:val="24"/>
        </w:rPr>
        <w:t>h</w:t>
      </w:r>
      <w:r w:rsidR="004306A4" w:rsidRPr="00D951E2">
        <w:rPr>
          <w:i/>
          <w:szCs w:val="24"/>
        </w:rPr>
        <w:t>en Nugget</w:t>
      </w:r>
      <w:r w:rsidRPr="00D951E2">
        <w:rPr>
          <w:i/>
          <w:szCs w:val="24"/>
        </w:rPr>
        <w:t xml:space="preserve"> </w:t>
      </w:r>
      <w:r w:rsidRPr="00D951E2">
        <w:rPr>
          <w:szCs w:val="24"/>
        </w:rPr>
        <w:t>merupakan makanan yang bergizi dan mempunyai rasa yang lezat.</w:t>
      </w:r>
    </w:p>
    <w:p w:rsidR="0022113F" w:rsidRDefault="0022113F" w:rsidP="001303C4">
      <w:pPr>
        <w:pStyle w:val="NoSpacing"/>
        <w:spacing w:line="360" w:lineRule="auto"/>
        <w:ind w:left="426" w:firstLine="283"/>
      </w:pPr>
    </w:p>
    <w:p w:rsidR="00D75DAD" w:rsidRDefault="00D75DAD"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22113F" w:rsidP="001303C4">
      <w:pPr>
        <w:pStyle w:val="NoSpacing"/>
        <w:spacing w:line="360" w:lineRule="auto"/>
        <w:ind w:left="426" w:firstLine="283"/>
      </w:pPr>
      <w:r>
        <w:rPr>
          <w:noProof/>
        </w:rPr>
        <w:lastRenderedPageBreak/>
        <w:drawing>
          <wp:anchor distT="0" distB="0" distL="114300" distR="114300" simplePos="0" relativeHeight="251669504" behindDoc="0" locked="0" layoutInCell="1" allowOverlap="1" wp14:anchorId="1F4122BF" wp14:editId="20DEB435">
            <wp:simplePos x="0" y="0"/>
            <wp:positionH relativeFrom="page">
              <wp:align>center</wp:align>
            </wp:positionH>
            <wp:positionV relativeFrom="paragraph">
              <wp:posOffset>-16510</wp:posOffset>
            </wp:positionV>
            <wp:extent cx="4140200" cy="2179942"/>
            <wp:effectExtent l="0" t="0" r="0" b="0"/>
            <wp:wrapNone/>
            <wp:docPr id="6" name="Picture 6" descr="https://www.qureta.com/uploads/post/inline/blob294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qureta.com/uploads/post/inline/blob2948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0200" cy="217994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C21E81" w:rsidRDefault="00C21E81" w:rsidP="001303C4">
      <w:pPr>
        <w:pStyle w:val="NoSpacing"/>
        <w:spacing w:line="360" w:lineRule="auto"/>
        <w:ind w:left="426" w:firstLine="283"/>
      </w:pPr>
    </w:p>
    <w:p w:rsidR="0022113F" w:rsidRDefault="0022113F" w:rsidP="00C21E81">
      <w:pPr>
        <w:pStyle w:val="NoSpacing"/>
        <w:ind w:firstLine="687"/>
      </w:pPr>
    </w:p>
    <w:p w:rsidR="0022113F" w:rsidRDefault="0022113F" w:rsidP="00C21E81">
      <w:pPr>
        <w:pStyle w:val="NoSpacing"/>
        <w:ind w:firstLine="687"/>
      </w:pPr>
    </w:p>
    <w:p w:rsidR="00C21E81" w:rsidRDefault="005B180F" w:rsidP="00C21E81">
      <w:pPr>
        <w:pStyle w:val="NoSpacing"/>
        <w:ind w:firstLine="687"/>
        <w:rPr>
          <w:i/>
        </w:rPr>
      </w:pPr>
      <w:r>
        <w:t>Gambar 1.1</w:t>
      </w:r>
      <w:r w:rsidR="00C21E81">
        <w:t xml:space="preserve"> Grafik Presentase Intensitas Konsumsi </w:t>
      </w:r>
      <w:r w:rsidR="00C21E81" w:rsidRPr="00C21E81">
        <w:rPr>
          <w:i/>
        </w:rPr>
        <w:t>Fast Food</w:t>
      </w:r>
    </w:p>
    <w:p w:rsidR="00C21E81" w:rsidRDefault="00C21E81" w:rsidP="00C21E81">
      <w:pPr>
        <w:pStyle w:val="NoSpacing"/>
        <w:ind w:firstLine="687"/>
        <w:rPr>
          <w:color w:val="2E74B5" w:themeColor="accent1" w:themeShade="BF"/>
          <w:u w:val="single"/>
        </w:rPr>
      </w:pPr>
      <w:r w:rsidRPr="00C21E81">
        <w:t>Sumber</w:t>
      </w:r>
      <w:r>
        <w:t xml:space="preserve">: </w:t>
      </w:r>
      <w:hyperlink r:id="rId9" w:history="1">
        <w:r w:rsidRPr="007F10C0">
          <w:rPr>
            <w:rStyle w:val="Hyperlink"/>
            <w:color w:val="034990" w:themeColor="hyperlink" w:themeShade="BF"/>
          </w:rPr>
          <w:t>https://www.qureta.com</w:t>
        </w:r>
      </w:hyperlink>
    </w:p>
    <w:p w:rsidR="00C21E81" w:rsidRDefault="00C21E81" w:rsidP="00C21E81">
      <w:pPr>
        <w:pStyle w:val="NoSpacing"/>
        <w:ind w:firstLine="687"/>
        <w:rPr>
          <w:color w:val="2E74B5" w:themeColor="accent1" w:themeShade="BF"/>
          <w:u w:val="single"/>
        </w:rPr>
      </w:pPr>
    </w:p>
    <w:p w:rsidR="00C21E81" w:rsidRPr="0022113F" w:rsidRDefault="00C21E81" w:rsidP="0022113F">
      <w:pPr>
        <w:pStyle w:val="NoSpacing"/>
        <w:spacing w:line="360" w:lineRule="auto"/>
        <w:ind w:left="567" w:firstLine="687"/>
        <w:rPr>
          <w:color w:val="2E74B5" w:themeColor="accent1" w:themeShade="BF"/>
          <w:u w:val="single"/>
        </w:rPr>
      </w:pPr>
      <w:r>
        <w:rPr>
          <w:color w:val="auto"/>
          <w:shd w:val="clear" w:color="auto" w:fill="FFFFFF"/>
        </w:rPr>
        <w:t xml:space="preserve">Dari grafik diatas dapat dilihat </w:t>
      </w:r>
      <w:r w:rsidRPr="00C21E81">
        <w:rPr>
          <w:color w:val="auto"/>
          <w:shd w:val="clear" w:color="auto" w:fill="FFFFFF"/>
        </w:rPr>
        <w:t>intensitas mengkonsumsi </w:t>
      </w:r>
      <w:r w:rsidRPr="00C21E81">
        <w:rPr>
          <w:rStyle w:val="Emphasis"/>
          <w:color w:val="auto"/>
          <w:shd w:val="clear" w:color="auto" w:fill="FFFFFF"/>
        </w:rPr>
        <w:t>fast food</w:t>
      </w:r>
      <w:r w:rsidRPr="00C21E81">
        <w:rPr>
          <w:color w:val="auto"/>
          <w:shd w:val="clear" w:color="auto" w:fill="FFFFFF"/>
        </w:rPr>
        <w:t>, berdasarkan hasil survey WHO, 45% mengkonsumsi </w:t>
      </w:r>
      <w:r w:rsidRPr="00C21E81">
        <w:rPr>
          <w:rStyle w:val="Emphasis"/>
          <w:color w:val="auto"/>
          <w:shd w:val="clear" w:color="auto" w:fill="FFFFFF"/>
        </w:rPr>
        <w:t>fast food</w:t>
      </w:r>
      <w:r w:rsidRPr="00C21E81">
        <w:rPr>
          <w:color w:val="auto"/>
          <w:shd w:val="clear" w:color="auto" w:fill="FFFFFF"/>
        </w:rPr>
        <w:t> tiga kali per minggu. Kemudian sebanyak 20% mengaku mengonsumsi </w:t>
      </w:r>
      <w:r w:rsidRPr="00C21E81">
        <w:rPr>
          <w:rStyle w:val="Emphasis"/>
          <w:color w:val="auto"/>
          <w:shd w:val="clear" w:color="auto" w:fill="FFFFFF"/>
        </w:rPr>
        <w:t>fast food</w:t>
      </w:r>
      <w:r w:rsidRPr="00C21E81">
        <w:rPr>
          <w:color w:val="auto"/>
          <w:shd w:val="clear" w:color="auto" w:fill="FFFFFF"/>
        </w:rPr>
        <w:t> dua kali per minggu, 18% koresponden mengonsumsi hanya satu kali </w:t>
      </w:r>
      <w:r w:rsidRPr="00C21E81">
        <w:rPr>
          <w:rStyle w:val="Emphasis"/>
          <w:color w:val="auto"/>
          <w:shd w:val="clear" w:color="auto" w:fill="FFFFFF"/>
        </w:rPr>
        <w:t>fast food</w:t>
      </w:r>
      <w:r w:rsidRPr="00C21E81">
        <w:rPr>
          <w:color w:val="auto"/>
          <w:shd w:val="clear" w:color="auto" w:fill="FFFFFF"/>
        </w:rPr>
        <w:t> per minggu, kemudian 9% mengonsumsi </w:t>
      </w:r>
      <w:r w:rsidRPr="00C21E81">
        <w:rPr>
          <w:rStyle w:val="Emphasis"/>
          <w:color w:val="auto"/>
          <w:shd w:val="clear" w:color="auto" w:fill="FFFFFF"/>
        </w:rPr>
        <w:t>fast food</w:t>
      </w:r>
      <w:r>
        <w:rPr>
          <w:rStyle w:val="Emphasis"/>
          <w:color w:val="auto"/>
          <w:shd w:val="clear" w:color="auto" w:fill="FFFFFF"/>
        </w:rPr>
        <w:t xml:space="preserve"> </w:t>
      </w:r>
      <w:r w:rsidRPr="00C21E81">
        <w:rPr>
          <w:color w:val="auto"/>
          <w:shd w:val="clear" w:color="auto" w:fill="FFFFFF"/>
        </w:rPr>
        <w:t>lebih dari lima kali per minggu, terakhir 8% koresponden menyatap 4 kali </w:t>
      </w:r>
      <w:r w:rsidRPr="00C21E81">
        <w:rPr>
          <w:rStyle w:val="Emphasis"/>
          <w:color w:val="auto"/>
          <w:shd w:val="clear" w:color="auto" w:fill="FFFFFF"/>
        </w:rPr>
        <w:t>fast food</w:t>
      </w:r>
      <w:r w:rsidRPr="00C21E81">
        <w:rPr>
          <w:color w:val="auto"/>
          <w:shd w:val="clear" w:color="auto" w:fill="FFFFFF"/>
        </w:rPr>
        <w:t> dalam seminggu</w:t>
      </w:r>
      <w:r>
        <w:rPr>
          <w:rFonts w:ascii="Helvetica" w:hAnsi="Helvetica"/>
          <w:color w:val="333333"/>
          <w:shd w:val="clear" w:color="auto" w:fill="FFFFFF"/>
        </w:rPr>
        <w:t>.</w:t>
      </w:r>
    </w:p>
    <w:p w:rsidR="00D65DD6" w:rsidRPr="00D951E2" w:rsidRDefault="00D65DD6" w:rsidP="0022113F">
      <w:pPr>
        <w:pStyle w:val="NoSpacing"/>
        <w:spacing w:line="360" w:lineRule="auto"/>
        <w:ind w:left="567" w:firstLine="294"/>
      </w:pPr>
      <w:r w:rsidRPr="00D951E2">
        <w:t xml:space="preserve">Pergeseran pola konsumsi masyarakat ini ternyata berdampak positif terhadap industri makanan instan, terutama industri makanan olahan yaitu </w:t>
      </w:r>
      <w:r w:rsidRPr="00D951E2">
        <w:rPr>
          <w:i/>
        </w:rPr>
        <w:t>chick</w:t>
      </w:r>
      <w:r w:rsidR="00D26881">
        <w:rPr>
          <w:i/>
        </w:rPr>
        <w:t>h</w:t>
      </w:r>
      <w:r w:rsidRPr="00D951E2">
        <w:rPr>
          <w:i/>
        </w:rPr>
        <w:t xml:space="preserve">en nugget . </w:t>
      </w:r>
      <w:r w:rsidRPr="00D951E2">
        <w:t xml:space="preserve">Produk </w:t>
      </w:r>
      <w:r w:rsidRPr="00D951E2">
        <w:rPr>
          <w:i/>
        </w:rPr>
        <w:t>chick</w:t>
      </w:r>
      <w:r w:rsidR="00D26881">
        <w:rPr>
          <w:i/>
        </w:rPr>
        <w:t>h</w:t>
      </w:r>
      <w:r w:rsidRPr="00D951E2">
        <w:rPr>
          <w:i/>
        </w:rPr>
        <w:t>en nugget</w:t>
      </w:r>
      <w:r w:rsidRPr="00D951E2">
        <w:t xml:space="preserve"> sebagaimana diketahui adalah salah satu produk makanan cepat saji yang semakin lama semakin banyak digemari masyarakat karena kemudahan dalam hal penyajiannya.</w:t>
      </w:r>
    </w:p>
    <w:p w:rsidR="005A667A" w:rsidRDefault="005A667A" w:rsidP="005A667A">
      <w:pPr>
        <w:pStyle w:val="ListParagraph"/>
        <w:spacing w:line="360" w:lineRule="auto"/>
        <w:ind w:left="567" w:firstLine="567"/>
      </w:pPr>
      <w:r>
        <w:t>Di Indonesia</w:t>
      </w:r>
      <w:r w:rsidR="007224E3">
        <w:t xml:space="preserve"> </w:t>
      </w:r>
      <w:r>
        <w:t xml:space="preserve">banyak perusahaan pemain industri makanan olahan kategori </w:t>
      </w:r>
      <w:r w:rsidRPr="005A667A">
        <w:rPr>
          <w:i/>
        </w:rPr>
        <w:t>chickhen nugget</w:t>
      </w:r>
      <w:r>
        <w:rPr>
          <w:i/>
        </w:rPr>
        <w:t xml:space="preserve"> </w:t>
      </w:r>
      <w:r>
        <w:t>seperti pada tabel berikut.</w:t>
      </w:r>
    </w:p>
    <w:p w:rsidR="005A667A" w:rsidRDefault="005A667A" w:rsidP="005A667A">
      <w:pPr>
        <w:pStyle w:val="ListParagraph"/>
        <w:spacing w:line="360" w:lineRule="auto"/>
        <w:ind w:left="567" w:firstLine="567"/>
      </w:pPr>
    </w:p>
    <w:p w:rsidR="005A667A" w:rsidRPr="00F24E19" w:rsidRDefault="005A667A" w:rsidP="005A667A">
      <w:pPr>
        <w:pStyle w:val="ListParagraph"/>
        <w:spacing w:line="360" w:lineRule="auto"/>
        <w:ind w:left="567"/>
        <w:jc w:val="center"/>
      </w:pPr>
      <w:r w:rsidRPr="00F24E19">
        <w:t xml:space="preserve">Tabel 1.1 </w:t>
      </w:r>
    </w:p>
    <w:p w:rsidR="005A667A" w:rsidRPr="00F24E19" w:rsidRDefault="005A667A" w:rsidP="005A667A">
      <w:pPr>
        <w:pStyle w:val="ListParagraph"/>
        <w:spacing w:line="360" w:lineRule="auto"/>
        <w:ind w:left="567"/>
        <w:jc w:val="center"/>
      </w:pPr>
      <w:r w:rsidRPr="00F24E19">
        <w:t xml:space="preserve">Pemain Industri </w:t>
      </w:r>
      <w:r w:rsidR="00F24E19">
        <w:t>Chickhen Nugget</w:t>
      </w:r>
    </w:p>
    <w:tbl>
      <w:tblPr>
        <w:tblStyle w:val="TableGrid"/>
        <w:tblW w:w="0" w:type="auto"/>
        <w:tblInd w:w="567" w:type="dxa"/>
        <w:tblLook w:val="04A0" w:firstRow="1" w:lastRow="0" w:firstColumn="1" w:lastColumn="0" w:noHBand="0" w:noVBand="1"/>
      </w:tblPr>
      <w:tblGrid>
        <w:gridCol w:w="3699"/>
        <w:gridCol w:w="3662"/>
      </w:tblGrid>
      <w:tr w:rsidR="005A667A" w:rsidTr="0038348D">
        <w:tc>
          <w:tcPr>
            <w:tcW w:w="3699" w:type="dxa"/>
          </w:tcPr>
          <w:p w:rsidR="005A667A" w:rsidRPr="00E67B12" w:rsidRDefault="005A667A" w:rsidP="0038348D">
            <w:pPr>
              <w:jc w:val="center"/>
            </w:pPr>
            <w:r w:rsidRPr="00E67B12">
              <w:t>Perusahaan</w:t>
            </w:r>
          </w:p>
        </w:tc>
        <w:tc>
          <w:tcPr>
            <w:tcW w:w="3662" w:type="dxa"/>
          </w:tcPr>
          <w:p w:rsidR="005A667A" w:rsidRPr="00E67B12" w:rsidRDefault="00A96920" w:rsidP="0038348D">
            <w:pPr>
              <w:jc w:val="center"/>
            </w:pPr>
            <w:r>
              <w:t>Merek Chickhen Nugget</w:t>
            </w:r>
          </w:p>
        </w:tc>
      </w:tr>
      <w:tr w:rsidR="005A667A" w:rsidTr="0038348D">
        <w:tc>
          <w:tcPr>
            <w:tcW w:w="3699" w:type="dxa"/>
          </w:tcPr>
          <w:p w:rsidR="005A667A" w:rsidRDefault="005A667A" w:rsidP="0038348D">
            <w:pPr>
              <w:jc w:val="center"/>
            </w:pPr>
            <w:r w:rsidRPr="00D951E2">
              <w:rPr>
                <w:szCs w:val="24"/>
              </w:rPr>
              <w:t>PT. Charoen Pokphand Indonesia</w:t>
            </w:r>
          </w:p>
        </w:tc>
        <w:tc>
          <w:tcPr>
            <w:tcW w:w="3662" w:type="dxa"/>
          </w:tcPr>
          <w:p w:rsidR="005A667A" w:rsidRDefault="005A667A" w:rsidP="0038348D">
            <w:pPr>
              <w:jc w:val="center"/>
            </w:pPr>
            <w:r>
              <w:t>Fiesta</w:t>
            </w:r>
          </w:p>
        </w:tc>
      </w:tr>
      <w:tr w:rsidR="005A667A" w:rsidTr="0038348D">
        <w:tc>
          <w:tcPr>
            <w:tcW w:w="3699" w:type="dxa"/>
          </w:tcPr>
          <w:p w:rsidR="005A667A" w:rsidRDefault="005A667A" w:rsidP="0038348D">
            <w:pPr>
              <w:jc w:val="center"/>
            </w:pPr>
            <w:r w:rsidRPr="00D951E2">
              <w:rPr>
                <w:szCs w:val="24"/>
              </w:rPr>
              <w:t>PT. Charoen Pokphand Indonesia</w:t>
            </w:r>
          </w:p>
        </w:tc>
        <w:tc>
          <w:tcPr>
            <w:tcW w:w="3662" w:type="dxa"/>
          </w:tcPr>
          <w:p w:rsidR="005A667A" w:rsidRDefault="005A667A" w:rsidP="0038348D">
            <w:pPr>
              <w:jc w:val="center"/>
            </w:pPr>
            <w:r>
              <w:t>Champ</w:t>
            </w:r>
          </w:p>
        </w:tc>
      </w:tr>
      <w:tr w:rsidR="005A667A" w:rsidTr="0038348D">
        <w:tc>
          <w:tcPr>
            <w:tcW w:w="3699" w:type="dxa"/>
          </w:tcPr>
          <w:p w:rsidR="005A667A" w:rsidRDefault="007224E3" w:rsidP="0038348D">
            <w:pPr>
              <w:jc w:val="center"/>
            </w:pPr>
            <w:r>
              <w:lastRenderedPageBreak/>
              <w:t>PT. So Good Food</w:t>
            </w:r>
          </w:p>
        </w:tc>
        <w:tc>
          <w:tcPr>
            <w:tcW w:w="3662" w:type="dxa"/>
          </w:tcPr>
          <w:p w:rsidR="005A667A" w:rsidRDefault="005A667A" w:rsidP="0038348D">
            <w:pPr>
              <w:jc w:val="center"/>
            </w:pPr>
            <w:r>
              <w:t>So good</w:t>
            </w:r>
          </w:p>
        </w:tc>
      </w:tr>
      <w:tr w:rsidR="005A667A" w:rsidTr="0038348D">
        <w:tc>
          <w:tcPr>
            <w:tcW w:w="3699" w:type="dxa"/>
          </w:tcPr>
          <w:p w:rsidR="005A667A" w:rsidRDefault="007224E3" w:rsidP="0038348D">
            <w:pPr>
              <w:jc w:val="center"/>
            </w:pPr>
            <w:r>
              <w:t>PT. Belfoods Indonesia</w:t>
            </w:r>
          </w:p>
        </w:tc>
        <w:tc>
          <w:tcPr>
            <w:tcW w:w="3662" w:type="dxa"/>
          </w:tcPr>
          <w:p w:rsidR="005A667A" w:rsidRDefault="005A667A" w:rsidP="0038348D">
            <w:pPr>
              <w:jc w:val="center"/>
            </w:pPr>
            <w:r>
              <w:t>Bellsfood</w:t>
            </w:r>
          </w:p>
        </w:tc>
      </w:tr>
    </w:tbl>
    <w:p w:rsidR="005A667A" w:rsidRPr="008B6F1D" w:rsidRDefault="005A667A" w:rsidP="005A667A">
      <w:pPr>
        <w:pStyle w:val="ListParagraph"/>
        <w:spacing w:line="360" w:lineRule="auto"/>
        <w:ind w:left="567"/>
      </w:pPr>
      <w:r w:rsidRPr="008B6F1D">
        <w:t>Sumber: marketeers.com</w:t>
      </w:r>
    </w:p>
    <w:p w:rsidR="0022113F" w:rsidRPr="00D951E2" w:rsidRDefault="0022113F" w:rsidP="0022113F">
      <w:pPr>
        <w:spacing w:line="360" w:lineRule="auto"/>
        <w:ind w:left="426" w:firstLine="411"/>
        <w:rPr>
          <w:szCs w:val="24"/>
        </w:rPr>
      </w:pPr>
      <w:r>
        <w:rPr>
          <w:szCs w:val="24"/>
        </w:rPr>
        <w:t xml:space="preserve">Salah satu perusahaan yang tidak di ragukan lagi dalam industri makanan olahan yaitu </w:t>
      </w:r>
      <w:r w:rsidRPr="00D951E2">
        <w:rPr>
          <w:szCs w:val="24"/>
        </w:rPr>
        <w:t>PT. Charoen Pokphand Indonesia</w:t>
      </w:r>
      <w:r>
        <w:rPr>
          <w:szCs w:val="24"/>
        </w:rPr>
        <w:t xml:space="preserve">. </w:t>
      </w:r>
      <w:r w:rsidRPr="00D951E2">
        <w:rPr>
          <w:szCs w:val="24"/>
        </w:rPr>
        <w:t xml:space="preserve">PT. Charoen Pokphand Indonesia mengembangkan bisnis di bidang industri makanan berbahan baku ayam dengan membuka pabrik di daerah Cikande, Serang, yang merupakan salah satu pabrik pengolahan ayam termodern di Indonesia. Salah satu produk dari PT. Charoen Pokphand Indonesia adalah </w:t>
      </w:r>
      <w:r w:rsidRPr="00D951E2">
        <w:rPr>
          <w:i/>
          <w:szCs w:val="24"/>
        </w:rPr>
        <w:t>chick</w:t>
      </w:r>
      <w:r>
        <w:rPr>
          <w:i/>
          <w:szCs w:val="24"/>
        </w:rPr>
        <w:t>h</w:t>
      </w:r>
      <w:r w:rsidRPr="00D951E2">
        <w:rPr>
          <w:i/>
          <w:szCs w:val="24"/>
        </w:rPr>
        <w:t xml:space="preserve">en nugget </w:t>
      </w:r>
      <w:r w:rsidRPr="00D951E2">
        <w:rPr>
          <w:szCs w:val="24"/>
        </w:rPr>
        <w:t>Fiesta.</w:t>
      </w:r>
    </w:p>
    <w:p w:rsidR="0022113F" w:rsidRDefault="0022113F" w:rsidP="0022113F">
      <w:pPr>
        <w:spacing w:after="324" w:line="480" w:lineRule="auto"/>
        <w:ind w:left="2160" w:right="0" w:firstLine="720"/>
        <w:rPr>
          <w:szCs w:val="24"/>
        </w:rPr>
      </w:pPr>
      <w:r w:rsidRPr="00D951E2">
        <w:rPr>
          <w:rFonts w:eastAsia="Calibri"/>
          <w:noProof/>
          <w:szCs w:val="24"/>
        </w:rPr>
        <mc:AlternateContent>
          <mc:Choice Requires="wpg">
            <w:drawing>
              <wp:anchor distT="0" distB="0" distL="114300" distR="114300" simplePos="0" relativeHeight="251671552" behindDoc="0" locked="0" layoutInCell="1" allowOverlap="1" wp14:anchorId="3F98194B" wp14:editId="490F3826">
                <wp:simplePos x="0" y="0"/>
                <wp:positionH relativeFrom="page">
                  <wp:posOffset>2545976</wp:posOffset>
                </wp:positionH>
                <wp:positionV relativeFrom="paragraph">
                  <wp:posOffset>3885</wp:posOffset>
                </wp:positionV>
                <wp:extent cx="2868706" cy="1864659"/>
                <wp:effectExtent l="0" t="0" r="8255" b="0"/>
                <wp:wrapNone/>
                <wp:docPr id="7" name="Group 7"/>
                <wp:cNvGraphicFramePr/>
                <a:graphic xmlns:a="http://schemas.openxmlformats.org/drawingml/2006/main">
                  <a:graphicData uri="http://schemas.microsoft.com/office/word/2010/wordprocessingGroup">
                    <wpg:wgp>
                      <wpg:cNvGrpSpPr/>
                      <wpg:grpSpPr>
                        <a:xfrm>
                          <a:off x="0" y="0"/>
                          <a:ext cx="2868706" cy="1864659"/>
                          <a:chOff x="0" y="-4317"/>
                          <a:chExt cx="2425700" cy="1618843"/>
                        </a:xfrm>
                      </wpg:grpSpPr>
                      <pic:pic xmlns:pic="http://schemas.openxmlformats.org/drawingml/2006/picture">
                        <pic:nvPicPr>
                          <pic:cNvPr id="8" name="Picture 8"/>
                          <pic:cNvPicPr/>
                        </pic:nvPicPr>
                        <pic:blipFill>
                          <a:blip r:embed="rId10"/>
                          <a:stretch>
                            <a:fillRect/>
                          </a:stretch>
                        </pic:blipFill>
                        <pic:spPr>
                          <a:xfrm>
                            <a:off x="0" y="0"/>
                            <a:ext cx="1187196" cy="1373124"/>
                          </a:xfrm>
                          <a:prstGeom prst="rect">
                            <a:avLst/>
                          </a:prstGeom>
                        </pic:spPr>
                      </pic:pic>
                      <pic:pic xmlns:pic="http://schemas.openxmlformats.org/drawingml/2006/picture">
                        <pic:nvPicPr>
                          <pic:cNvPr id="9" name="Picture 9"/>
                          <pic:cNvPicPr/>
                        </pic:nvPicPr>
                        <pic:blipFill>
                          <a:blip r:embed="rId11"/>
                          <a:stretch>
                            <a:fillRect/>
                          </a:stretch>
                        </pic:blipFill>
                        <pic:spPr>
                          <a:xfrm>
                            <a:off x="1349375" y="-4317"/>
                            <a:ext cx="1076325" cy="1374775"/>
                          </a:xfrm>
                          <a:prstGeom prst="rect">
                            <a:avLst/>
                          </a:prstGeom>
                        </pic:spPr>
                      </pic:pic>
                      <wps:wsp>
                        <wps:cNvPr id="10" name="Rectangle 10"/>
                        <wps:cNvSpPr/>
                        <wps:spPr>
                          <a:xfrm>
                            <a:off x="623316" y="1432103"/>
                            <a:ext cx="1501601" cy="182423"/>
                          </a:xfrm>
                          <a:prstGeom prst="rect">
                            <a:avLst/>
                          </a:prstGeom>
                          <a:ln>
                            <a:noFill/>
                          </a:ln>
                        </wps:spPr>
                        <wps:txbx>
                          <w:txbxContent>
                            <w:p w:rsidR="00A879CC" w:rsidRPr="001303C4" w:rsidRDefault="00A879CC" w:rsidP="0022113F">
                              <w:pPr>
                                <w:spacing w:after="0" w:line="276" w:lineRule="auto"/>
                                <w:ind w:left="0" w:right="0" w:firstLine="0"/>
                                <w:jc w:val="left"/>
                                <w:rPr>
                                  <w:color w:val="4472C4" w:themeColor="accent5"/>
                                </w:rPr>
                              </w:pPr>
                              <w:r w:rsidRPr="001303C4">
                                <w:rPr>
                                  <w:color w:val="4472C4" w:themeColor="accent5"/>
                                </w:rPr>
                                <w:t xml:space="preserve"> </w:t>
                              </w:r>
                            </w:p>
                          </w:txbxContent>
                        </wps:txbx>
                        <wps:bodyPr horzOverflow="overflow"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3F98194B" id="Group 7" o:spid="_x0000_s1026" style="position:absolute;left:0;text-align:left;margin-left:200.45pt;margin-top:.3pt;width:225.9pt;height:146.8pt;z-index:251671552;mso-position-horizontal-relative:page;mso-width-relative:margin;mso-height-relative:margin" coordorigin=",-43" coordsize="24257,16188"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11871;height:13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d8Ry/AAAA2gAAAA8AAABkcnMvZG93bnJldi54bWxET02LwjAQvQv+hzDC3jRdD4t0jaW4CLKe&#10;tlbY49iMbbWZlCRq/ffmIHh8vO9lNphO3Mj51rKCz1kCgriyuuVaQbnfTBcgfEDW2FkmBQ/ykK3G&#10;oyWm2t75j25FqEUMYZ+igiaEPpXSVw0Z9DPbE0fuZJ3BEKGrpXZ4j+Gmk/Mk+ZIGW44NDfa0bqi6&#10;FFejYN+VO/rfPY4/RXn4vZ6ly3F+VOpjMuTfIAIN4S1+ubdaQdwar8QbIFd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XfEcvwAAANoAAAAPAAAAAAAAAAAAAAAAAJ8CAABk&#10;cnMvZG93bnJldi54bWxQSwUGAAAAAAQABAD3AAAAiwMAAAAA&#10;">
                  <v:imagedata r:id="rId12" o:title=""/>
                </v:shape>
                <v:shape id="Picture 9" o:spid="_x0000_s1028" type="#_x0000_t75" style="position:absolute;left:13493;top:-43;width:10764;height:137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G7OjDAAAA2gAAAA8AAABkcnMvZG93bnJldi54bWxEj0+LwjAUxO8LfofwBG9rag+LVqOooCvs&#10;xb+ot0fzbIvNS2midv30mwXB4zAzv2FGk8aU4k61Kywr6HUjEMSp1QVnCva7xWcfhPPIGkvLpOCX&#10;HEzGrY8RJto+eEP3rc9EgLBLUEHufZVI6dKcDLqurYiDd7G1QR9knUld4yPATSnjKPqSBgsOCzlW&#10;NM8pvW5vRsHhmJ5+qH9bfk/j55pnZzN3Mlaq026mQxCeGv8Ov9orrWAA/1fCDZDj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cbs6MMAAADaAAAADwAAAAAAAAAAAAAAAACf&#10;AgAAZHJzL2Rvd25yZXYueG1sUEsFBgAAAAAEAAQA9wAAAI8DAAAAAA==&#10;">
                  <v:imagedata r:id="rId13" o:title=""/>
                </v:shape>
                <v:rect id="Rectangle 10" o:spid="_x0000_s1029" style="position:absolute;left:6233;top:14321;width:15016;height:18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zyAMQA&#10;AADbAAAADwAAAGRycy9kb3ducmV2LnhtbESPzW7CQAyE75V4h5WRuJVNOVSQsiBUQHDkT4LerKyb&#10;RM16o+yWBJ4eH5C42ZrxzOfpvHOVulITSs8GPoYJKOLM25JzA6fj+n0MKkRki5VnMnCjAPNZ722K&#10;qfUt7+l6iLmSEA4pGihirFOtQ1aQwzD0NbFov75xGGVtcm0bbCXcVXqUJJ/aYcnSUGBN3wVlf4d/&#10;Z2AzrheXrb+3ebX62Zx358nyOInGDPrd4gtUpC6+zM/rrRV8oZdfZAA9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88gDEAAAA2wAAAA8AAAAAAAAAAAAAAAAAmAIAAGRycy9k&#10;b3ducmV2LnhtbFBLBQYAAAAABAAEAPUAAACJAwAAAAA=&#10;" filled="f" stroked="f">
                  <v:textbox inset="0,0,0,0">
                    <w:txbxContent>
                      <w:p w:rsidR="00A879CC" w:rsidRPr="001303C4" w:rsidRDefault="00A879CC" w:rsidP="0022113F">
                        <w:pPr>
                          <w:spacing w:after="0" w:line="276" w:lineRule="auto"/>
                          <w:ind w:left="0" w:right="0" w:firstLine="0"/>
                          <w:jc w:val="left"/>
                          <w:rPr>
                            <w:color w:val="4472C4" w:themeColor="accent5"/>
                          </w:rPr>
                        </w:pPr>
                        <w:r w:rsidRPr="001303C4">
                          <w:rPr>
                            <w:color w:val="4472C4" w:themeColor="accent5"/>
                          </w:rPr>
                          <w:t xml:space="preserve"> </w:t>
                        </w:r>
                      </w:p>
                    </w:txbxContent>
                  </v:textbox>
                </v:rect>
                <w10:wrap anchorx="page"/>
              </v:group>
            </w:pict>
          </mc:Fallback>
        </mc:AlternateContent>
      </w:r>
    </w:p>
    <w:p w:rsidR="0022113F" w:rsidRPr="00D951E2" w:rsidRDefault="0022113F" w:rsidP="0022113F">
      <w:pPr>
        <w:spacing w:after="324" w:line="480" w:lineRule="auto"/>
        <w:ind w:left="2160" w:right="0" w:firstLine="720"/>
        <w:rPr>
          <w:szCs w:val="24"/>
        </w:rPr>
      </w:pPr>
    </w:p>
    <w:p w:rsidR="0022113F" w:rsidRDefault="0022113F" w:rsidP="0022113F">
      <w:pPr>
        <w:spacing w:after="0" w:line="360" w:lineRule="auto"/>
        <w:ind w:left="426" w:firstLine="294"/>
        <w:rPr>
          <w:szCs w:val="24"/>
        </w:rPr>
      </w:pPr>
    </w:p>
    <w:p w:rsidR="002D2E49" w:rsidRDefault="002D2E49" w:rsidP="0022113F">
      <w:pPr>
        <w:spacing w:after="0" w:line="360" w:lineRule="auto"/>
        <w:ind w:left="426" w:firstLine="294"/>
        <w:rPr>
          <w:szCs w:val="24"/>
        </w:rPr>
      </w:pPr>
    </w:p>
    <w:p w:rsidR="0022113F" w:rsidRDefault="0038348D" w:rsidP="0038348D">
      <w:pPr>
        <w:pStyle w:val="NoSpacing"/>
        <w:ind w:left="1440" w:firstLine="0"/>
      </w:pPr>
      <w:r>
        <w:rPr>
          <w:szCs w:val="24"/>
        </w:rPr>
        <w:t xml:space="preserve">     </w:t>
      </w:r>
      <w:r w:rsidR="005B180F">
        <w:t>Gambar 1.2</w:t>
      </w:r>
      <w:r w:rsidR="0022113F">
        <w:t xml:space="preserve"> Chickhen Nugget Fiesta</w:t>
      </w:r>
    </w:p>
    <w:p w:rsidR="0022113F" w:rsidRDefault="0038348D" w:rsidP="0022113F">
      <w:pPr>
        <w:pStyle w:val="NoSpacing"/>
        <w:rPr>
          <w:color w:val="0070C0"/>
        </w:rPr>
      </w:pPr>
      <w:r>
        <w:tab/>
      </w:r>
      <w:r>
        <w:tab/>
      </w:r>
      <w:r>
        <w:tab/>
        <w:t xml:space="preserve">     </w:t>
      </w:r>
      <w:r w:rsidR="0022113F">
        <w:t xml:space="preserve">Sumber : </w:t>
      </w:r>
      <w:hyperlink r:id="rId14" w:history="1">
        <w:r w:rsidR="0022113F" w:rsidRPr="006F1784">
          <w:rPr>
            <w:rStyle w:val="Hyperlink"/>
          </w:rPr>
          <w:t>www.google/chickhennugget</w:t>
        </w:r>
      </w:hyperlink>
      <w:r w:rsidR="0022113F">
        <w:rPr>
          <w:rStyle w:val="Hyperlink"/>
        </w:rPr>
        <w:t>fiesta</w:t>
      </w:r>
    </w:p>
    <w:p w:rsidR="0022113F" w:rsidRPr="00D21772" w:rsidRDefault="0022113F" w:rsidP="0022113F">
      <w:pPr>
        <w:pStyle w:val="NoSpacing"/>
      </w:pPr>
    </w:p>
    <w:p w:rsidR="00A879CC" w:rsidRPr="00D951E2" w:rsidRDefault="004306A4" w:rsidP="00A879CC">
      <w:pPr>
        <w:spacing w:after="0" w:line="360" w:lineRule="auto"/>
        <w:ind w:left="426" w:firstLine="294"/>
        <w:rPr>
          <w:szCs w:val="24"/>
        </w:rPr>
      </w:pPr>
      <w:r w:rsidRPr="00D951E2">
        <w:rPr>
          <w:i/>
          <w:szCs w:val="24"/>
        </w:rPr>
        <w:t xml:space="preserve">Chicken nugget </w:t>
      </w:r>
      <w:r w:rsidR="0022113F" w:rsidRPr="00D951E2">
        <w:rPr>
          <w:szCs w:val="24"/>
        </w:rPr>
        <w:t xml:space="preserve">Fiesta selalu berusaha untuk menjadi merek nomor satu di pasar makanan </w:t>
      </w:r>
      <w:r w:rsidRPr="004306A4">
        <w:rPr>
          <w:szCs w:val="24"/>
        </w:rPr>
        <w:t>olahan cepat saji</w:t>
      </w:r>
      <w:r w:rsidR="0022113F" w:rsidRPr="00D951E2">
        <w:rPr>
          <w:szCs w:val="24"/>
        </w:rPr>
        <w:t xml:space="preserve">. </w:t>
      </w:r>
      <w:r w:rsidR="0022113F" w:rsidRPr="00D951E2">
        <w:rPr>
          <w:i/>
          <w:szCs w:val="24"/>
        </w:rPr>
        <w:t xml:space="preserve">Chicken nugget </w:t>
      </w:r>
      <w:r w:rsidR="0022113F" w:rsidRPr="00D951E2">
        <w:rPr>
          <w:szCs w:val="24"/>
        </w:rPr>
        <w:t xml:space="preserve">Fiesta telah mampu membangun ekuitas merek yang kuat sebagai salah satu makanan </w:t>
      </w:r>
      <w:r w:rsidR="0022113F" w:rsidRPr="00D951E2">
        <w:rPr>
          <w:i/>
          <w:szCs w:val="24"/>
        </w:rPr>
        <w:t xml:space="preserve">chicken nugget </w:t>
      </w:r>
      <w:r w:rsidR="0022113F" w:rsidRPr="00D951E2">
        <w:rPr>
          <w:szCs w:val="24"/>
        </w:rPr>
        <w:t xml:space="preserve">siap masak di Indonesia. Masyarakat Indonesia mengenal produk </w:t>
      </w:r>
      <w:r w:rsidR="0022113F" w:rsidRPr="00D951E2">
        <w:rPr>
          <w:i/>
          <w:szCs w:val="24"/>
        </w:rPr>
        <w:t xml:space="preserve">chicken nugget </w:t>
      </w:r>
      <w:r w:rsidR="0022113F" w:rsidRPr="00D951E2">
        <w:rPr>
          <w:szCs w:val="24"/>
        </w:rPr>
        <w:t xml:space="preserve">Fiesta melalui tayangan iklan televisi dengan artis sebagai bintang iklan dan syair lagu yang mudah diingat masyarakat. Iklan merupakan bentuk presentasi nonpersonal dan promosi ide, barang, atau jasa sebagai sarana yang kuat untuk menciptakan asosiasi merek yang kuat, menguntungkan, unik, memunculkan penilaian dan perasaan positif </w:t>
      </w:r>
      <w:r w:rsidR="00A879CC">
        <w:rPr>
          <w:szCs w:val="24"/>
        </w:rPr>
        <w:fldChar w:fldCharType="begin" w:fldLock="1"/>
      </w:r>
      <w:r w:rsidR="00A879CC">
        <w:rPr>
          <w:szCs w:val="24"/>
        </w:rPr>
        <w:instrText>ADDIN CSL_CITATION { "citationItems" : [ { "id" : "ITEM-1", "itemData" : { "author" : [ { "dropping-particle" : "", "family" : "keller", "given" : "kevin lan", "non-dropping-particle" : "", "parse-names" : false, "suffix" : "" } ], "id" : "ITEM-1", "issued" : { "date-parts" : [ [ "2013" ] ] }, "publisher" : "pearson", "title" : "strategic brand manajemen", "type" : "book" }, "uris" : [ "http://www.mendeley.com/documents/?uuid=efff963b-a033-4fc6-a8dc-ef5c35a782b9" ] } ], "mendeley" : { "formattedCitation" : "(keller, 2013)", "plainTextFormattedCitation" : "(keller, 2013)", "previouslyFormattedCitation" : "(keller, 2013)" }, "properties" : {  }, "schema" : "https://github.com/citation-style-language/schema/raw/master/csl-citation.json" }</w:instrText>
      </w:r>
      <w:r w:rsidR="00A879CC">
        <w:rPr>
          <w:szCs w:val="24"/>
        </w:rPr>
        <w:fldChar w:fldCharType="separate"/>
      </w:r>
      <w:r w:rsidR="00A879CC" w:rsidRPr="00A879CC">
        <w:rPr>
          <w:noProof/>
          <w:szCs w:val="24"/>
        </w:rPr>
        <w:t>(keller, 2013)</w:t>
      </w:r>
      <w:r w:rsidR="00A879CC">
        <w:rPr>
          <w:szCs w:val="24"/>
        </w:rPr>
        <w:fldChar w:fldCharType="end"/>
      </w:r>
      <w:r w:rsidR="00A879CC">
        <w:rPr>
          <w:szCs w:val="24"/>
        </w:rPr>
        <w:t>.</w:t>
      </w:r>
      <w:r w:rsidR="00A879CC" w:rsidRPr="00D951E2">
        <w:rPr>
          <w:szCs w:val="24"/>
        </w:rPr>
        <w:t xml:space="preserve"> </w:t>
      </w:r>
    </w:p>
    <w:p w:rsidR="00C21E81" w:rsidRPr="0022113F" w:rsidRDefault="0022113F" w:rsidP="00DB4CB5">
      <w:pPr>
        <w:spacing w:line="360" w:lineRule="auto"/>
        <w:ind w:left="439" w:firstLine="281"/>
        <w:rPr>
          <w:szCs w:val="24"/>
        </w:rPr>
      </w:pPr>
      <w:r w:rsidRPr="00D951E2">
        <w:rPr>
          <w:i/>
          <w:szCs w:val="24"/>
        </w:rPr>
        <w:t>chick</w:t>
      </w:r>
      <w:r>
        <w:rPr>
          <w:i/>
          <w:szCs w:val="24"/>
        </w:rPr>
        <w:t>h</w:t>
      </w:r>
      <w:r w:rsidRPr="00D951E2">
        <w:rPr>
          <w:i/>
          <w:szCs w:val="24"/>
        </w:rPr>
        <w:t>en nugget</w:t>
      </w:r>
      <w:r w:rsidRPr="00D951E2">
        <w:rPr>
          <w:szCs w:val="24"/>
        </w:rPr>
        <w:t xml:space="preserve"> merupakan salah satu makanan yang digemari masyarakat Indonesia. Produknya yang praktis, harga terjangkau, terjamin </w:t>
      </w:r>
      <w:r w:rsidRPr="00D951E2">
        <w:rPr>
          <w:szCs w:val="24"/>
        </w:rPr>
        <w:lastRenderedPageBreak/>
        <w:t>ketersediaannya, cukup mengenyangkan, serta rasanya yang diterima oleh masyarakat Indonesia merupakan faktor yang mendorong sebagian orang menjadikan produk ini sebagai produk subtitusi pengganti lauk. Sehingga di Indonesia, yang berpenduduk mencapai 230 juta jiwa dengan selera yang sesuai maka Indonesia menjadi pasar yang sangat besar untuk industri nugget.</w:t>
      </w:r>
    </w:p>
    <w:p w:rsidR="00D65DD6" w:rsidRDefault="00F24E19" w:rsidP="001303C4">
      <w:pPr>
        <w:pStyle w:val="NoSpacing"/>
        <w:jc w:val="center"/>
      </w:pPr>
      <w:r>
        <w:t>Tabel 1.2</w:t>
      </w:r>
    </w:p>
    <w:p w:rsidR="00151D91" w:rsidRDefault="00151D91" w:rsidP="00151D91">
      <w:pPr>
        <w:pStyle w:val="NoSpacing"/>
        <w:jc w:val="center"/>
      </w:pPr>
      <w:r>
        <w:t>Top Brand Indeks</w:t>
      </w:r>
    </w:p>
    <w:p w:rsidR="00151D91" w:rsidRPr="00D951E2" w:rsidRDefault="00151D91" w:rsidP="001303C4">
      <w:pPr>
        <w:pStyle w:val="NoSpacing"/>
        <w:jc w:val="center"/>
      </w:pPr>
    </w:p>
    <w:tbl>
      <w:tblPr>
        <w:tblW w:w="7371" w:type="dxa"/>
        <w:tblInd w:w="560" w:type="dxa"/>
        <w:tblLook w:val="04A0" w:firstRow="1" w:lastRow="0" w:firstColumn="1" w:lastColumn="0" w:noHBand="0" w:noVBand="1"/>
      </w:tblPr>
      <w:tblGrid>
        <w:gridCol w:w="1134"/>
        <w:gridCol w:w="1559"/>
        <w:gridCol w:w="1559"/>
        <w:gridCol w:w="1560"/>
        <w:gridCol w:w="1559"/>
      </w:tblGrid>
      <w:tr w:rsidR="00D65DD6" w:rsidRPr="00D951E2" w:rsidTr="0022113F">
        <w:trPr>
          <w:trHeight w:val="315"/>
        </w:trPr>
        <w:tc>
          <w:tcPr>
            <w:tcW w:w="1134"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Tahun</w:t>
            </w:r>
          </w:p>
        </w:tc>
        <w:tc>
          <w:tcPr>
            <w:tcW w:w="6237" w:type="dxa"/>
            <w:gridSpan w:val="4"/>
            <w:tcBorders>
              <w:top w:val="single" w:sz="4" w:space="0" w:color="auto"/>
              <w:left w:val="nil"/>
              <w:bottom w:val="single" w:sz="4" w:space="0" w:color="auto"/>
              <w:right w:val="single" w:sz="4" w:space="0" w:color="auto"/>
            </w:tcBorders>
            <w:shd w:val="clear" w:color="auto" w:fill="auto"/>
            <w:noWrap/>
            <w:vAlign w:val="bottom"/>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TBI</w:t>
            </w:r>
          </w:p>
        </w:tc>
      </w:tr>
      <w:tr w:rsidR="00D65DD6" w:rsidRPr="00D951E2" w:rsidTr="0022113F">
        <w:trPr>
          <w:trHeight w:val="330"/>
        </w:trPr>
        <w:tc>
          <w:tcPr>
            <w:tcW w:w="1134" w:type="dxa"/>
            <w:vMerge/>
            <w:tcBorders>
              <w:top w:val="single" w:sz="4" w:space="0" w:color="auto"/>
              <w:left w:val="single" w:sz="4" w:space="0" w:color="auto"/>
              <w:bottom w:val="single" w:sz="4" w:space="0" w:color="auto"/>
              <w:right w:val="single" w:sz="4" w:space="0" w:color="auto"/>
            </w:tcBorders>
            <w:vAlign w:val="center"/>
            <w:hideMark/>
          </w:tcPr>
          <w:p w:rsidR="00D65DD6" w:rsidRPr="00D951E2" w:rsidRDefault="00D65DD6" w:rsidP="000E02F0">
            <w:pPr>
              <w:spacing w:after="0" w:line="240" w:lineRule="auto"/>
              <w:ind w:left="0" w:right="0" w:firstLine="0"/>
              <w:jc w:val="left"/>
              <w:rPr>
                <w:rFonts w:ascii="Calibri" w:hAnsi="Calibri"/>
                <w:sz w:val="22"/>
              </w:rPr>
            </w:pP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Fiesta</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Champ</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So Good</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Belfoods</w:t>
            </w:r>
          </w:p>
        </w:tc>
      </w:tr>
      <w:tr w:rsidR="00D65DD6" w:rsidRPr="00D951E2" w:rsidTr="0022113F">
        <w:trPr>
          <w:trHeight w:val="330"/>
        </w:trPr>
        <w:tc>
          <w:tcPr>
            <w:tcW w:w="1134" w:type="dxa"/>
            <w:tcBorders>
              <w:top w:val="nil"/>
              <w:left w:val="single" w:sz="4" w:space="0" w:color="auto"/>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2013</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9.28%</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5.25%</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8.97%</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5.24%</w:t>
            </w:r>
          </w:p>
        </w:tc>
      </w:tr>
      <w:tr w:rsidR="00D65DD6" w:rsidRPr="00D951E2" w:rsidTr="0022113F">
        <w:trPr>
          <w:trHeight w:val="330"/>
        </w:trPr>
        <w:tc>
          <w:tcPr>
            <w:tcW w:w="1134" w:type="dxa"/>
            <w:tcBorders>
              <w:top w:val="nil"/>
              <w:left w:val="single" w:sz="4" w:space="0" w:color="auto"/>
              <w:bottom w:val="single" w:sz="4" w:space="0" w:color="auto"/>
              <w:right w:val="single" w:sz="4" w:space="0" w:color="auto"/>
            </w:tcBorders>
            <w:shd w:val="clear" w:color="000000" w:fill="FFFFFF"/>
            <w:noWrap/>
            <w:vAlign w:val="bottom"/>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014</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38.8%</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30.9%</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2.3%</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4%</w:t>
            </w:r>
          </w:p>
        </w:tc>
      </w:tr>
      <w:tr w:rsidR="00D65DD6" w:rsidRPr="00D951E2" w:rsidTr="0022113F">
        <w:trPr>
          <w:trHeight w:val="330"/>
        </w:trPr>
        <w:tc>
          <w:tcPr>
            <w:tcW w:w="1134" w:type="dxa"/>
            <w:tcBorders>
              <w:top w:val="nil"/>
              <w:left w:val="single" w:sz="4" w:space="0" w:color="auto"/>
              <w:bottom w:val="single" w:sz="4" w:space="0" w:color="auto"/>
              <w:right w:val="single" w:sz="4" w:space="0" w:color="auto"/>
            </w:tcBorders>
            <w:shd w:val="clear" w:color="000000" w:fill="FFFFFF"/>
            <w:noWrap/>
            <w:vAlign w:val="bottom"/>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015</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36.7%</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31.0%</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3.9%</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3%</w:t>
            </w:r>
          </w:p>
        </w:tc>
      </w:tr>
      <w:tr w:rsidR="00D65DD6" w:rsidRPr="00D951E2" w:rsidTr="0022113F">
        <w:trPr>
          <w:trHeight w:val="330"/>
        </w:trPr>
        <w:tc>
          <w:tcPr>
            <w:tcW w:w="1134" w:type="dxa"/>
            <w:tcBorders>
              <w:top w:val="nil"/>
              <w:left w:val="single" w:sz="4" w:space="0" w:color="auto"/>
              <w:bottom w:val="single" w:sz="4" w:space="0" w:color="auto"/>
              <w:right w:val="single" w:sz="4" w:space="0" w:color="auto"/>
            </w:tcBorders>
            <w:shd w:val="clear" w:color="000000" w:fill="FFFFFF"/>
            <w:noWrap/>
            <w:vAlign w:val="bottom"/>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016</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32.3%</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33.5%</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22.6%</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4.5%</w:t>
            </w:r>
          </w:p>
        </w:tc>
      </w:tr>
      <w:tr w:rsidR="00D65DD6" w:rsidRPr="00D951E2" w:rsidTr="0022113F">
        <w:trPr>
          <w:trHeight w:val="330"/>
        </w:trPr>
        <w:tc>
          <w:tcPr>
            <w:tcW w:w="1134" w:type="dxa"/>
            <w:tcBorders>
              <w:top w:val="nil"/>
              <w:left w:val="single" w:sz="4" w:space="0" w:color="auto"/>
              <w:bottom w:val="single" w:sz="4" w:space="0" w:color="auto"/>
              <w:right w:val="single" w:sz="4" w:space="0" w:color="auto"/>
            </w:tcBorders>
            <w:shd w:val="clear" w:color="000000" w:fill="FFFFFF"/>
            <w:noWrap/>
            <w:vAlign w:val="bottom"/>
            <w:hideMark/>
          </w:tcPr>
          <w:p w:rsidR="00D65DD6" w:rsidRPr="00D951E2" w:rsidRDefault="00D65DD6" w:rsidP="000E02F0">
            <w:pPr>
              <w:spacing w:after="0" w:line="240" w:lineRule="auto"/>
              <w:ind w:left="0" w:right="0" w:firstLine="0"/>
              <w:jc w:val="center"/>
              <w:rPr>
                <w:rFonts w:ascii="Calibri" w:hAnsi="Calibri"/>
                <w:sz w:val="22"/>
              </w:rPr>
            </w:pPr>
            <w:r w:rsidRPr="00D951E2">
              <w:rPr>
                <w:rFonts w:ascii="Calibri" w:hAnsi="Calibri"/>
                <w:sz w:val="22"/>
              </w:rPr>
              <w:t>2017</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28.5%</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39.4%</w:t>
            </w:r>
          </w:p>
        </w:tc>
        <w:tc>
          <w:tcPr>
            <w:tcW w:w="1560"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18.7%</w:t>
            </w:r>
          </w:p>
        </w:tc>
        <w:tc>
          <w:tcPr>
            <w:tcW w:w="1559" w:type="dxa"/>
            <w:tcBorders>
              <w:top w:val="nil"/>
              <w:left w:val="nil"/>
              <w:bottom w:val="single" w:sz="4" w:space="0" w:color="auto"/>
              <w:right w:val="single" w:sz="4" w:space="0" w:color="auto"/>
            </w:tcBorders>
            <w:shd w:val="clear" w:color="000000" w:fill="FFFFFF"/>
            <w:noWrap/>
            <w:vAlign w:val="center"/>
            <w:hideMark/>
          </w:tcPr>
          <w:p w:rsidR="00D65DD6" w:rsidRPr="00D951E2" w:rsidRDefault="00D65DD6" w:rsidP="000E02F0">
            <w:pPr>
              <w:spacing w:after="0" w:line="240" w:lineRule="auto"/>
              <w:ind w:left="0" w:right="0" w:firstLine="0"/>
              <w:jc w:val="center"/>
              <w:rPr>
                <w:szCs w:val="24"/>
              </w:rPr>
            </w:pPr>
            <w:r w:rsidRPr="00D951E2">
              <w:rPr>
                <w:szCs w:val="24"/>
              </w:rPr>
              <w:t>3.8%</w:t>
            </w:r>
          </w:p>
        </w:tc>
      </w:tr>
    </w:tbl>
    <w:p w:rsidR="00D65DD6" w:rsidRPr="00D951E2" w:rsidRDefault="00D65DD6" w:rsidP="0022113F">
      <w:pPr>
        <w:spacing w:before="66" w:after="523" w:line="480" w:lineRule="auto"/>
        <w:ind w:left="0" w:firstLine="567"/>
        <w:rPr>
          <w:szCs w:val="24"/>
        </w:rPr>
      </w:pPr>
      <w:r w:rsidRPr="00D951E2">
        <w:rPr>
          <w:szCs w:val="24"/>
        </w:rPr>
        <w:t xml:space="preserve"> Sumber: </w:t>
      </w:r>
      <w:hyperlink r:id="rId15" w:history="1">
        <w:r w:rsidRPr="00D951E2">
          <w:rPr>
            <w:color w:val="0563C1" w:themeColor="hyperlink"/>
            <w:szCs w:val="24"/>
            <w:u w:val="single"/>
          </w:rPr>
          <w:t>www.topbrand-award.com</w:t>
        </w:r>
      </w:hyperlink>
    </w:p>
    <w:p w:rsidR="00D65DD6" w:rsidRPr="00D951E2" w:rsidRDefault="00D65DD6" w:rsidP="0038348D">
      <w:pPr>
        <w:pStyle w:val="NoSpacing"/>
        <w:spacing w:line="360" w:lineRule="auto"/>
        <w:ind w:left="426" w:firstLine="294"/>
      </w:pPr>
      <w:r w:rsidRPr="00D951E2">
        <w:t xml:space="preserve">Dari tabel di atas </w:t>
      </w:r>
      <w:r w:rsidR="00C21E81">
        <w:t xml:space="preserve">dapat dilihat </w:t>
      </w:r>
      <w:r w:rsidRPr="00D951E2">
        <w:t>Fiesta mengalami penurunan. Hal ini ditunjukan pada penjualan tahun 2013 29.28%, tahun 2014 mencapai 38,8%, kemudian tahun 2015 36,7%, tahun 2016 32,3%, selanjutnya tahun 2017 hanya 28,5%. Hal ini membuat Fiesta harus meningkatkan kinerja penjualannya.</w:t>
      </w:r>
    </w:p>
    <w:p w:rsidR="00C84327" w:rsidRPr="00C84327" w:rsidRDefault="00D65DD6" w:rsidP="0022113F">
      <w:pPr>
        <w:pStyle w:val="NoSpacing"/>
        <w:spacing w:line="360" w:lineRule="auto"/>
        <w:ind w:left="426" w:firstLine="141"/>
        <w:rPr>
          <w:color w:val="auto"/>
          <w:shd w:val="clear" w:color="auto" w:fill="FFFFFF"/>
        </w:rPr>
      </w:pPr>
      <w:r w:rsidRPr="00D951E2">
        <w:t xml:space="preserve">Dengan perkembangan bisnis pada kategori makanan </w:t>
      </w:r>
      <w:r w:rsidR="004306A4">
        <w:t xml:space="preserve">olahan berupa </w:t>
      </w:r>
      <w:r w:rsidRPr="00D951E2">
        <w:rPr>
          <w:i/>
        </w:rPr>
        <w:t>chicken nugget</w:t>
      </w:r>
      <w:r w:rsidRPr="00D951E2">
        <w:t>, persaingan di pasar kategori ini semakin ketat. Produk yang ditawarkan oleh pesaing semakin banyak keunggulannya. Namun dengan banyaknya produk yang ditawarkan dari berbagai merek membuat konsumen lebih banyak pilihan. Konsumen dapat lebih selektif dalam memilih p</w:t>
      </w:r>
      <w:r w:rsidR="000577F9">
        <w:t xml:space="preserve">roduk yang akan dikonsumsinya. </w:t>
      </w:r>
      <w:r w:rsidR="00C84327" w:rsidRPr="00C84327">
        <w:rPr>
          <w:color w:val="auto"/>
          <w:shd w:val="clear" w:color="auto" w:fill="FFFFFF"/>
        </w:rPr>
        <w:t> Beberapa strategi yang dilakukan oleh Chickhen Nugget Fiesta</w:t>
      </w:r>
      <w:r w:rsidR="00DB4CB5">
        <w:rPr>
          <w:color w:val="auto"/>
          <w:shd w:val="clear" w:color="auto" w:fill="FFFFFF"/>
        </w:rPr>
        <w:t xml:space="preserve"> </w:t>
      </w:r>
      <w:r w:rsidR="00C84327">
        <w:rPr>
          <w:color w:val="auto"/>
          <w:shd w:val="clear" w:color="auto" w:fill="FFFFFF"/>
        </w:rPr>
        <w:t>(</w:t>
      </w:r>
      <w:hyperlink r:id="rId16" w:history="1">
        <w:r w:rsidR="00DB4CB5" w:rsidRPr="008A4C37">
          <w:rPr>
            <w:rStyle w:val="Hyperlink"/>
            <w:shd w:val="clear" w:color="auto" w:fill="FFFFFF"/>
          </w:rPr>
          <w:t>http://distributornugget88.wordpress.com/2012/05/21/chicken-nugget-fiesta/</w:t>
        </w:r>
      </w:hyperlink>
      <w:r w:rsidR="00C84327">
        <w:rPr>
          <w:color w:val="auto"/>
          <w:shd w:val="clear" w:color="auto" w:fill="FFFFFF"/>
        </w:rPr>
        <w:t>)</w:t>
      </w:r>
      <w:r w:rsidR="00DB4CB5">
        <w:rPr>
          <w:color w:val="auto"/>
          <w:shd w:val="clear" w:color="auto" w:fill="FFFFFF"/>
        </w:rPr>
        <w:t xml:space="preserve"> </w:t>
      </w:r>
      <w:r w:rsidR="00C84327" w:rsidRPr="00C84327">
        <w:rPr>
          <w:color w:val="auto"/>
          <w:shd w:val="clear" w:color="auto" w:fill="FFFFFF"/>
        </w:rPr>
        <w:t xml:space="preserve">adalah sebagai berikut: </w:t>
      </w:r>
    </w:p>
    <w:p w:rsidR="00C84327" w:rsidRPr="00C84327" w:rsidRDefault="00C84327" w:rsidP="0078535D">
      <w:pPr>
        <w:pStyle w:val="NoSpacing"/>
        <w:numPr>
          <w:ilvl w:val="0"/>
          <w:numId w:val="59"/>
        </w:numPr>
        <w:spacing w:line="360" w:lineRule="auto"/>
        <w:rPr>
          <w:color w:val="auto"/>
          <w:shd w:val="clear" w:color="auto" w:fill="FFFFFF"/>
        </w:rPr>
      </w:pPr>
      <w:r w:rsidRPr="00C84327">
        <w:rPr>
          <w:color w:val="auto"/>
          <w:shd w:val="clear" w:color="auto" w:fill="FFFFFF"/>
        </w:rPr>
        <w:t xml:space="preserve">menetapkan tagline yang tepat bagi konsumen ibu dan anak, merubah kemasan menjadi lebih berwarna dan sertifikasi-sertifikasi yang dimiliki oleh fiesta chicken nugget, mengembangkan produk dengan </w:t>
      </w:r>
      <w:r w:rsidRPr="00C84327">
        <w:rPr>
          <w:color w:val="auto"/>
          <w:shd w:val="clear" w:color="auto" w:fill="FFFFFF"/>
        </w:rPr>
        <w:lastRenderedPageBreak/>
        <w:t>bentuk hewan, alphabet, dan angka, serta mempertimbangkan untuk membuat produk chicken nugget tanpa bahan pengawet.</w:t>
      </w:r>
    </w:p>
    <w:p w:rsidR="00C84327" w:rsidRPr="00C84327" w:rsidRDefault="00C84327" w:rsidP="0078535D">
      <w:pPr>
        <w:pStyle w:val="NoSpacing"/>
        <w:numPr>
          <w:ilvl w:val="0"/>
          <w:numId w:val="59"/>
        </w:numPr>
        <w:spacing w:line="360" w:lineRule="auto"/>
        <w:rPr>
          <w:color w:val="auto"/>
        </w:rPr>
      </w:pPr>
      <w:r w:rsidRPr="00C84327">
        <w:rPr>
          <w:color w:val="auto"/>
          <w:shd w:val="clear" w:color="auto" w:fill="FFFFFF"/>
        </w:rPr>
        <w:t>menampilkan promosi above the line dengan memasang iklan pada hari minggu pagi di televisi nasional dan below the line dengan memasuki sekolah tingkat TK dan SD.</w:t>
      </w:r>
    </w:p>
    <w:p w:rsidR="00C84327" w:rsidRPr="00C84327" w:rsidRDefault="00C84327" w:rsidP="0078535D">
      <w:pPr>
        <w:pStyle w:val="NoSpacing"/>
        <w:numPr>
          <w:ilvl w:val="0"/>
          <w:numId w:val="59"/>
        </w:numPr>
        <w:spacing w:line="360" w:lineRule="auto"/>
        <w:rPr>
          <w:color w:val="auto"/>
        </w:rPr>
      </w:pPr>
      <w:r w:rsidRPr="00C84327">
        <w:rPr>
          <w:color w:val="auto"/>
          <w:shd w:val="clear" w:color="auto" w:fill="FFFFFF"/>
        </w:rPr>
        <w:t xml:space="preserve">mempertahankan harga fiesta chicken nugget sesuai dengan target menengah ke atas. </w:t>
      </w:r>
    </w:p>
    <w:p w:rsidR="00C84327" w:rsidRPr="00C84327" w:rsidRDefault="00C84327" w:rsidP="0078535D">
      <w:pPr>
        <w:pStyle w:val="NoSpacing"/>
        <w:numPr>
          <w:ilvl w:val="0"/>
          <w:numId w:val="59"/>
        </w:numPr>
        <w:spacing w:line="360" w:lineRule="auto"/>
        <w:rPr>
          <w:color w:val="auto"/>
        </w:rPr>
      </w:pPr>
      <w:r w:rsidRPr="00C84327">
        <w:rPr>
          <w:color w:val="auto"/>
          <w:shd w:val="clear" w:color="auto" w:fill="FFFFFF"/>
        </w:rPr>
        <w:t>meratanya distribusi pada hypermarket dan supermarket, memasuki retailer menengah seperti Alfamart dan Indomart, serta freezer point pada perumahan-perumahan tertentu.</w:t>
      </w:r>
    </w:p>
    <w:p w:rsidR="000147F8" w:rsidRPr="000147F8" w:rsidRDefault="000147F8" w:rsidP="000147F8">
      <w:pPr>
        <w:pStyle w:val="NoSpacing"/>
        <w:spacing w:line="360" w:lineRule="auto"/>
        <w:ind w:left="426" w:firstLine="697"/>
      </w:pPr>
      <w:r>
        <w:t>Strategi yang diterapkan Chickhen Nugget Fiesta berfungsi untuk membagun citra merek positif di benak konsumen</w:t>
      </w:r>
      <w:r w:rsidRPr="009542A9">
        <w:rPr>
          <w:color w:val="FF0000"/>
        </w:rPr>
        <w:t xml:space="preserve">. </w:t>
      </w:r>
      <w:r w:rsidRPr="000147F8">
        <w:rPr>
          <w:color w:val="auto"/>
        </w:rPr>
        <w:t xml:space="preserve">Untuk membuktikan citra merek yang positif pada Chickhen Nugget Fiesta peneliti melakukan survey kepada 20 responden. Dimana dari hasil survei tersebut responden mengasosiasikan bahwa </w:t>
      </w:r>
      <w:r w:rsidRPr="00B3087D">
        <w:t>Chickhen Nugget Fiesta memiliki rasa yang enak</w:t>
      </w:r>
      <w:r>
        <w:t xml:space="preserve"> sebanyak 20 responden, </w:t>
      </w:r>
      <w:r w:rsidRPr="00B3087D">
        <w:t>Chickhen Nugget Fiesta mudah didapatkan</w:t>
      </w:r>
      <w:r>
        <w:t xml:space="preserve"> sebanyak </w:t>
      </w:r>
      <w:r w:rsidRPr="00007FA7">
        <w:t>8</w:t>
      </w:r>
      <w:r>
        <w:t xml:space="preserve"> responden, Chickhen </w:t>
      </w:r>
      <w:r w:rsidRPr="00B3087D">
        <w:t>Nugget Fiesta memiliki iklan yang menarik</w:t>
      </w:r>
      <w:r>
        <w:t xml:space="preserve"> sebanyak 5 responden, </w:t>
      </w:r>
      <w:r w:rsidRPr="00B3087D">
        <w:t>Chickhen Nugget Fiesta memiliki kemasan yang praktis</w:t>
      </w:r>
      <w:r>
        <w:t xml:space="preserve"> sebanyak 11 responden, </w:t>
      </w:r>
      <w:r w:rsidRPr="000147F8">
        <w:t>Cara penyajian Chickhen Nugget Fiesta mudah sebanyak 3 responden</w:t>
      </w:r>
      <w:r>
        <w:t xml:space="preserve">, </w:t>
      </w:r>
      <w:r w:rsidRPr="000147F8">
        <w:t>Chickhen nugget fiesta memiliki kemasan berwarna merah sebanyak 5 responden,</w:t>
      </w:r>
      <w:r>
        <w:t xml:space="preserve"> </w:t>
      </w:r>
      <w:r w:rsidRPr="000147F8">
        <w:t>Tagline Chickhen Nugget Fiesta menarik sebanyak 4 responden</w:t>
      </w:r>
      <w:r>
        <w:t xml:space="preserve"> (lampiran 1). Hal ini dapat menunjukkan Chickhen Nugget Fiesta memiliki citra merek yang positif.</w:t>
      </w:r>
    </w:p>
    <w:p w:rsidR="00E01096" w:rsidRDefault="00E01096" w:rsidP="0022113F">
      <w:pPr>
        <w:pStyle w:val="NoSpacing"/>
        <w:spacing w:line="360" w:lineRule="auto"/>
        <w:ind w:left="426" w:firstLine="534"/>
      </w:pPr>
      <w:r>
        <w:t>Menurut</w:t>
      </w:r>
      <w:r w:rsidR="00A24D85">
        <w:t xml:space="preserve"> </w:t>
      </w:r>
      <w:r w:rsidR="00A24D85">
        <w:fldChar w:fldCharType="begin" w:fldLock="1"/>
      </w:r>
      <w:r w:rsidR="00A24D85">
        <w:instrText>ADDIN CSL_CITATION { "citationItems" : [ { "id" : "ITEM-1", "itemData" : { "author" : [ { "dropping-particle" : "", "family" : "Sumarwan", "given" : "Ujang", "non-dropping-particle" : "", "parse-names" : false, "suffix" : "" } ], "edition" : "Kedua", "id" : "ITEM-1", "issued" : { "date-parts" : [ [ "2011" ] ] }, "number-of-pages" : "19", "publisher" : "Ghalia Indonesia", "publisher-place" : "Jakarta", "title" : "perilaku konsumen", "type" : "book" }, "uris" : [ "http://www.mendeley.com/documents/?uuid=b788f69e-78bc-45a6-a330-93e96ba3e9fd" ] } ], "mendeley" : { "formattedCitation" : "(Sumarwan, 2011)", "plainTextFormattedCitation" : "(Sumarwan, 2011)", "previouslyFormattedCitation" : "(Sumarwan, 2011)" }, "properties" : {  }, "schema" : "https://github.com/citation-style-language/schema/raw/master/csl-citation.json" }</w:instrText>
      </w:r>
      <w:r w:rsidR="00A24D85">
        <w:fldChar w:fldCharType="separate"/>
      </w:r>
      <w:r w:rsidR="00A24D85" w:rsidRPr="00A24D85">
        <w:rPr>
          <w:noProof/>
        </w:rPr>
        <w:t>(Sumarwan, 2011)</w:t>
      </w:r>
      <w:r w:rsidR="00A24D85">
        <w:fldChar w:fldCharType="end"/>
      </w:r>
      <w:r w:rsidR="00A24D85">
        <w:t xml:space="preserve"> </w:t>
      </w:r>
      <w:r>
        <w:t xml:space="preserve">para pemasar berkewajiban untuk memahami konsumen, mengetahui apa yang dibutuhkannya, apa seleranya, dan bagaimana ia mengambil keputusan, sehingga pemasar dapat memproduksi barang dan jasa sesuai dengan kebutuhan konsumen. Persaingan yang ketat antar merek menjadikan konsumen memiliki posisi yang semakin kuat dalam posisi tawar-menawar. </w:t>
      </w:r>
      <w:r w:rsidRPr="00007FA7">
        <w:t xml:space="preserve">Keputusan pembelian </w:t>
      </w:r>
      <w:r w:rsidRPr="00151D91">
        <w:rPr>
          <w:i/>
        </w:rPr>
        <w:t>(purchase decision)</w:t>
      </w:r>
      <w:r w:rsidRPr="00007FA7">
        <w:t xml:space="preserve"> menurut Kotler dan Amstrong (20</w:t>
      </w:r>
      <w:r>
        <w:t>12</w:t>
      </w:r>
      <w:r w:rsidRPr="00007FA7">
        <w:t xml:space="preserve">:158) adalah keputusan mengenai merek mana yang akan dibeli. </w:t>
      </w:r>
      <w:r>
        <w:t xml:space="preserve">Proses keputusan konsumen tersebut dipengaruhi oleh tiga faktor utama, yaitu: strategi pemasaran, perbedaan individu, dan faktor </w:t>
      </w:r>
      <w:r>
        <w:lastRenderedPageBreak/>
        <w:t xml:space="preserve">lingkungan. Salah satu faktor yang mempengaruhi perilaku pembelian konsumen adalah strategi pemasaran yang dikenal dengan </w:t>
      </w:r>
      <w:r w:rsidRPr="00151D91">
        <w:rPr>
          <w:i/>
        </w:rPr>
        <w:t>marketing mix</w:t>
      </w:r>
      <w:r>
        <w:t xml:space="preserve"> (Sumarwan, 2015:10).</w:t>
      </w:r>
    </w:p>
    <w:p w:rsidR="00E01096" w:rsidRDefault="00E01096" w:rsidP="0022113F">
      <w:pPr>
        <w:pStyle w:val="NoSpacing"/>
        <w:spacing w:line="360" w:lineRule="auto"/>
        <w:ind w:left="426" w:firstLine="687"/>
      </w:pPr>
      <w:r>
        <w:t xml:space="preserve">Bauran pemasaran </w:t>
      </w:r>
      <w:r>
        <w:rPr>
          <w:i/>
        </w:rPr>
        <w:t>(marketing mix)</w:t>
      </w:r>
      <w:r>
        <w:t xml:space="preserve">menurut McCarthy diklasifikasikan menjadi empat jenis yang luas, yang disebut empat P dari pemasaran: produk </w:t>
      </w:r>
      <w:r>
        <w:rPr>
          <w:i/>
        </w:rPr>
        <w:t>(product)</w:t>
      </w:r>
      <w:r>
        <w:t xml:space="preserve">, harga </w:t>
      </w:r>
      <w:r>
        <w:rPr>
          <w:i/>
        </w:rPr>
        <w:t>(price)</w:t>
      </w:r>
      <w:r>
        <w:t xml:space="preserve">, tempat </w:t>
      </w:r>
      <w:r>
        <w:rPr>
          <w:i/>
        </w:rPr>
        <w:t>(place)</w:t>
      </w:r>
      <w:r>
        <w:t xml:space="preserve">, dan promosi </w:t>
      </w:r>
      <w:r>
        <w:rPr>
          <w:i/>
        </w:rPr>
        <w:t>(promotion)</w:t>
      </w:r>
      <w:r>
        <w:t xml:space="preserve"> (Kotler dan Keller, 2012:24)</w:t>
      </w:r>
      <w:r w:rsidRPr="0000461F">
        <w:t>.</w:t>
      </w:r>
      <w:r>
        <w:t xml:space="preserve"> Keempat unsur bauran pemasaran tersebut harus dirumuskan dan dirancang berdasarkan kebutuhan dan kepentingan konsumen, karena konsumen adalah sasaran dari semua kegiatan pokok pemasaran (Sumarwan, 2015:19).</w:t>
      </w:r>
    </w:p>
    <w:p w:rsidR="00E01096" w:rsidRDefault="00E01096" w:rsidP="00871B71">
      <w:pPr>
        <w:pStyle w:val="NoSpacing"/>
        <w:spacing w:line="360" w:lineRule="auto"/>
        <w:ind w:left="426" w:firstLine="687"/>
      </w:pPr>
      <w:r>
        <w:t>Produk adalah elemen kunci dalam penawaran pasar. Pemimpin pasar biasanya menawarkan produk dan jasa bermutu tinggi yang memberikan nilai bagi pelanggan (Kotler dan Keller, 2012:3)</w:t>
      </w:r>
      <w:r w:rsidRPr="00DE32A7">
        <w:t>.</w:t>
      </w:r>
      <w:r>
        <w:t xml:space="preserve"> Pada produk terdapat atribut produk yang menyertai dan melengkapi produk, yaitu merek, kemasan, label, layanan dan pelengkap, dan j</w:t>
      </w:r>
      <w:r w:rsidRPr="0082789E">
        <w:t>aminan</w:t>
      </w:r>
      <w:r>
        <w:t xml:space="preserve"> (Tjiptono, 2011:104).</w:t>
      </w:r>
    </w:p>
    <w:p w:rsidR="00E01096" w:rsidRPr="00B07A49" w:rsidRDefault="00E01096" w:rsidP="00871B71">
      <w:pPr>
        <w:pStyle w:val="NoSpacing"/>
        <w:spacing w:line="360" w:lineRule="auto"/>
        <w:ind w:left="426" w:firstLine="687"/>
      </w:pPr>
      <w:r>
        <w:t>M</w:t>
      </w:r>
      <w:r w:rsidRPr="00DE32A7">
        <w:t xml:space="preserve">erek merupakan nama, istilah, tanda, lambang, atau kombinasi dari semua yang dimaksudkan </w:t>
      </w:r>
      <w:r>
        <w:t xml:space="preserve">untuk memperlihatkan identitas </w:t>
      </w:r>
      <w:r w:rsidRPr="00DE32A7">
        <w:t>produk atau jasa dari satu atau kelompok penjual dan membedakan produk itu dari pesaing</w:t>
      </w:r>
      <w:r>
        <w:t xml:space="preserve"> (</w:t>
      </w:r>
      <w:r w:rsidRPr="00DE32A7">
        <w:t>Kotler dan</w:t>
      </w:r>
      <w:r>
        <w:t xml:space="preserve"> Keller, </w:t>
      </w:r>
      <w:r w:rsidRPr="00DE32A7">
        <w:t>20</w:t>
      </w:r>
      <w:r>
        <w:t>12</w:t>
      </w:r>
      <w:r w:rsidRPr="00DE32A7">
        <w:t>:2</w:t>
      </w:r>
      <w:r>
        <w:t>58</w:t>
      </w:r>
      <w:r w:rsidRPr="00DE32A7">
        <w:t>)</w:t>
      </w:r>
      <w:r>
        <w:t>. Konsumen dapat mengevaluasi produk yang sama secara berbeda tergantung pada bagaimana pemerekan produk tersebut. Ketika konsumen terburu-buru, semakin rumit, dan kehabisan waktu, kemampuan merek akan menyederhanakan pengambilan keputusan merek dalam membeli produk (</w:t>
      </w:r>
      <w:r w:rsidRPr="00DE32A7">
        <w:t>Kotler dan</w:t>
      </w:r>
      <w:r>
        <w:t xml:space="preserve"> Keller, </w:t>
      </w:r>
      <w:r w:rsidRPr="00DE32A7">
        <w:t>20</w:t>
      </w:r>
      <w:r>
        <w:t>12</w:t>
      </w:r>
      <w:r w:rsidRPr="00DE32A7">
        <w:t>:2</w:t>
      </w:r>
      <w:r>
        <w:t>59</w:t>
      </w:r>
      <w:r w:rsidRPr="00DE32A7">
        <w:t>).</w:t>
      </w:r>
      <w:r>
        <w:t>Sedangkan menurut Tjiptono dan Chandra (2012:238) merek berperan penting bagi produsen sebagai sarana identifikasi produk dan perusahaan, bentuk proteksi hukum signal jaminan kualitas, sarana menciptakan asosiasi, citra dan makna unik (diferensiasi), serta sarana keunggulan kompetitif. Sehingga kegiatan membangun merek dapat dibenarkan, dalam membangun merek melalui aset yang mend</w:t>
      </w:r>
      <w:r w:rsidR="001A3550">
        <w:t>asari ekuitas merek (Aaker, 2013</w:t>
      </w:r>
      <w:r>
        <w:t>:27)</w:t>
      </w:r>
      <w:r w:rsidRPr="00B07A49">
        <w:t>.</w:t>
      </w:r>
    </w:p>
    <w:p w:rsidR="00E01096" w:rsidRDefault="00DD431D" w:rsidP="00871B71">
      <w:pPr>
        <w:pStyle w:val="NoSpacing"/>
        <w:spacing w:line="360" w:lineRule="auto"/>
        <w:ind w:left="426"/>
      </w:pPr>
      <w:r>
        <w:t xml:space="preserve">        </w:t>
      </w:r>
      <w:r w:rsidR="00E01096">
        <w:t>E</w:t>
      </w:r>
      <w:r w:rsidR="00E01096" w:rsidRPr="00AF6001">
        <w:t xml:space="preserve">kuitas merek </w:t>
      </w:r>
      <w:r w:rsidR="00E01096">
        <w:rPr>
          <w:i/>
        </w:rPr>
        <w:t>(brand equity)</w:t>
      </w:r>
      <w:r w:rsidR="001A3550">
        <w:t>menurut Aaker (2013:44</w:t>
      </w:r>
      <w:r w:rsidR="00E01096">
        <w:t>)</w:t>
      </w:r>
      <w:r w:rsidR="00E01096" w:rsidRPr="00AF6001">
        <w:t xml:space="preserve">adalah seperangkat aset dan kewajiban </w:t>
      </w:r>
      <w:r w:rsidR="00E01096">
        <w:t xml:space="preserve">merek yang terkait dengan merek, </w:t>
      </w:r>
      <w:r w:rsidR="00E01096" w:rsidRPr="00AF6001">
        <w:t>nama</w:t>
      </w:r>
      <w:r w:rsidR="00E01096">
        <w:t xml:space="preserve">, dan simbol </w:t>
      </w:r>
      <w:r w:rsidR="00E01096" w:rsidRPr="00AF6001">
        <w:t>yang menambah atau mengurangi dari nilai y</w:t>
      </w:r>
      <w:r w:rsidR="00E01096">
        <w:t xml:space="preserve">ang diberikan oleh suatu produk </w:t>
      </w:r>
      <w:r w:rsidR="00E01096" w:rsidRPr="00AF6001">
        <w:t xml:space="preserve">atau </w:t>
      </w:r>
      <w:r w:rsidR="00E01096" w:rsidRPr="00AF6001">
        <w:lastRenderedPageBreak/>
        <w:t>melayani perusahaan dan / atau kepada pelanggan perusahaan itu.</w:t>
      </w:r>
      <w:r w:rsidR="00E01096" w:rsidRPr="00B07A49">
        <w:t>Menurut Aaker</w:t>
      </w:r>
      <w:r w:rsidR="001A3550">
        <w:t xml:space="preserve"> (2013</w:t>
      </w:r>
      <w:r w:rsidR="00E01096">
        <w:t xml:space="preserve">:28), terdapat lima kategori yang mendasari ekuitas merek, yakni kesadaran merek </w:t>
      </w:r>
      <w:r w:rsidR="00E01096" w:rsidRPr="00965EF8">
        <w:rPr>
          <w:i/>
        </w:rPr>
        <w:t>(brand awareness)</w:t>
      </w:r>
      <w:r w:rsidR="00E01096">
        <w:t xml:space="preserve">, asosiasi merek </w:t>
      </w:r>
      <w:r w:rsidR="00E01096" w:rsidRPr="00965EF8">
        <w:rPr>
          <w:i/>
        </w:rPr>
        <w:t>(brand associations)</w:t>
      </w:r>
      <w:r w:rsidR="00E01096">
        <w:t xml:space="preserve">, persepsi kualitas </w:t>
      </w:r>
      <w:r w:rsidR="00E01096" w:rsidRPr="00965EF8">
        <w:rPr>
          <w:i/>
        </w:rPr>
        <w:t>(perceived quality)</w:t>
      </w:r>
      <w:r w:rsidR="00E01096">
        <w:t xml:space="preserve">, loyalitas merek </w:t>
      </w:r>
      <w:r w:rsidR="00E01096" w:rsidRPr="00965EF8">
        <w:rPr>
          <w:i/>
        </w:rPr>
        <w:t>(brand loyalty)</w:t>
      </w:r>
      <w:r w:rsidR="00E01096">
        <w:t xml:space="preserve">, dan aset-aset merek lainnya </w:t>
      </w:r>
      <w:r w:rsidR="00E01096" w:rsidRPr="00B07A49">
        <w:rPr>
          <w:i/>
        </w:rPr>
        <w:t>(</w:t>
      </w:r>
      <w:r w:rsidR="00E01096">
        <w:rPr>
          <w:i/>
        </w:rPr>
        <w:t>otear</w:t>
      </w:r>
      <w:r w:rsidR="00E01096" w:rsidRPr="00B07A49">
        <w:rPr>
          <w:i/>
        </w:rPr>
        <w:t>proprietary brand assets)</w:t>
      </w:r>
      <w:r w:rsidR="00E01096">
        <w:t>. Sedangkan menurut Keller (2013:72), ekuitas merek didasarkan pada dua dimensi yang membangun, yaitu kesadaran merek dan citra merek.</w:t>
      </w:r>
    </w:p>
    <w:p w:rsidR="0038348D" w:rsidRDefault="00E01096" w:rsidP="00570BAF">
      <w:pPr>
        <w:pStyle w:val="NoSpacing"/>
        <w:spacing w:line="360" w:lineRule="auto"/>
        <w:ind w:left="426" w:firstLine="425"/>
      </w:pPr>
      <w:r>
        <w:t xml:space="preserve">Menurut Keller (2012:72) merek akan membentuk asosiasi-asosiasi di dalam benak konsumen yang nantinya akan membentuk suatu ciri khas unik di dalam benak konsumen dan konsumen akan mengingat merek tersebut berdasarkan asosiasi-asosiasi di pikirannya. Asosiasi merek adalah elemen informasi lainnya yang terkait dengan elemen merek dalam memori dan mengandung arti merek bagi konsumen. Asosiasi ini datang dalam segala bentuk dan mungkin mencerminkan karakteristik produk atau aspek yang terlepas dari produk. Persepsi konsumen tentang merek, seperti tercermin dari asosiasi merek yang dimiliki pada memori konsumen ini disebut dengan citra merek </w:t>
      </w:r>
      <w:r w:rsidRPr="00B07A49">
        <w:rPr>
          <w:i/>
        </w:rPr>
        <w:t>(brand image)</w:t>
      </w:r>
      <w:r>
        <w:t xml:space="preserve">(Keller, 2013:72). Pendapat ini diperkuat oleh Aaker (1991:164), </w:t>
      </w:r>
      <w:r w:rsidRPr="00B07A49">
        <w:t>bahwa “citra merek adalah asosiasi unik yang ingin diciptakan atau dipelihara oleh pemasar. Asosiasi-asosiasi itu menyatakan apa sesungguhnya merek dan apa yang dijanjikan kepada konsumen”.</w:t>
      </w:r>
    </w:p>
    <w:p w:rsidR="00E01096" w:rsidRPr="00CF1063" w:rsidRDefault="00E01096" w:rsidP="004306A4">
      <w:pPr>
        <w:pStyle w:val="NoSpacing"/>
        <w:spacing w:line="360" w:lineRule="auto"/>
        <w:ind w:left="426" w:firstLine="425"/>
        <w:rPr>
          <w:color w:val="FF0000"/>
        </w:rPr>
      </w:pPr>
      <w:r>
        <w:t xml:space="preserve">Keller (2013:77-78) menyatakan menetapkan citra merek yang positif di memori konsumen akan menimbulkan asosiasi merek yang kuat, menguntungkan, dan unik dapat menciptakan kesadaran merek yang tinggi untuk membangun ekuitas merek yang tinggi kepada pelanggan. Asosiasi merek yang unik membentuk citra merek akan membantu konsumen memilih mereknya dalam melakukan pembelian. </w:t>
      </w:r>
      <w:r w:rsidR="007D1318">
        <w:t xml:space="preserve">Hal tersebut didukung oleh penelitian Ramadhan (2014) yang menyatakan bahwa citra merek berpengaruh positif dan signifikan terhadap keputusan pembelian. </w:t>
      </w:r>
    </w:p>
    <w:p w:rsidR="00E01096" w:rsidRDefault="00E01096" w:rsidP="004306A4">
      <w:pPr>
        <w:pStyle w:val="NoSpacing"/>
        <w:spacing w:line="360" w:lineRule="auto"/>
        <w:ind w:left="426" w:firstLine="567"/>
        <w:rPr>
          <w:i/>
          <w:szCs w:val="24"/>
          <w:highlight w:val="yellow"/>
        </w:rPr>
      </w:pPr>
      <w:r w:rsidRPr="00574759">
        <w:t xml:space="preserve">Selain dari unsur produk </w:t>
      </w:r>
      <w:r w:rsidRPr="00574759">
        <w:rPr>
          <w:i/>
        </w:rPr>
        <w:t xml:space="preserve">(product) </w:t>
      </w:r>
      <w:r w:rsidRPr="00574759">
        <w:t xml:space="preserve">dalam bauran pemasaran </w:t>
      </w:r>
      <w:r w:rsidRPr="00574759">
        <w:rPr>
          <w:i/>
        </w:rPr>
        <w:t>(markerting mix)</w:t>
      </w:r>
      <w:r w:rsidRPr="00574759">
        <w:t xml:space="preserve">, unsur promosi </w:t>
      </w:r>
      <w:r w:rsidRPr="00574759">
        <w:rPr>
          <w:i/>
        </w:rPr>
        <w:t>(promotion)</w:t>
      </w:r>
      <w:r w:rsidRPr="00574759">
        <w:t xml:space="preserve"> mempengaruhi dalam proses keputusan pembelian konsumen.</w:t>
      </w:r>
      <w:r>
        <w:t xml:space="preserve"> </w:t>
      </w:r>
      <w:r w:rsidRPr="00C02F2E">
        <w:rPr>
          <w:szCs w:val="24"/>
        </w:rPr>
        <w:t xml:space="preserve"> Salah satu cara untuk melakukan komunikasi pemasaran yaitu dengan cara promosi. Menurut Kotler dan Keller (2016:48) </w:t>
      </w:r>
      <w:r w:rsidRPr="00C02F2E">
        <w:rPr>
          <w:i/>
          <w:szCs w:val="24"/>
        </w:rPr>
        <w:lastRenderedPageBreak/>
        <w:t>“Promotion refers to activities that communicate the merits of the product and persuade target customers to buy it.”</w:t>
      </w:r>
      <w:r w:rsidRPr="00C02F2E">
        <w:rPr>
          <w:szCs w:val="24"/>
        </w:rPr>
        <w:t xml:space="preserve"> Maksud dari definisi tersebut adalah aktivitas yang digunakan untuk mengkomunikasikan informasi  mengenai produk yang akan dijual kepada konsumen potensial. Selain untuk mengkomunikasikan informasi mengenai suatu produk, promosi juga digunakan sebagai sarana untuk membujuk dan mempengaruhi konsumen untuk mengkonsumsi produk. Menurut Kotler dan Keller (2016:48) promosi dapat dilakukan dengan cara </w:t>
      </w:r>
      <w:r w:rsidRPr="00C02F2E">
        <w:rPr>
          <w:i/>
          <w:szCs w:val="24"/>
        </w:rPr>
        <w:t xml:space="preserve">sales promotion, advertising, sales force, public relations, </w:t>
      </w:r>
      <w:r w:rsidRPr="00C02F2E">
        <w:rPr>
          <w:szCs w:val="24"/>
        </w:rPr>
        <w:t>dan</w:t>
      </w:r>
      <w:r>
        <w:rPr>
          <w:i/>
          <w:szCs w:val="24"/>
        </w:rPr>
        <w:t xml:space="preserve"> direct marketing.</w:t>
      </w:r>
    </w:p>
    <w:p w:rsidR="00E01096" w:rsidRPr="002D2E49" w:rsidRDefault="00E01096" w:rsidP="0038348D">
      <w:pPr>
        <w:spacing w:after="0" w:line="360" w:lineRule="auto"/>
        <w:ind w:left="426" w:firstLine="687"/>
        <w:contextualSpacing/>
        <w:rPr>
          <w:color w:val="FF0000"/>
          <w:szCs w:val="24"/>
        </w:rPr>
      </w:pPr>
      <w:r w:rsidRPr="00C02F2E">
        <w:rPr>
          <w:szCs w:val="24"/>
        </w:rPr>
        <w:t>Promosi Penjualan</w:t>
      </w:r>
      <w:r>
        <w:rPr>
          <w:szCs w:val="24"/>
        </w:rPr>
        <w:t xml:space="preserve"> </w:t>
      </w:r>
      <w:r w:rsidRPr="007908B0">
        <w:rPr>
          <w:i/>
          <w:szCs w:val="24"/>
        </w:rPr>
        <w:t>(sales promotion)</w:t>
      </w:r>
      <w:r>
        <w:rPr>
          <w:szCs w:val="24"/>
        </w:rPr>
        <w:t xml:space="preserve"> menurut</w:t>
      </w:r>
      <w:r w:rsidRPr="00C02F2E">
        <w:rPr>
          <w:szCs w:val="24"/>
        </w:rPr>
        <w:t xml:space="preserve"> (Kotler dan Keller 2009:219) merupakan bahan inti dalam kampanye pemasaran yang terdiri dari koleksi alat insentif, sebagian besar berjangka pendek, yang dirancang untuk menstimulasi pembelian yang lebih cepat atau lebih besar atas produk atau jasa tertentu oleh konsumen atau perdagangan.</w:t>
      </w:r>
      <w:r w:rsidRPr="00C02F2E">
        <w:rPr>
          <w:sz w:val="20"/>
          <w:szCs w:val="20"/>
        </w:rPr>
        <w:t xml:space="preserve"> </w:t>
      </w:r>
      <w:r w:rsidRPr="00C02F2E">
        <w:rPr>
          <w:szCs w:val="24"/>
        </w:rPr>
        <w:t>Menurut Tjiptono dan Chandra (2012:367) mengatakan bahwa promosi penjualan adalah segala bentuk penawaran atau insentif jangka pendek yang ditujukan bagi pembeli, pengecer atau pedagang grosir dan dirancang untuk memperoleh respon spesifik dan segera.</w:t>
      </w:r>
      <w:r>
        <w:rPr>
          <w:szCs w:val="24"/>
        </w:rPr>
        <w:t xml:space="preserve"> </w:t>
      </w:r>
      <w:r w:rsidRPr="00C02F2E">
        <w:rPr>
          <w:szCs w:val="24"/>
        </w:rPr>
        <w:t>Sedangkan menurut Kotler dan Amstrong (2014: 483) alat promosi penjualan digunakan untuk meningkatkan pembelian dan keterlibatan pelanggan jangka pendek atau meningkatkan hubungan pelanggan jangka panjang.</w:t>
      </w:r>
      <w:r>
        <w:rPr>
          <w:szCs w:val="24"/>
        </w:rPr>
        <w:t xml:space="preserve"> </w:t>
      </w:r>
      <w:r w:rsidR="007D1318" w:rsidRPr="007D1318">
        <w:rPr>
          <w:color w:val="auto"/>
          <w:szCs w:val="24"/>
        </w:rPr>
        <w:t>Benando et al</w:t>
      </w:r>
      <w:r w:rsidR="007D1318">
        <w:rPr>
          <w:color w:val="auto"/>
          <w:szCs w:val="24"/>
        </w:rPr>
        <w:t xml:space="preserve"> (2015</w:t>
      </w:r>
      <w:r w:rsidRPr="007D1318">
        <w:rPr>
          <w:color w:val="auto"/>
          <w:szCs w:val="24"/>
        </w:rPr>
        <w:t xml:space="preserve">) </w:t>
      </w:r>
      <w:r w:rsidR="007D1318">
        <w:rPr>
          <w:color w:val="auto"/>
          <w:szCs w:val="24"/>
        </w:rPr>
        <w:t xml:space="preserve">dalam penelitiannya menyatakan </w:t>
      </w:r>
      <w:r w:rsidRPr="007D1318">
        <w:rPr>
          <w:color w:val="auto"/>
          <w:szCs w:val="24"/>
        </w:rPr>
        <w:t xml:space="preserve">bahwa promosi penjualan berpengaruh signifikan terhadap keputusan pembelian. </w:t>
      </w:r>
      <w:r w:rsidR="00871B71" w:rsidRPr="00875828">
        <w:t>Namun hasil yang berbeda ditu</w:t>
      </w:r>
      <w:r w:rsidR="00871B71">
        <w:t xml:space="preserve">njukkan dalam penelitian Ekawati dkk, </w:t>
      </w:r>
      <w:r w:rsidR="00871B71" w:rsidRPr="00875828">
        <w:t>dimana</w:t>
      </w:r>
      <w:r w:rsidR="00871B71">
        <w:t xml:space="preserve"> promosi penjualan</w:t>
      </w:r>
      <w:r w:rsidR="00871B71" w:rsidRPr="00875828">
        <w:t xml:space="preserve"> tidak berpengaruh terhadap keputusan pembelian.</w:t>
      </w:r>
    </w:p>
    <w:p w:rsidR="00E01096" w:rsidRPr="00502122" w:rsidRDefault="00E01096" w:rsidP="0038348D">
      <w:pPr>
        <w:spacing w:after="0" w:line="360" w:lineRule="auto"/>
        <w:ind w:left="426" w:firstLine="697"/>
        <w:contextualSpacing/>
        <w:rPr>
          <w:szCs w:val="24"/>
        </w:rPr>
      </w:pPr>
      <w:r>
        <w:t xml:space="preserve">Keputusan pembelian </w:t>
      </w:r>
      <w:r w:rsidRPr="00065971">
        <w:rPr>
          <w:i/>
        </w:rPr>
        <w:t>(purchase decision)</w:t>
      </w:r>
      <w:r>
        <w:t xml:space="preserve"> menurut Kotler dan Amstrong (2008:158) adalah keputusan mengenai merek mana yang akan dibeli. Umumnya, keputusan konsumen dalam melakukan pembelian merek yang paling disukai terdapat dua faktor yang mempengaruhinya. Faktor pertama adalah sikap orang lain dan faktor yang kedua adalah faktor situasional yang tidak terduga</w:t>
      </w:r>
      <w:r>
        <w:rPr>
          <w:szCs w:val="24"/>
        </w:rPr>
        <w:t xml:space="preserve">. </w:t>
      </w:r>
    </w:p>
    <w:p w:rsidR="00D65DD6" w:rsidRDefault="00E01096" w:rsidP="0038348D">
      <w:pPr>
        <w:spacing w:after="0" w:line="360" w:lineRule="auto"/>
        <w:ind w:left="426" w:firstLine="687"/>
        <w:rPr>
          <w:szCs w:val="24"/>
        </w:rPr>
      </w:pPr>
      <w:r w:rsidRPr="0038348D">
        <w:rPr>
          <w:szCs w:val="24"/>
        </w:rPr>
        <w:t>Menurut Kotler (2009:184) menyatakan “model tingkat” proses</w:t>
      </w:r>
      <w:r w:rsidRPr="0038348D">
        <w:rPr>
          <w:color w:val="FFFFFF"/>
          <w:szCs w:val="24"/>
        </w:rPr>
        <w:t>”</w:t>
      </w:r>
      <w:r w:rsidRPr="0038348D">
        <w:rPr>
          <w:szCs w:val="24"/>
        </w:rPr>
        <w:t xml:space="preserve">keputusan pembelian konsumen melalui lima tahap: pengenalan, </w:t>
      </w:r>
      <w:r w:rsidRPr="0038348D">
        <w:rPr>
          <w:szCs w:val="24"/>
        </w:rPr>
        <w:lastRenderedPageBreak/>
        <w:t>pencarian informasi, evaluasi alternatif, keputusan pembelian, perilaku pasca pembelian.</w:t>
      </w:r>
      <w:r w:rsidRPr="0038348D">
        <w:rPr>
          <w:color w:val="FFFFFF"/>
          <w:szCs w:val="24"/>
        </w:rPr>
        <w:t>”</w:t>
      </w:r>
      <w:r w:rsidRPr="0038348D">
        <w:rPr>
          <w:szCs w:val="24"/>
        </w:rPr>
        <w:t>Hal tersebut dilalui oleh konsumen dari sebelum melakukan pembelian hingga selesai melakukan pembelian atau pasca pembelian.</w:t>
      </w:r>
    </w:p>
    <w:p w:rsidR="00EE2EAC" w:rsidRPr="00EE2EAC" w:rsidRDefault="00EE2EAC" w:rsidP="00EE2EAC">
      <w:pPr>
        <w:pStyle w:val="ListParagraph"/>
        <w:spacing w:line="360" w:lineRule="auto"/>
        <w:ind w:left="567" w:firstLine="567"/>
        <w:rPr>
          <w:color w:val="auto"/>
        </w:rPr>
      </w:pPr>
      <w:r w:rsidRPr="000E02F0">
        <w:rPr>
          <w:rFonts w:eastAsiaTheme="minorHAnsi" w:cstheme="minorBidi"/>
          <w:color w:val="auto"/>
          <w:lang w:eastAsia="en-US"/>
        </w:rPr>
        <w:t>W</w:t>
      </w:r>
      <w:r w:rsidRPr="000E02F0">
        <w:rPr>
          <w:rFonts w:eastAsiaTheme="minorHAnsi" w:cstheme="minorBidi"/>
          <w:color w:val="auto"/>
          <w:szCs w:val="24"/>
          <w:lang w:eastAsia="en-US"/>
        </w:rPr>
        <w:t xml:space="preserve">ilayah Sidoarjo melingkupi 18 kecamatan diantaranya antara lain Sidoarjo, Balongbendo, Buduran, Candi, Gedangan, Jabon, Krembung, Krian, Prambon, Porong, Sedati, Sukodono, Taman, Tanggulangin, Tarik, Tulangan, Waru, Wonoayu. </w:t>
      </w:r>
      <w:r w:rsidRPr="000E02F0">
        <w:rPr>
          <w:rFonts w:eastAsiaTheme="minorHAnsi" w:cstheme="minorBidi"/>
          <w:color w:val="auto"/>
          <w:lang w:eastAsia="en-US"/>
        </w:rPr>
        <w:t>Sidoarjo memiliki jumlah penduduk 2.199.171</w:t>
      </w:r>
      <w:r w:rsidRPr="000E02F0">
        <w:rPr>
          <w:rFonts w:ascii="Verdana" w:eastAsiaTheme="minorHAnsi" w:hAnsi="Verdana" w:cstheme="minorBidi"/>
          <w:color w:val="auto"/>
          <w:sz w:val="18"/>
          <w:szCs w:val="18"/>
          <w:shd w:val="clear" w:color="auto" w:fill="F6F6F6"/>
          <w:lang w:eastAsia="en-US"/>
        </w:rPr>
        <w:t xml:space="preserve"> </w:t>
      </w:r>
      <w:r w:rsidRPr="000E02F0">
        <w:rPr>
          <w:rFonts w:eastAsiaTheme="minorHAnsi" w:cstheme="minorBidi"/>
          <w:color w:val="auto"/>
          <w:lang w:eastAsia="en-US"/>
        </w:rPr>
        <w:t>jiwa.</w:t>
      </w:r>
      <w:r w:rsidR="00C84327">
        <w:rPr>
          <w:rFonts w:eastAsiaTheme="minorHAnsi" w:cstheme="minorBidi"/>
          <w:color w:val="auto"/>
          <w:lang w:eastAsia="en-US"/>
        </w:rPr>
        <w:t xml:space="preserve"> </w:t>
      </w:r>
      <w:r w:rsidRPr="00EE2EAC">
        <w:rPr>
          <w:color w:val="auto"/>
        </w:rPr>
        <w:t>Berdasarkan data Dinas Koperasi Perindustrian Perdagangan dan ESDM Kabupaten Sidoarjo setidaknya terdapat 241</w:t>
      </w:r>
      <w:r w:rsidR="00871B71" w:rsidRPr="00EE2EAC">
        <w:rPr>
          <w:color w:val="auto"/>
        </w:rPr>
        <w:t xml:space="preserve"> gerai minimarket yang berizin t</w:t>
      </w:r>
      <w:r w:rsidRPr="00EE2EAC">
        <w:rPr>
          <w:color w:val="auto"/>
        </w:rPr>
        <w:t>ersebar di seluruh kabupaten Sidoarjo</w:t>
      </w:r>
      <w:r>
        <w:rPr>
          <w:color w:val="auto"/>
        </w:rPr>
        <w:t>.</w:t>
      </w:r>
    </w:p>
    <w:p w:rsidR="00EE2EAC" w:rsidRDefault="00EE2EAC" w:rsidP="00EE2EAC">
      <w:pPr>
        <w:spacing w:after="0" w:line="360" w:lineRule="auto"/>
        <w:ind w:left="10" w:right="-15"/>
        <w:jc w:val="center"/>
      </w:pPr>
      <w:r>
        <w:t xml:space="preserve">Tabel I.3 Daftar Perkembangan Minimarket di </w:t>
      </w:r>
    </w:p>
    <w:p w:rsidR="00EE2EAC" w:rsidRPr="00EE2EAC" w:rsidRDefault="00EE2EAC" w:rsidP="00EE2EAC">
      <w:pPr>
        <w:spacing w:after="0" w:line="360" w:lineRule="auto"/>
        <w:ind w:left="10" w:right="-15"/>
        <w:jc w:val="center"/>
      </w:pPr>
      <w:r>
        <w:t>Kabupaten Sidoarjo</w:t>
      </w:r>
      <w:r>
        <w:rPr>
          <w:i/>
        </w:rPr>
        <w:t xml:space="preserve"> </w:t>
      </w:r>
    </w:p>
    <w:tbl>
      <w:tblPr>
        <w:tblStyle w:val="TableGrid0"/>
        <w:tblW w:w="7371"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right w:w="58" w:type="dxa"/>
        </w:tblCellMar>
        <w:tblLook w:val="04A0" w:firstRow="1" w:lastRow="0" w:firstColumn="1" w:lastColumn="0" w:noHBand="0" w:noVBand="1"/>
      </w:tblPr>
      <w:tblGrid>
        <w:gridCol w:w="561"/>
        <w:gridCol w:w="2841"/>
        <w:gridCol w:w="1134"/>
        <w:gridCol w:w="1418"/>
        <w:gridCol w:w="1417"/>
      </w:tblGrid>
      <w:tr w:rsidR="005C0000" w:rsidTr="005C0000">
        <w:trPr>
          <w:trHeight w:val="396"/>
        </w:trPr>
        <w:tc>
          <w:tcPr>
            <w:tcW w:w="561" w:type="dxa"/>
            <w:vMerge w:val="restart"/>
            <w:shd w:val="clear" w:color="auto" w:fill="FFFFFF" w:themeFill="background1"/>
          </w:tcPr>
          <w:p w:rsidR="005C0000" w:rsidRPr="00DB4CB5" w:rsidRDefault="005C0000" w:rsidP="004306A4">
            <w:pPr>
              <w:spacing w:after="0" w:line="240" w:lineRule="auto"/>
              <w:ind w:left="0" w:firstLine="0"/>
              <w:jc w:val="center"/>
              <w:rPr>
                <w:b/>
              </w:rPr>
            </w:pPr>
            <w:r w:rsidRPr="00DB4CB5">
              <w:rPr>
                <w:b/>
              </w:rPr>
              <w:t xml:space="preserve">No.  </w:t>
            </w:r>
          </w:p>
          <w:p w:rsidR="005C0000" w:rsidRPr="00DB4CB5" w:rsidRDefault="005C0000" w:rsidP="004306A4">
            <w:pPr>
              <w:spacing w:after="163" w:line="240" w:lineRule="auto"/>
              <w:ind w:left="0" w:firstLine="0"/>
              <w:jc w:val="center"/>
            </w:pPr>
            <w:r w:rsidRPr="00DB4CB5">
              <w:t xml:space="preserve"> </w:t>
            </w:r>
          </w:p>
          <w:p w:rsidR="005C0000" w:rsidRPr="00DB4CB5" w:rsidRDefault="005C0000" w:rsidP="004306A4">
            <w:pPr>
              <w:spacing w:after="0" w:line="276" w:lineRule="auto"/>
              <w:ind w:left="0" w:firstLine="0"/>
              <w:jc w:val="center"/>
            </w:pPr>
            <w:r w:rsidRPr="00DB4CB5">
              <w:t xml:space="preserve">1. </w:t>
            </w:r>
            <w:r w:rsidRPr="00DB4CB5">
              <w:rPr>
                <w:rFonts w:ascii="Arial" w:eastAsia="Arial" w:hAnsi="Arial" w:cs="Arial"/>
              </w:rPr>
              <w:t xml:space="preserve"> </w:t>
            </w:r>
            <w:r w:rsidRPr="00DB4CB5">
              <w:t xml:space="preserve"> </w:t>
            </w:r>
          </w:p>
        </w:tc>
        <w:tc>
          <w:tcPr>
            <w:tcW w:w="2841" w:type="dxa"/>
            <w:vMerge w:val="restart"/>
            <w:shd w:val="clear" w:color="auto" w:fill="FFFFFF" w:themeFill="background1"/>
          </w:tcPr>
          <w:p w:rsidR="005C0000" w:rsidRDefault="005C0000" w:rsidP="005C0000">
            <w:pPr>
              <w:spacing w:after="0" w:line="240" w:lineRule="auto"/>
              <w:ind w:left="0" w:firstLine="0"/>
              <w:jc w:val="center"/>
            </w:pPr>
            <w:r>
              <w:rPr>
                <w:b/>
              </w:rPr>
              <w:t>Nama</w:t>
            </w:r>
          </w:p>
          <w:p w:rsidR="005C0000" w:rsidRDefault="005C0000" w:rsidP="005C0000">
            <w:pPr>
              <w:spacing w:after="159" w:line="240" w:lineRule="auto"/>
              <w:ind w:left="0" w:firstLine="0"/>
              <w:jc w:val="center"/>
            </w:pPr>
            <w:r>
              <w:rPr>
                <w:b/>
              </w:rPr>
              <w:t>Kecamatan</w:t>
            </w:r>
          </w:p>
          <w:p w:rsidR="005C0000" w:rsidRDefault="005C0000" w:rsidP="004306A4">
            <w:pPr>
              <w:spacing w:after="0" w:line="276" w:lineRule="auto"/>
              <w:ind w:left="0" w:firstLine="0"/>
              <w:jc w:val="left"/>
            </w:pPr>
            <w:r>
              <w:t xml:space="preserve">Sidoarjo  </w:t>
            </w:r>
          </w:p>
        </w:tc>
        <w:tc>
          <w:tcPr>
            <w:tcW w:w="3969" w:type="dxa"/>
            <w:gridSpan w:val="3"/>
            <w:shd w:val="clear" w:color="auto" w:fill="FFFFFF" w:themeFill="background1"/>
          </w:tcPr>
          <w:p w:rsidR="005C0000" w:rsidRDefault="005C0000" w:rsidP="005C0000">
            <w:pPr>
              <w:spacing w:after="0" w:line="276" w:lineRule="auto"/>
              <w:ind w:left="0" w:firstLine="0"/>
              <w:jc w:val="center"/>
            </w:pPr>
            <w:r>
              <w:rPr>
                <w:b/>
              </w:rPr>
              <w:t>Tahun</w:t>
            </w:r>
          </w:p>
        </w:tc>
      </w:tr>
      <w:tr w:rsidR="00871B71" w:rsidTr="005C0000">
        <w:trPr>
          <w:trHeight w:val="242"/>
        </w:trPr>
        <w:tc>
          <w:tcPr>
            <w:tcW w:w="561" w:type="dxa"/>
            <w:vMerge/>
            <w:shd w:val="clear" w:color="auto" w:fill="FFFFFF" w:themeFill="background1"/>
          </w:tcPr>
          <w:p w:rsidR="00871B71" w:rsidRPr="00DB4CB5" w:rsidRDefault="00871B71" w:rsidP="004306A4">
            <w:pPr>
              <w:spacing w:after="0" w:line="276" w:lineRule="auto"/>
              <w:ind w:left="0" w:firstLine="0"/>
              <w:jc w:val="left"/>
            </w:pPr>
          </w:p>
        </w:tc>
        <w:tc>
          <w:tcPr>
            <w:tcW w:w="2841" w:type="dxa"/>
            <w:vMerge/>
            <w:shd w:val="clear" w:color="auto" w:fill="FFFFFF" w:themeFill="background1"/>
          </w:tcPr>
          <w:p w:rsidR="00871B71" w:rsidRDefault="00871B71" w:rsidP="004306A4">
            <w:pPr>
              <w:spacing w:after="0" w:line="276" w:lineRule="auto"/>
              <w:ind w:left="0" w:firstLine="0"/>
              <w:jc w:val="left"/>
            </w:pPr>
          </w:p>
        </w:tc>
        <w:tc>
          <w:tcPr>
            <w:tcW w:w="1134" w:type="dxa"/>
            <w:shd w:val="clear" w:color="auto" w:fill="FFFFFF" w:themeFill="background1"/>
          </w:tcPr>
          <w:p w:rsidR="00871B71" w:rsidRDefault="005C0000" w:rsidP="005C0000">
            <w:pPr>
              <w:spacing w:after="0" w:line="276" w:lineRule="auto"/>
              <w:ind w:left="137" w:firstLine="0"/>
              <w:jc w:val="center"/>
            </w:pPr>
            <w:r>
              <w:t>2015</w:t>
            </w:r>
          </w:p>
        </w:tc>
        <w:tc>
          <w:tcPr>
            <w:tcW w:w="1418" w:type="dxa"/>
            <w:shd w:val="clear" w:color="auto" w:fill="FFFFFF" w:themeFill="background1"/>
          </w:tcPr>
          <w:p w:rsidR="00871B71" w:rsidRDefault="005C0000" w:rsidP="005C0000">
            <w:pPr>
              <w:spacing w:after="0" w:line="276" w:lineRule="auto"/>
              <w:ind w:left="62" w:firstLine="0"/>
              <w:jc w:val="center"/>
            </w:pPr>
            <w:r>
              <w:t>2016</w:t>
            </w:r>
          </w:p>
        </w:tc>
        <w:tc>
          <w:tcPr>
            <w:tcW w:w="1417" w:type="dxa"/>
            <w:shd w:val="clear" w:color="auto" w:fill="FFFFFF" w:themeFill="background1"/>
          </w:tcPr>
          <w:p w:rsidR="00871B71" w:rsidRDefault="005C0000" w:rsidP="005C0000">
            <w:pPr>
              <w:spacing w:after="0" w:line="276" w:lineRule="auto"/>
              <w:ind w:left="0" w:firstLine="0"/>
              <w:jc w:val="center"/>
            </w:pPr>
            <w:r>
              <w:t>2017</w:t>
            </w:r>
          </w:p>
        </w:tc>
      </w:tr>
      <w:tr w:rsidR="00871B71" w:rsidTr="005C0000">
        <w:trPr>
          <w:trHeight w:val="271"/>
        </w:trPr>
        <w:tc>
          <w:tcPr>
            <w:tcW w:w="561" w:type="dxa"/>
            <w:vMerge/>
            <w:shd w:val="clear" w:color="auto" w:fill="FFFFFF" w:themeFill="background1"/>
          </w:tcPr>
          <w:p w:rsidR="00871B71" w:rsidRPr="00DB4CB5" w:rsidRDefault="00871B71" w:rsidP="004306A4">
            <w:pPr>
              <w:spacing w:after="0" w:line="276" w:lineRule="auto"/>
              <w:ind w:left="0" w:firstLine="0"/>
              <w:jc w:val="left"/>
            </w:pPr>
          </w:p>
        </w:tc>
        <w:tc>
          <w:tcPr>
            <w:tcW w:w="2841" w:type="dxa"/>
            <w:vMerge/>
            <w:shd w:val="clear" w:color="auto" w:fill="FFFFFF" w:themeFill="background1"/>
          </w:tcPr>
          <w:p w:rsidR="00871B71" w:rsidRDefault="00871B71" w:rsidP="004306A4">
            <w:pPr>
              <w:spacing w:after="0" w:line="276" w:lineRule="auto"/>
              <w:ind w:left="0" w:firstLine="0"/>
              <w:jc w:val="left"/>
            </w:pPr>
          </w:p>
        </w:tc>
        <w:tc>
          <w:tcPr>
            <w:tcW w:w="1134" w:type="dxa"/>
            <w:shd w:val="clear" w:color="auto" w:fill="FFFFFF" w:themeFill="background1"/>
          </w:tcPr>
          <w:p w:rsidR="00871B71" w:rsidRDefault="00871B71" w:rsidP="005C0000">
            <w:pPr>
              <w:spacing w:after="0" w:line="276" w:lineRule="auto"/>
              <w:ind w:left="0" w:firstLine="0"/>
              <w:jc w:val="center"/>
            </w:pPr>
            <w:r>
              <w:t>15</w:t>
            </w:r>
          </w:p>
        </w:tc>
        <w:tc>
          <w:tcPr>
            <w:tcW w:w="1418" w:type="dxa"/>
            <w:shd w:val="clear" w:color="auto" w:fill="FFFFFF" w:themeFill="background1"/>
          </w:tcPr>
          <w:p w:rsidR="00871B71" w:rsidRDefault="00871B71" w:rsidP="005C0000">
            <w:pPr>
              <w:spacing w:after="0" w:line="276" w:lineRule="auto"/>
              <w:ind w:left="163" w:firstLine="0"/>
              <w:jc w:val="center"/>
            </w:pPr>
            <w:r>
              <w:t>31</w:t>
            </w:r>
          </w:p>
        </w:tc>
        <w:tc>
          <w:tcPr>
            <w:tcW w:w="1417" w:type="dxa"/>
            <w:shd w:val="clear" w:color="auto" w:fill="FFFFFF" w:themeFill="background1"/>
          </w:tcPr>
          <w:p w:rsidR="00871B71" w:rsidRDefault="00871B71" w:rsidP="005C0000">
            <w:pPr>
              <w:spacing w:after="0" w:line="276" w:lineRule="auto"/>
              <w:ind w:left="101" w:firstLine="0"/>
              <w:jc w:val="center"/>
            </w:pPr>
            <w:r>
              <w:t>39</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2.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Buduran  </w:t>
            </w:r>
          </w:p>
        </w:tc>
        <w:tc>
          <w:tcPr>
            <w:tcW w:w="1134" w:type="dxa"/>
            <w:shd w:val="clear" w:color="auto" w:fill="FFFFFF" w:themeFill="background1"/>
          </w:tcPr>
          <w:p w:rsidR="00871B71" w:rsidRDefault="00871B71" w:rsidP="005C0000">
            <w:pPr>
              <w:spacing w:after="0" w:line="276" w:lineRule="auto"/>
              <w:ind w:left="0" w:firstLine="0"/>
              <w:jc w:val="center"/>
            </w:pPr>
            <w:r>
              <w:t>4</w:t>
            </w:r>
          </w:p>
        </w:tc>
        <w:tc>
          <w:tcPr>
            <w:tcW w:w="1418" w:type="dxa"/>
            <w:shd w:val="clear" w:color="auto" w:fill="FFFFFF" w:themeFill="background1"/>
          </w:tcPr>
          <w:p w:rsidR="00871B71" w:rsidRDefault="00871B71" w:rsidP="005C0000">
            <w:pPr>
              <w:spacing w:after="0" w:line="276" w:lineRule="auto"/>
              <w:ind w:left="211" w:firstLine="0"/>
              <w:jc w:val="center"/>
            </w:pPr>
            <w:r>
              <w:t>7</w:t>
            </w:r>
          </w:p>
        </w:tc>
        <w:tc>
          <w:tcPr>
            <w:tcW w:w="1417" w:type="dxa"/>
            <w:shd w:val="clear" w:color="auto" w:fill="FFFFFF" w:themeFill="background1"/>
          </w:tcPr>
          <w:p w:rsidR="00871B71" w:rsidRDefault="00871B71" w:rsidP="005C0000">
            <w:pPr>
              <w:spacing w:after="0" w:line="276" w:lineRule="auto"/>
              <w:ind w:left="101" w:firstLine="0"/>
              <w:jc w:val="center"/>
            </w:pPr>
            <w:r>
              <w:t>11</w:t>
            </w:r>
          </w:p>
        </w:tc>
      </w:tr>
      <w:tr w:rsidR="00871B71" w:rsidTr="005C0000">
        <w:trPr>
          <w:trHeight w:val="231"/>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3.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Candi  </w:t>
            </w:r>
          </w:p>
        </w:tc>
        <w:tc>
          <w:tcPr>
            <w:tcW w:w="1134" w:type="dxa"/>
            <w:shd w:val="clear" w:color="auto" w:fill="FFFFFF" w:themeFill="background1"/>
          </w:tcPr>
          <w:p w:rsidR="00871B71" w:rsidRDefault="00871B71" w:rsidP="005C0000">
            <w:pPr>
              <w:spacing w:after="0" w:line="276" w:lineRule="auto"/>
              <w:ind w:left="0" w:firstLine="0"/>
              <w:jc w:val="center"/>
            </w:pPr>
            <w:r>
              <w:t>5</w:t>
            </w:r>
          </w:p>
        </w:tc>
        <w:tc>
          <w:tcPr>
            <w:tcW w:w="1418" w:type="dxa"/>
            <w:shd w:val="clear" w:color="auto" w:fill="FFFFFF" w:themeFill="background1"/>
          </w:tcPr>
          <w:p w:rsidR="00871B71" w:rsidRDefault="00871B71" w:rsidP="005C0000">
            <w:pPr>
              <w:spacing w:after="0" w:line="276" w:lineRule="auto"/>
              <w:ind w:left="163" w:firstLine="0"/>
              <w:jc w:val="center"/>
            </w:pPr>
            <w:r>
              <w:t>12</w:t>
            </w:r>
          </w:p>
        </w:tc>
        <w:tc>
          <w:tcPr>
            <w:tcW w:w="1417" w:type="dxa"/>
            <w:shd w:val="clear" w:color="auto" w:fill="FFFFFF" w:themeFill="background1"/>
          </w:tcPr>
          <w:p w:rsidR="00871B71" w:rsidRDefault="00871B71" w:rsidP="005C0000">
            <w:pPr>
              <w:spacing w:after="0" w:line="276" w:lineRule="auto"/>
              <w:ind w:left="101" w:firstLine="0"/>
              <w:jc w:val="center"/>
            </w:pPr>
            <w:r>
              <w:t>16</w:t>
            </w:r>
          </w:p>
        </w:tc>
      </w:tr>
      <w:tr w:rsidR="00871B71" w:rsidTr="005C0000">
        <w:trPr>
          <w:trHeight w:val="228"/>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4.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Porong  </w:t>
            </w:r>
          </w:p>
        </w:tc>
        <w:tc>
          <w:tcPr>
            <w:tcW w:w="1134" w:type="dxa"/>
            <w:shd w:val="clear" w:color="auto" w:fill="FFFFFF" w:themeFill="background1"/>
          </w:tcPr>
          <w:p w:rsidR="00871B71" w:rsidRDefault="00871B71" w:rsidP="005C0000">
            <w:pPr>
              <w:spacing w:after="0" w:line="276" w:lineRule="auto"/>
              <w:ind w:left="0" w:firstLine="0"/>
              <w:jc w:val="center"/>
            </w:pPr>
            <w:r>
              <w:t>2</w:t>
            </w:r>
          </w:p>
        </w:tc>
        <w:tc>
          <w:tcPr>
            <w:tcW w:w="1418" w:type="dxa"/>
            <w:shd w:val="clear" w:color="auto" w:fill="FFFFFF" w:themeFill="background1"/>
          </w:tcPr>
          <w:p w:rsidR="00871B71" w:rsidRDefault="00871B71" w:rsidP="005C0000">
            <w:pPr>
              <w:spacing w:after="0" w:line="276" w:lineRule="auto"/>
              <w:ind w:left="211" w:firstLine="0"/>
              <w:jc w:val="center"/>
            </w:pPr>
            <w:r>
              <w:t>5</w:t>
            </w:r>
          </w:p>
        </w:tc>
        <w:tc>
          <w:tcPr>
            <w:tcW w:w="1417" w:type="dxa"/>
            <w:shd w:val="clear" w:color="auto" w:fill="FFFFFF" w:themeFill="background1"/>
          </w:tcPr>
          <w:p w:rsidR="00871B71" w:rsidRDefault="00871B71" w:rsidP="005C0000">
            <w:pPr>
              <w:spacing w:after="0" w:line="276" w:lineRule="auto"/>
              <w:ind w:left="149" w:firstLine="0"/>
              <w:jc w:val="center"/>
            </w:pPr>
            <w:r>
              <w:t>8</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5.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Kerembung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3</w:t>
            </w:r>
          </w:p>
        </w:tc>
        <w:tc>
          <w:tcPr>
            <w:tcW w:w="1417" w:type="dxa"/>
            <w:shd w:val="clear" w:color="auto" w:fill="FFFFFF" w:themeFill="background1"/>
          </w:tcPr>
          <w:p w:rsidR="00871B71" w:rsidRDefault="00871B71" w:rsidP="005C0000">
            <w:pPr>
              <w:spacing w:after="0" w:line="276" w:lineRule="auto"/>
              <w:ind w:left="149" w:firstLine="0"/>
              <w:jc w:val="center"/>
            </w:pPr>
            <w:r>
              <w:t>5</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6.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Tulangan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3</w:t>
            </w:r>
          </w:p>
        </w:tc>
        <w:tc>
          <w:tcPr>
            <w:tcW w:w="1417" w:type="dxa"/>
            <w:shd w:val="clear" w:color="auto" w:fill="FFFFFF" w:themeFill="background1"/>
          </w:tcPr>
          <w:p w:rsidR="00871B71" w:rsidRDefault="00871B71" w:rsidP="005C0000">
            <w:pPr>
              <w:spacing w:after="0" w:line="276" w:lineRule="auto"/>
              <w:ind w:left="149" w:firstLine="0"/>
              <w:jc w:val="center"/>
            </w:pPr>
            <w:r>
              <w:t>5</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7.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pPr>
            <w:r>
              <w:t xml:space="preserve">Tanggulangin  </w:t>
            </w:r>
          </w:p>
        </w:tc>
        <w:tc>
          <w:tcPr>
            <w:tcW w:w="1134" w:type="dxa"/>
            <w:shd w:val="clear" w:color="auto" w:fill="FFFFFF" w:themeFill="background1"/>
          </w:tcPr>
          <w:p w:rsidR="00871B71" w:rsidRDefault="00871B71" w:rsidP="005C0000">
            <w:pPr>
              <w:spacing w:after="0" w:line="276" w:lineRule="auto"/>
              <w:ind w:left="0" w:firstLine="0"/>
              <w:jc w:val="center"/>
            </w:pPr>
            <w:r>
              <w:t>2</w:t>
            </w:r>
          </w:p>
        </w:tc>
        <w:tc>
          <w:tcPr>
            <w:tcW w:w="1418" w:type="dxa"/>
            <w:shd w:val="clear" w:color="auto" w:fill="FFFFFF" w:themeFill="background1"/>
          </w:tcPr>
          <w:p w:rsidR="00871B71" w:rsidRDefault="00871B71" w:rsidP="005C0000">
            <w:pPr>
              <w:spacing w:after="0" w:line="276" w:lineRule="auto"/>
              <w:ind w:left="211" w:firstLine="0"/>
              <w:jc w:val="center"/>
            </w:pPr>
            <w:r>
              <w:t>6</w:t>
            </w:r>
          </w:p>
        </w:tc>
        <w:tc>
          <w:tcPr>
            <w:tcW w:w="1417" w:type="dxa"/>
            <w:shd w:val="clear" w:color="auto" w:fill="FFFFFF" w:themeFill="background1"/>
          </w:tcPr>
          <w:p w:rsidR="00871B71" w:rsidRDefault="00871B71" w:rsidP="005C0000">
            <w:pPr>
              <w:spacing w:after="0" w:line="276" w:lineRule="auto"/>
              <w:ind w:left="101" w:firstLine="0"/>
              <w:jc w:val="center"/>
            </w:pPr>
            <w:r>
              <w:t>11</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8.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Jabon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0</w:t>
            </w:r>
          </w:p>
        </w:tc>
        <w:tc>
          <w:tcPr>
            <w:tcW w:w="1417" w:type="dxa"/>
            <w:shd w:val="clear" w:color="auto" w:fill="FFFFFF" w:themeFill="background1"/>
          </w:tcPr>
          <w:p w:rsidR="00871B71" w:rsidRDefault="00871B71" w:rsidP="005C0000">
            <w:pPr>
              <w:spacing w:after="0" w:line="276" w:lineRule="auto"/>
              <w:ind w:left="149" w:firstLine="0"/>
              <w:jc w:val="center"/>
            </w:pPr>
            <w:r>
              <w:t>2</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9.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Krian  </w:t>
            </w:r>
          </w:p>
        </w:tc>
        <w:tc>
          <w:tcPr>
            <w:tcW w:w="1134" w:type="dxa"/>
            <w:shd w:val="clear" w:color="auto" w:fill="FFFFFF" w:themeFill="background1"/>
          </w:tcPr>
          <w:p w:rsidR="00871B71" w:rsidRDefault="00871B71" w:rsidP="005C0000">
            <w:pPr>
              <w:spacing w:after="0" w:line="276" w:lineRule="auto"/>
              <w:ind w:left="0" w:firstLine="0"/>
              <w:jc w:val="center"/>
            </w:pPr>
            <w:r>
              <w:t>5</w:t>
            </w:r>
          </w:p>
        </w:tc>
        <w:tc>
          <w:tcPr>
            <w:tcW w:w="1418" w:type="dxa"/>
            <w:shd w:val="clear" w:color="auto" w:fill="FFFFFF" w:themeFill="background1"/>
          </w:tcPr>
          <w:p w:rsidR="00871B71" w:rsidRDefault="00871B71" w:rsidP="005C0000">
            <w:pPr>
              <w:spacing w:after="0" w:line="276" w:lineRule="auto"/>
              <w:ind w:left="163" w:firstLine="0"/>
              <w:jc w:val="center"/>
            </w:pPr>
            <w:r>
              <w:t>11</w:t>
            </w:r>
          </w:p>
        </w:tc>
        <w:tc>
          <w:tcPr>
            <w:tcW w:w="1417" w:type="dxa"/>
            <w:shd w:val="clear" w:color="auto" w:fill="FFFFFF" w:themeFill="background1"/>
          </w:tcPr>
          <w:p w:rsidR="00871B71" w:rsidRDefault="00871B71" w:rsidP="005C0000">
            <w:pPr>
              <w:spacing w:after="0" w:line="276" w:lineRule="auto"/>
              <w:ind w:left="101" w:firstLine="0"/>
              <w:jc w:val="center"/>
            </w:pPr>
            <w:r>
              <w:t>12</w:t>
            </w:r>
          </w:p>
        </w:tc>
      </w:tr>
      <w:tr w:rsidR="00871B71" w:rsidTr="005C0000">
        <w:trPr>
          <w:trHeight w:val="228"/>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0.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Balongbendo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0</w:t>
            </w:r>
          </w:p>
        </w:tc>
        <w:tc>
          <w:tcPr>
            <w:tcW w:w="1417" w:type="dxa"/>
            <w:shd w:val="clear" w:color="auto" w:fill="FFFFFF" w:themeFill="background1"/>
          </w:tcPr>
          <w:p w:rsidR="00871B71" w:rsidRDefault="00871B71" w:rsidP="005C0000">
            <w:pPr>
              <w:spacing w:after="0" w:line="276" w:lineRule="auto"/>
              <w:ind w:left="149" w:firstLine="0"/>
              <w:jc w:val="center"/>
            </w:pPr>
            <w:r>
              <w:t>1</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1.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Wonoayu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4</w:t>
            </w:r>
          </w:p>
        </w:tc>
        <w:tc>
          <w:tcPr>
            <w:tcW w:w="1417" w:type="dxa"/>
            <w:shd w:val="clear" w:color="auto" w:fill="FFFFFF" w:themeFill="background1"/>
          </w:tcPr>
          <w:p w:rsidR="00871B71" w:rsidRDefault="00871B71" w:rsidP="005C0000">
            <w:pPr>
              <w:spacing w:after="0" w:line="276" w:lineRule="auto"/>
              <w:ind w:left="149" w:firstLine="0"/>
              <w:jc w:val="center"/>
            </w:pPr>
            <w:r>
              <w:t>3</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2.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Tarik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2</w:t>
            </w:r>
          </w:p>
        </w:tc>
        <w:tc>
          <w:tcPr>
            <w:tcW w:w="1417" w:type="dxa"/>
            <w:shd w:val="clear" w:color="auto" w:fill="FFFFFF" w:themeFill="background1"/>
          </w:tcPr>
          <w:p w:rsidR="00871B71" w:rsidRDefault="00871B71" w:rsidP="005C0000">
            <w:pPr>
              <w:spacing w:after="0" w:line="276" w:lineRule="auto"/>
              <w:ind w:left="149" w:firstLine="0"/>
              <w:jc w:val="center"/>
            </w:pPr>
            <w:r>
              <w:t>4</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3.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Prambon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2</w:t>
            </w:r>
          </w:p>
        </w:tc>
        <w:tc>
          <w:tcPr>
            <w:tcW w:w="1417" w:type="dxa"/>
            <w:shd w:val="clear" w:color="auto" w:fill="FFFFFF" w:themeFill="background1"/>
          </w:tcPr>
          <w:p w:rsidR="00871B71" w:rsidRDefault="00871B71" w:rsidP="005C0000">
            <w:pPr>
              <w:spacing w:after="0" w:line="276" w:lineRule="auto"/>
              <w:ind w:left="149" w:firstLine="0"/>
              <w:jc w:val="center"/>
            </w:pPr>
            <w:r>
              <w:t>4</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4.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Taman  </w:t>
            </w:r>
          </w:p>
        </w:tc>
        <w:tc>
          <w:tcPr>
            <w:tcW w:w="1134" w:type="dxa"/>
            <w:shd w:val="clear" w:color="auto" w:fill="FFFFFF" w:themeFill="background1"/>
          </w:tcPr>
          <w:p w:rsidR="00871B71" w:rsidRDefault="00871B71" w:rsidP="005C0000">
            <w:pPr>
              <w:spacing w:after="0" w:line="276" w:lineRule="auto"/>
              <w:ind w:left="0" w:firstLine="0"/>
              <w:jc w:val="center"/>
            </w:pPr>
            <w:r>
              <w:t>13</w:t>
            </w:r>
          </w:p>
        </w:tc>
        <w:tc>
          <w:tcPr>
            <w:tcW w:w="1418" w:type="dxa"/>
            <w:shd w:val="clear" w:color="auto" w:fill="FFFFFF" w:themeFill="background1"/>
          </w:tcPr>
          <w:p w:rsidR="00871B71" w:rsidRDefault="00871B71" w:rsidP="005C0000">
            <w:pPr>
              <w:spacing w:after="0" w:line="276" w:lineRule="auto"/>
              <w:ind w:left="163" w:firstLine="0"/>
              <w:jc w:val="center"/>
            </w:pPr>
            <w:r>
              <w:t>25</w:t>
            </w:r>
          </w:p>
        </w:tc>
        <w:tc>
          <w:tcPr>
            <w:tcW w:w="1417" w:type="dxa"/>
            <w:shd w:val="clear" w:color="auto" w:fill="FFFFFF" w:themeFill="background1"/>
          </w:tcPr>
          <w:p w:rsidR="00871B71" w:rsidRDefault="00871B71" w:rsidP="005C0000">
            <w:pPr>
              <w:spacing w:after="0" w:line="276" w:lineRule="auto"/>
              <w:ind w:left="101" w:firstLine="0"/>
              <w:jc w:val="center"/>
            </w:pPr>
            <w:r>
              <w:t>31</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5.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Waru  </w:t>
            </w:r>
          </w:p>
        </w:tc>
        <w:tc>
          <w:tcPr>
            <w:tcW w:w="1134" w:type="dxa"/>
            <w:shd w:val="clear" w:color="auto" w:fill="FFFFFF" w:themeFill="background1"/>
          </w:tcPr>
          <w:p w:rsidR="00871B71" w:rsidRDefault="00871B71" w:rsidP="005C0000">
            <w:pPr>
              <w:spacing w:after="0" w:line="276" w:lineRule="auto"/>
              <w:ind w:left="0" w:firstLine="0"/>
              <w:jc w:val="center"/>
            </w:pPr>
            <w:r>
              <w:t>15</w:t>
            </w:r>
          </w:p>
        </w:tc>
        <w:tc>
          <w:tcPr>
            <w:tcW w:w="1418" w:type="dxa"/>
            <w:shd w:val="clear" w:color="auto" w:fill="FFFFFF" w:themeFill="background1"/>
          </w:tcPr>
          <w:p w:rsidR="00871B71" w:rsidRDefault="00871B71" w:rsidP="005C0000">
            <w:pPr>
              <w:spacing w:after="0" w:line="276" w:lineRule="auto"/>
              <w:ind w:left="163" w:firstLine="0"/>
              <w:jc w:val="center"/>
            </w:pPr>
            <w:r>
              <w:t>27</w:t>
            </w:r>
          </w:p>
        </w:tc>
        <w:tc>
          <w:tcPr>
            <w:tcW w:w="1417" w:type="dxa"/>
            <w:shd w:val="clear" w:color="auto" w:fill="FFFFFF" w:themeFill="background1"/>
          </w:tcPr>
          <w:p w:rsidR="00871B71" w:rsidRDefault="00871B71" w:rsidP="005C0000">
            <w:pPr>
              <w:spacing w:after="0" w:line="276" w:lineRule="auto"/>
              <w:ind w:left="101" w:firstLine="0"/>
              <w:jc w:val="center"/>
            </w:pPr>
            <w:r>
              <w:t>41</w:t>
            </w:r>
          </w:p>
        </w:tc>
      </w:tr>
      <w:tr w:rsidR="00871B71" w:rsidTr="005C0000">
        <w:trPr>
          <w:trHeight w:val="228"/>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6.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Gedangan  </w:t>
            </w:r>
          </w:p>
        </w:tc>
        <w:tc>
          <w:tcPr>
            <w:tcW w:w="1134" w:type="dxa"/>
            <w:shd w:val="clear" w:color="auto" w:fill="FFFFFF" w:themeFill="background1"/>
          </w:tcPr>
          <w:p w:rsidR="00871B71" w:rsidRDefault="00871B71" w:rsidP="005C0000">
            <w:pPr>
              <w:spacing w:after="0" w:line="276" w:lineRule="auto"/>
              <w:ind w:left="0" w:firstLine="0"/>
              <w:jc w:val="center"/>
            </w:pPr>
            <w:r>
              <w:t>6</w:t>
            </w:r>
          </w:p>
        </w:tc>
        <w:tc>
          <w:tcPr>
            <w:tcW w:w="1418" w:type="dxa"/>
            <w:shd w:val="clear" w:color="auto" w:fill="FFFFFF" w:themeFill="background1"/>
          </w:tcPr>
          <w:p w:rsidR="00871B71" w:rsidRDefault="00871B71" w:rsidP="005C0000">
            <w:pPr>
              <w:spacing w:after="0" w:line="276" w:lineRule="auto"/>
              <w:ind w:left="163" w:firstLine="0"/>
              <w:jc w:val="center"/>
            </w:pPr>
            <w:r>
              <w:t>12</w:t>
            </w:r>
          </w:p>
        </w:tc>
        <w:tc>
          <w:tcPr>
            <w:tcW w:w="1417" w:type="dxa"/>
            <w:shd w:val="clear" w:color="auto" w:fill="FFFFFF" w:themeFill="background1"/>
          </w:tcPr>
          <w:p w:rsidR="00871B71" w:rsidRDefault="00871B71" w:rsidP="005C0000">
            <w:pPr>
              <w:spacing w:after="0" w:line="276" w:lineRule="auto"/>
              <w:ind w:left="101" w:firstLine="0"/>
              <w:jc w:val="center"/>
            </w:pPr>
            <w:r>
              <w:t>18</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7.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Sedati  </w:t>
            </w:r>
          </w:p>
        </w:tc>
        <w:tc>
          <w:tcPr>
            <w:tcW w:w="1134" w:type="dxa"/>
            <w:shd w:val="clear" w:color="auto" w:fill="FFFFFF" w:themeFill="background1"/>
          </w:tcPr>
          <w:p w:rsidR="00871B71" w:rsidRDefault="00871B71" w:rsidP="005C0000">
            <w:pPr>
              <w:spacing w:after="0" w:line="276" w:lineRule="auto"/>
              <w:ind w:left="0" w:firstLine="0"/>
              <w:jc w:val="center"/>
            </w:pPr>
            <w:r>
              <w:t>3</w:t>
            </w:r>
          </w:p>
        </w:tc>
        <w:tc>
          <w:tcPr>
            <w:tcW w:w="1418" w:type="dxa"/>
            <w:shd w:val="clear" w:color="auto" w:fill="FFFFFF" w:themeFill="background1"/>
          </w:tcPr>
          <w:p w:rsidR="00871B71" w:rsidRDefault="00871B71" w:rsidP="005C0000">
            <w:pPr>
              <w:spacing w:after="0" w:line="276" w:lineRule="auto"/>
              <w:ind w:left="211" w:firstLine="0"/>
              <w:jc w:val="center"/>
            </w:pPr>
            <w:r>
              <w:t>9</w:t>
            </w:r>
          </w:p>
        </w:tc>
        <w:tc>
          <w:tcPr>
            <w:tcW w:w="1417" w:type="dxa"/>
            <w:shd w:val="clear" w:color="auto" w:fill="FFFFFF" w:themeFill="background1"/>
          </w:tcPr>
          <w:p w:rsidR="00871B71" w:rsidRDefault="00871B71" w:rsidP="005C0000">
            <w:pPr>
              <w:spacing w:after="0" w:line="276" w:lineRule="auto"/>
              <w:ind w:left="101" w:firstLine="0"/>
              <w:jc w:val="center"/>
            </w:pPr>
            <w:r>
              <w:t>15</w:t>
            </w:r>
          </w:p>
        </w:tc>
      </w:tr>
      <w:tr w:rsidR="00871B71" w:rsidTr="005C0000">
        <w:trPr>
          <w:trHeight w:val="230"/>
        </w:trPr>
        <w:tc>
          <w:tcPr>
            <w:tcW w:w="561" w:type="dxa"/>
            <w:shd w:val="clear" w:color="auto" w:fill="FFFFFF" w:themeFill="background1"/>
          </w:tcPr>
          <w:p w:rsidR="00871B71" w:rsidRPr="00DB4CB5" w:rsidRDefault="00871B71" w:rsidP="004306A4">
            <w:pPr>
              <w:spacing w:after="0" w:line="276" w:lineRule="auto"/>
              <w:ind w:left="0" w:firstLine="0"/>
              <w:jc w:val="center"/>
            </w:pPr>
            <w:r w:rsidRPr="00DB4CB5">
              <w:t xml:space="preserve">18. </w:t>
            </w:r>
            <w:r w:rsidRPr="00DB4CB5">
              <w:rPr>
                <w:rFonts w:ascii="Arial" w:eastAsia="Arial" w:hAnsi="Arial" w:cs="Arial"/>
              </w:rPr>
              <w:t xml:space="preserve"> </w:t>
            </w:r>
            <w:r w:rsidRPr="00DB4CB5">
              <w:t xml:space="preserve"> </w:t>
            </w:r>
          </w:p>
        </w:tc>
        <w:tc>
          <w:tcPr>
            <w:tcW w:w="2841" w:type="dxa"/>
            <w:shd w:val="clear" w:color="auto" w:fill="FFFFFF" w:themeFill="background1"/>
          </w:tcPr>
          <w:p w:rsidR="00871B71" w:rsidRDefault="00871B71" w:rsidP="004306A4">
            <w:pPr>
              <w:spacing w:after="0" w:line="276" w:lineRule="auto"/>
              <w:ind w:left="0" w:firstLine="0"/>
              <w:jc w:val="left"/>
            </w:pPr>
            <w:r>
              <w:t xml:space="preserve">Sukodono  </w:t>
            </w:r>
          </w:p>
        </w:tc>
        <w:tc>
          <w:tcPr>
            <w:tcW w:w="1134" w:type="dxa"/>
            <w:shd w:val="clear" w:color="auto" w:fill="FFFFFF" w:themeFill="background1"/>
          </w:tcPr>
          <w:p w:rsidR="00871B71" w:rsidRDefault="00871B71" w:rsidP="005C0000">
            <w:pPr>
              <w:spacing w:after="0" w:line="276" w:lineRule="auto"/>
              <w:ind w:left="0" w:firstLine="0"/>
              <w:jc w:val="center"/>
            </w:pPr>
            <w:r>
              <w:t>0</w:t>
            </w:r>
          </w:p>
        </w:tc>
        <w:tc>
          <w:tcPr>
            <w:tcW w:w="1418" w:type="dxa"/>
            <w:shd w:val="clear" w:color="auto" w:fill="FFFFFF" w:themeFill="background1"/>
          </w:tcPr>
          <w:p w:rsidR="00871B71" w:rsidRDefault="00871B71" w:rsidP="005C0000">
            <w:pPr>
              <w:spacing w:after="0" w:line="276" w:lineRule="auto"/>
              <w:ind w:left="211" w:firstLine="0"/>
              <w:jc w:val="center"/>
            </w:pPr>
            <w:r>
              <w:t>8</w:t>
            </w:r>
          </w:p>
        </w:tc>
        <w:tc>
          <w:tcPr>
            <w:tcW w:w="1417" w:type="dxa"/>
            <w:shd w:val="clear" w:color="auto" w:fill="FFFFFF" w:themeFill="background1"/>
          </w:tcPr>
          <w:p w:rsidR="00871B71" w:rsidRDefault="00871B71" w:rsidP="005C0000">
            <w:pPr>
              <w:spacing w:after="0" w:line="276" w:lineRule="auto"/>
              <w:ind w:left="101" w:firstLine="0"/>
              <w:jc w:val="center"/>
            </w:pPr>
            <w:r>
              <w:t>15</w:t>
            </w:r>
          </w:p>
        </w:tc>
      </w:tr>
      <w:tr w:rsidR="00871B71" w:rsidTr="005C0000">
        <w:trPr>
          <w:trHeight w:val="240"/>
        </w:trPr>
        <w:tc>
          <w:tcPr>
            <w:tcW w:w="3402" w:type="dxa"/>
            <w:gridSpan w:val="2"/>
            <w:shd w:val="clear" w:color="auto" w:fill="FFFFFF" w:themeFill="background1"/>
          </w:tcPr>
          <w:p w:rsidR="00871B71" w:rsidRPr="00DB4CB5" w:rsidRDefault="00871B71" w:rsidP="004306A4">
            <w:pPr>
              <w:spacing w:after="0" w:line="276" w:lineRule="auto"/>
              <w:ind w:left="0" w:firstLine="0"/>
              <w:jc w:val="center"/>
            </w:pPr>
            <w:r w:rsidRPr="00DB4CB5">
              <w:t xml:space="preserve">Jumlah  </w:t>
            </w:r>
          </w:p>
        </w:tc>
        <w:tc>
          <w:tcPr>
            <w:tcW w:w="1134" w:type="dxa"/>
            <w:shd w:val="clear" w:color="auto" w:fill="FFFFFF" w:themeFill="background1"/>
          </w:tcPr>
          <w:p w:rsidR="00871B71" w:rsidRDefault="00871B71" w:rsidP="005C0000">
            <w:pPr>
              <w:spacing w:after="0" w:line="276" w:lineRule="auto"/>
              <w:ind w:left="0" w:firstLine="0"/>
              <w:jc w:val="center"/>
            </w:pPr>
            <w:r>
              <w:t>70</w:t>
            </w:r>
          </w:p>
        </w:tc>
        <w:tc>
          <w:tcPr>
            <w:tcW w:w="1418" w:type="dxa"/>
            <w:shd w:val="clear" w:color="auto" w:fill="FFFFFF" w:themeFill="background1"/>
          </w:tcPr>
          <w:p w:rsidR="00871B71" w:rsidRDefault="00871B71" w:rsidP="005C0000">
            <w:pPr>
              <w:spacing w:after="0" w:line="276" w:lineRule="auto"/>
              <w:ind w:left="113" w:firstLine="0"/>
              <w:jc w:val="center"/>
            </w:pPr>
            <w:r>
              <w:t>168</w:t>
            </w:r>
          </w:p>
        </w:tc>
        <w:tc>
          <w:tcPr>
            <w:tcW w:w="1417" w:type="dxa"/>
            <w:shd w:val="clear" w:color="auto" w:fill="FFFFFF" w:themeFill="background1"/>
          </w:tcPr>
          <w:p w:rsidR="00871B71" w:rsidRDefault="00871B71" w:rsidP="005C0000">
            <w:pPr>
              <w:spacing w:after="0" w:line="276" w:lineRule="auto"/>
              <w:ind w:left="50" w:firstLine="0"/>
              <w:jc w:val="center"/>
            </w:pPr>
            <w:r>
              <w:t>241</w:t>
            </w:r>
          </w:p>
        </w:tc>
      </w:tr>
    </w:tbl>
    <w:p w:rsidR="00871B71" w:rsidRPr="00EE2EAC" w:rsidRDefault="00EE2EAC" w:rsidP="00EE2EAC">
      <w:pPr>
        <w:spacing w:after="0" w:line="237" w:lineRule="auto"/>
        <w:ind w:left="567" w:right="-8" w:firstLine="0"/>
        <w:jc w:val="left"/>
      </w:pPr>
      <w:r>
        <w:rPr>
          <w:i/>
        </w:rPr>
        <w:t xml:space="preserve">Sumber : Diolah dari data Dinas Koperasi Perindustrian Perdagangan dan ESDM Kabupaten Sidoarjo </w:t>
      </w:r>
    </w:p>
    <w:p w:rsidR="00871B71" w:rsidRPr="0038348D" w:rsidRDefault="00871B71" w:rsidP="0038348D">
      <w:pPr>
        <w:spacing w:after="0" w:line="360" w:lineRule="auto"/>
        <w:ind w:left="426" w:firstLine="687"/>
        <w:rPr>
          <w:szCs w:val="24"/>
        </w:rPr>
      </w:pPr>
    </w:p>
    <w:p w:rsidR="00D65DD6" w:rsidRPr="00020398" w:rsidRDefault="005A667A" w:rsidP="0038348D">
      <w:pPr>
        <w:spacing w:after="322" w:line="360" w:lineRule="auto"/>
        <w:ind w:left="426" w:right="-6" w:firstLine="697"/>
        <w:rPr>
          <w:szCs w:val="24"/>
        </w:rPr>
      </w:pPr>
      <w:r>
        <w:rPr>
          <w:szCs w:val="24"/>
        </w:rPr>
        <w:lastRenderedPageBreak/>
        <w:t>Berdasarkan  latar belakang</w:t>
      </w:r>
      <w:r w:rsidR="00D65DD6" w:rsidRPr="00D951E2">
        <w:rPr>
          <w:szCs w:val="24"/>
        </w:rPr>
        <w:t xml:space="preserve">  di  atas, maka peneliti</w:t>
      </w:r>
      <w:r>
        <w:rPr>
          <w:szCs w:val="24"/>
        </w:rPr>
        <w:t xml:space="preserve"> tertarik</w:t>
      </w:r>
      <w:r w:rsidR="00D65DD6" w:rsidRPr="00D951E2">
        <w:rPr>
          <w:szCs w:val="24"/>
        </w:rPr>
        <w:t xml:space="preserve"> mengangkat  judul </w:t>
      </w:r>
      <w:r w:rsidR="00D65DD6" w:rsidRPr="00020398">
        <w:rPr>
          <w:szCs w:val="24"/>
        </w:rPr>
        <w:t xml:space="preserve">“ PENGARUH CITRA MEREK DAN PROMOSI </w:t>
      </w:r>
      <w:r w:rsidR="001303C4" w:rsidRPr="00020398">
        <w:rPr>
          <w:szCs w:val="24"/>
        </w:rPr>
        <w:t xml:space="preserve">PENJUALAN </w:t>
      </w:r>
      <w:r w:rsidR="00D65DD6" w:rsidRPr="00020398">
        <w:rPr>
          <w:szCs w:val="24"/>
        </w:rPr>
        <w:t xml:space="preserve">TERHADAP KEPUTUSAN PEMBELIAN (Studi pada Konsumen </w:t>
      </w:r>
      <w:r w:rsidR="00D65DD6" w:rsidRPr="00020398">
        <w:rPr>
          <w:i/>
          <w:szCs w:val="24"/>
        </w:rPr>
        <w:t>Chick</w:t>
      </w:r>
      <w:r w:rsidR="001303C4" w:rsidRPr="00020398">
        <w:rPr>
          <w:i/>
          <w:szCs w:val="24"/>
        </w:rPr>
        <w:t>h</w:t>
      </w:r>
      <w:r w:rsidR="00D65DD6" w:rsidRPr="00020398">
        <w:rPr>
          <w:i/>
          <w:szCs w:val="24"/>
        </w:rPr>
        <w:t xml:space="preserve">en Nugget </w:t>
      </w:r>
      <w:r w:rsidR="001303C4" w:rsidRPr="00020398">
        <w:rPr>
          <w:szCs w:val="24"/>
        </w:rPr>
        <w:t xml:space="preserve">Fiesta di </w:t>
      </w:r>
      <w:r w:rsidR="00020398">
        <w:rPr>
          <w:szCs w:val="24"/>
        </w:rPr>
        <w:t xml:space="preserve">Minimarket Wilayah </w:t>
      </w:r>
      <w:r w:rsidR="001303C4" w:rsidRPr="00020398">
        <w:rPr>
          <w:szCs w:val="24"/>
        </w:rPr>
        <w:t>Sidoarjo</w:t>
      </w:r>
      <w:r w:rsidR="00D65DD6" w:rsidRPr="00020398">
        <w:rPr>
          <w:szCs w:val="24"/>
        </w:rPr>
        <w:t>).</w:t>
      </w:r>
    </w:p>
    <w:p w:rsidR="00D21772" w:rsidRPr="004306A4" w:rsidRDefault="00A7345E" w:rsidP="004306A4">
      <w:pPr>
        <w:pStyle w:val="NoSpacing"/>
        <w:spacing w:line="360" w:lineRule="auto"/>
        <w:rPr>
          <w:b/>
        </w:rPr>
      </w:pPr>
      <w:r w:rsidRPr="00570BAF">
        <w:rPr>
          <w:b/>
        </w:rPr>
        <w:t xml:space="preserve">B. </w:t>
      </w:r>
      <w:r w:rsidR="00D65DD6" w:rsidRPr="00570BAF">
        <w:rPr>
          <w:b/>
        </w:rPr>
        <w:t>Rumusan Masalah</w:t>
      </w:r>
    </w:p>
    <w:p w:rsidR="004306A4" w:rsidRDefault="004306A4" w:rsidP="0065082E">
      <w:pPr>
        <w:pStyle w:val="ListParagraph"/>
        <w:spacing w:after="160" w:line="360" w:lineRule="auto"/>
        <w:ind w:left="284" w:firstLine="436"/>
      </w:pPr>
      <w:r>
        <w:t>Berdasarkan pada uraian latar belakang di atas, maka peneliti mengambil rumusan masalah sebagai berikut:</w:t>
      </w:r>
    </w:p>
    <w:p w:rsidR="00D65DD6" w:rsidRPr="00D951E2" w:rsidRDefault="00D65DD6" w:rsidP="0065082E">
      <w:pPr>
        <w:pStyle w:val="NoSpacing"/>
        <w:numPr>
          <w:ilvl w:val="0"/>
          <w:numId w:val="51"/>
        </w:numPr>
        <w:spacing w:line="360" w:lineRule="auto"/>
        <w:ind w:left="709" w:hanging="425"/>
      </w:pPr>
      <w:r w:rsidRPr="00D951E2">
        <w:t xml:space="preserve">Apakah terdapat pengaruh citra merek terhadap keputusan pembelian </w:t>
      </w:r>
      <w:r w:rsidR="001303C4" w:rsidRPr="00D951E2">
        <w:rPr>
          <w:i/>
        </w:rPr>
        <w:t>Chick</w:t>
      </w:r>
      <w:r w:rsidR="001303C4">
        <w:rPr>
          <w:i/>
        </w:rPr>
        <w:t>h</w:t>
      </w:r>
      <w:r w:rsidR="001303C4" w:rsidRPr="00D951E2">
        <w:rPr>
          <w:i/>
        </w:rPr>
        <w:t xml:space="preserve">en Nugget </w:t>
      </w:r>
      <w:r w:rsidRPr="00D951E2">
        <w:t>Fiesta</w:t>
      </w:r>
      <w:r w:rsidR="004306A4">
        <w:t xml:space="preserve"> </w:t>
      </w:r>
      <w:r w:rsidR="004306A4" w:rsidRPr="00020398">
        <w:rPr>
          <w:szCs w:val="24"/>
        </w:rPr>
        <w:t xml:space="preserve">(Studi pada Konsumen </w:t>
      </w:r>
      <w:r w:rsidR="004306A4" w:rsidRPr="00020398">
        <w:rPr>
          <w:i/>
          <w:szCs w:val="24"/>
        </w:rPr>
        <w:t xml:space="preserve">Chickhen Nugget </w:t>
      </w:r>
      <w:r w:rsidR="004306A4" w:rsidRPr="00020398">
        <w:rPr>
          <w:szCs w:val="24"/>
        </w:rPr>
        <w:t xml:space="preserve">Fiesta di </w:t>
      </w:r>
      <w:r w:rsidR="004306A4">
        <w:rPr>
          <w:szCs w:val="24"/>
        </w:rPr>
        <w:t xml:space="preserve">Minimarket Wilayah </w:t>
      </w:r>
      <w:r w:rsidR="004306A4" w:rsidRPr="00020398">
        <w:rPr>
          <w:szCs w:val="24"/>
        </w:rPr>
        <w:t>Sidoarjo)</w:t>
      </w:r>
      <w:r w:rsidR="004306A4">
        <w:t xml:space="preserve"> </w:t>
      </w:r>
      <w:r w:rsidR="001303C4" w:rsidRPr="00D951E2">
        <w:t>?</w:t>
      </w:r>
      <w:r w:rsidR="004306A4">
        <w:t xml:space="preserve"> </w:t>
      </w:r>
    </w:p>
    <w:p w:rsidR="00570BAF" w:rsidRDefault="00D65DD6" w:rsidP="0065082E">
      <w:pPr>
        <w:pStyle w:val="NoSpacing"/>
        <w:numPr>
          <w:ilvl w:val="0"/>
          <w:numId w:val="51"/>
        </w:numPr>
        <w:spacing w:line="360" w:lineRule="auto"/>
        <w:ind w:left="709" w:hanging="425"/>
      </w:pPr>
      <w:r w:rsidRPr="00D951E2">
        <w:t xml:space="preserve">Apakah terdapat pengaruh promosi terhadap keputusan pembelian </w:t>
      </w:r>
      <w:r w:rsidR="001303C4" w:rsidRPr="00D951E2">
        <w:rPr>
          <w:i/>
        </w:rPr>
        <w:t>Chick</w:t>
      </w:r>
      <w:r w:rsidR="001303C4">
        <w:rPr>
          <w:i/>
        </w:rPr>
        <w:t>h</w:t>
      </w:r>
      <w:r w:rsidR="001303C4" w:rsidRPr="00D951E2">
        <w:rPr>
          <w:i/>
        </w:rPr>
        <w:t>en Nugget</w:t>
      </w:r>
      <w:r w:rsidRPr="00D951E2">
        <w:rPr>
          <w:i/>
        </w:rPr>
        <w:t xml:space="preserve"> </w:t>
      </w:r>
      <w:r w:rsidRPr="00D951E2">
        <w:t>Fiesta</w:t>
      </w:r>
      <w:r w:rsidR="004306A4">
        <w:t xml:space="preserve"> </w:t>
      </w:r>
      <w:r w:rsidR="004306A4" w:rsidRPr="00020398">
        <w:rPr>
          <w:szCs w:val="24"/>
        </w:rPr>
        <w:t xml:space="preserve">(Studi pada Konsumen </w:t>
      </w:r>
      <w:r w:rsidR="004306A4" w:rsidRPr="00020398">
        <w:rPr>
          <w:i/>
          <w:szCs w:val="24"/>
        </w:rPr>
        <w:t xml:space="preserve">Chickhen Nugget </w:t>
      </w:r>
      <w:r w:rsidR="004306A4" w:rsidRPr="00020398">
        <w:rPr>
          <w:szCs w:val="24"/>
        </w:rPr>
        <w:t xml:space="preserve">Fiesta di </w:t>
      </w:r>
      <w:r w:rsidR="004306A4">
        <w:rPr>
          <w:szCs w:val="24"/>
        </w:rPr>
        <w:t xml:space="preserve">Minimarket Wilayah </w:t>
      </w:r>
      <w:r w:rsidR="004306A4" w:rsidRPr="00020398">
        <w:rPr>
          <w:szCs w:val="24"/>
        </w:rPr>
        <w:t>Sidoarjo)</w:t>
      </w:r>
      <w:r w:rsidRPr="00D951E2">
        <w:t>?</w:t>
      </w:r>
    </w:p>
    <w:p w:rsidR="00570BAF" w:rsidRDefault="00570BAF" w:rsidP="00570BAF">
      <w:pPr>
        <w:pStyle w:val="NoSpacing"/>
        <w:spacing w:line="360" w:lineRule="auto"/>
        <w:ind w:left="1080" w:firstLine="0"/>
      </w:pPr>
    </w:p>
    <w:p w:rsidR="00D65DD6" w:rsidRPr="00570BAF" w:rsidRDefault="00A7345E" w:rsidP="00570BAF">
      <w:pPr>
        <w:pStyle w:val="NoSpacing"/>
        <w:spacing w:line="360" w:lineRule="auto"/>
      </w:pPr>
      <w:r w:rsidRPr="00570BAF">
        <w:rPr>
          <w:b/>
          <w:szCs w:val="24"/>
        </w:rPr>
        <w:t xml:space="preserve">C. </w:t>
      </w:r>
      <w:r w:rsidR="00D65DD6" w:rsidRPr="00570BAF">
        <w:rPr>
          <w:b/>
          <w:szCs w:val="24"/>
        </w:rPr>
        <w:t>Tujuan Penelitian</w:t>
      </w:r>
    </w:p>
    <w:p w:rsidR="00D65DD6" w:rsidRPr="00D951E2" w:rsidRDefault="00D65DD6" w:rsidP="0065082E">
      <w:pPr>
        <w:pStyle w:val="NoSpacing"/>
        <w:spacing w:line="360" w:lineRule="auto"/>
        <w:ind w:left="284" w:firstLine="425"/>
      </w:pPr>
      <w:r w:rsidRPr="00D951E2">
        <w:t>Berdasarkan latar belakang dan rumusan masalah yang telah dijabarkan diatas, maka tujuan dari penelitian ini adalah:</w:t>
      </w:r>
    </w:p>
    <w:p w:rsidR="001303C4" w:rsidRDefault="00D65DD6" w:rsidP="0065082E">
      <w:pPr>
        <w:pStyle w:val="NoSpacing"/>
        <w:numPr>
          <w:ilvl w:val="0"/>
          <w:numId w:val="52"/>
        </w:numPr>
        <w:spacing w:line="360" w:lineRule="auto"/>
        <w:ind w:left="709"/>
      </w:pPr>
      <w:r w:rsidRPr="001303C4">
        <w:t xml:space="preserve">Menganalisis pengaruh citra merek terhadap keputusan pembelian </w:t>
      </w:r>
      <w:r w:rsidR="001303C4" w:rsidRPr="001303C4">
        <w:rPr>
          <w:i/>
        </w:rPr>
        <w:t>Chick</w:t>
      </w:r>
      <w:r w:rsidR="001303C4">
        <w:rPr>
          <w:i/>
        </w:rPr>
        <w:t>h</w:t>
      </w:r>
      <w:r w:rsidR="001303C4" w:rsidRPr="001303C4">
        <w:rPr>
          <w:i/>
        </w:rPr>
        <w:t xml:space="preserve">en Nugget </w:t>
      </w:r>
      <w:r w:rsidR="001303C4" w:rsidRPr="001303C4">
        <w:t xml:space="preserve">Fiesta </w:t>
      </w:r>
      <w:r w:rsidR="004306A4" w:rsidRPr="00020398">
        <w:rPr>
          <w:szCs w:val="24"/>
        </w:rPr>
        <w:t xml:space="preserve">(Studi pada Konsumen </w:t>
      </w:r>
      <w:r w:rsidR="004306A4" w:rsidRPr="00020398">
        <w:rPr>
          <w:i/>
          <w:szCs w:val="24"/>
        </w:rPr>
        <w:t xml:space="preserve">Chickhen Nugget </w:t>
      </w:r>
      <w:r w:rsidR="004306A4" w:rsidRPr="00020398">
        <w:rPr>
          <w:szCs w:val="24"/>
        </w:rPr>
        <w:t xml:space="preserve">Fiesta di </w:t>
      </w:r>
      <w:r w:rsidR="004306A4">
        <w:rPr>
          <w:szCs w:val="24"/>
        </w:rPr>
        <w:t xml:space="preserve">Minimarket Wilayah </w:t>
      </w:r>
      <w:r w:rsidR="004306A4" w:rsidRPr="00020398">
        <w:rPr>
          <w:szCs w:val="24"/>
        </w:rPr>
        <w:t>Sidoarjo)</w:t>
      </w:r>
    </w:p>
    <w:p w:rsidR="00570BAF" w:rsidRDefault="00D65DD6" w:rsidP="00DB4CB5">
      <w:pPr>
        <w:pStyle w:val="NoSpacing"/>
        <w:numPr>
          <w:ilvl w:val="0"/>
          <w:numId w:val="52"/>
        </w:numPr>
        <w:spacing w:line="360" w:lineRule="auto"/>
        <w:ind w:left="709"/>
      </w:pPr>
      <w:r w:rsidRPr="001303C4">
        <w:t xml:space="preserve">Menganalisis pengaruh promosi terhadap keputusan pembelian </w:t>
      </w:r>
      <w:r w:rsidR="001303C4" w:rsidRPr="001303C4">
        <w:rPr>
          <w:i/>
        </w:rPr>
        <w:t>Chick</w:t>
      </w:r>
      <w:r w:rsidR="001303C4">
        <w:rPr>
          <w:i/>
        </w:rPr>
        <w:t>h</w:t>
      </w:r>
      <w:r w:rsidR="001303C4" w:rsidRPr="001303C4">
        <w:rPr>
          <w:i/>
        </w:rPr>
        <w:t xml:space="preserve">en Nugget </w:t>
      </w:r>
      <w:r w:rsidR="004306A4">
        <w:t xml:space="preserve">Fiesta </w:t>
      </w:r>
      <w:r w:rsidR="004306A4" w:rsidRPr="00020398">
        <w:rPr>
          <w:szCs w:val="24"/>
        </w:rPr>
        <w:t xml:space="preserve">(Studi pada Konsumen </w:t>
      </w:r>
      <w:r w:rsidR="004306A4" w:rsidRPr="00020398">
        <w:rPr>
          <w:i/>
          <w:szCs w:val="24"/>
        </w:rPr>
        <w:t xml:space="preserve">Chickhen Nugget </w:t>
      </w:r>
      <w:r w:rsidR="004306A4" w:rsidRPr="00020398">
        <w:rPr>
          <w:szCs w:val="24"/>
        </w:rPr>
        <w:t xml:space="preserve">Fiesta di </w:t>
      </w:r>
      <w:r w:rsidR="004306A4">
        <w:rPr>
          <w:szCs w:val="24"/>
        </w:rPr>
        <w:t xml:space="preserve">Minimarket Wilayah </w:t>
      </w:r>
      <w:r w:rsidR="004306A4" w:rsidRPr="00020398">
        <w:rPr>
          <w:szCs w:val="24"/>
        </w:rPr>
        <w:t>Sidoarjo)</w:t>
      </w:r>
    </w:p>
    <w:p w:rsidR="00DB4CB5" w:rsidRPr="00570BAF" w:rsidRDefault="00DB4CB5" w:rsidP="00DB4CB5">
      <w:pPr>
        <w:pStyle w:val="NoSpacing"/>
        <w:spacing w:line="360" w:lineRule="auto"/>
        <w:ind w:left="709" w:firstLine="0"/>
      </w:pPr>
    </w:p>
    <w:p w:rsidR="00D65DD6" w:rsidRPr="00570BAF" w:rsidRDefault="00A7345E" w:rsidP="00570BAF">
      <w:pPr>
        <w:pStyle w:val="NoSpacing"/>
        <w:spacing w:line="360" w:lineRule="auto"/>
        <w:rPr>
          <w:b/>
          <w:szCs w:val="24"/>
        </w:rPr>
      </w:pPr>
      <w:r w:rsidRPr="00570BAF">
        <w:rPr>
          <w:b/>
        </w:rPr>
        <w:t>D.</w:t>
      </w:r>
      <w:r w:rsidR="00D65DD6" w:rsidRPr="00570BAF">
        <w:rPr>
          <w:b/>
        </w:rPr>
        <w:t xml:space="preserve"> Manfaat Penelitian</w:t>
      </w:r>
    </w:p>
    <w:p w:rsidR="00144202" w:rsidRDefault="00144202" w:rsidP="0065082E">
      <w:pPr>
        <w:pStyle w:val="ListParagraph"/>
        <w:spacing w:after="160" w:line="360" w:lineRule="auto"/>
        <w:ind w:left="284" w:firstLine="425"/>
      </w:pPr>
      <w:r>
        <w:t>Dari hasil penelitian ini penulis mengharapkan dapat memberikan manfaat bagi semua pihak. Manfaat yang diharapkan adalah sebagai berikut:</w:t>
      </w:r>
    </w:p>
    <w:p w:rsidR="00144202" w:rsidRDefault="00144202" w:rsidP="00144202">
      <w:pPr>
        <w:pStyle w:val="ListParagraph"/>
        <w:numPr>
          <w:ilvl w:val="0"/>
          <w:numId w:val="61"/>
        </w:numPr>
        <w:spacing w:after="160" w:line="360" w:lineRule="auto"/>
        <w:ind w:left="851" w:right="0" w:hanging="284"/>
      </w:pPr>
      <w:r>
        <w:t>Manfaat Teoritis</w:t>
      </w:r>
    </w:p>
    <w:p w:rsidR="00144202" w:rsidRDefault="00144202" w:rsidP="00144202">
      <w:pPr>
        <w:pStyle w:val="ListParagraph"/>
        <w:spacing w:after="160" w:line="360" w:lineRule="auto"/>
        <w:ind w:left="851" w:firstLine="567"/>
      </w:pPr>
      <w:r>
        <w:t xml:space="preserve">Dari sisi teoritis hasil penelitian ini diharapkan dapat memberikan sumbangan teoritis bagi perkembangan ilmu ekonomi khususnya manajemen pemasaran di bidang perilaku konsumen yang berkaitan </w:t>
      </w:r>
      <w:r>
        <w:lastRenderedPageBreak/>
        <w:t>dengan citra merek dan promosi penjualan dalam keputusan pembelian konsumen.</w:t>
      </w:r>
    </w:p>
    <w:p w:rsidR="00144202" w:rsidRDefault="00144202" w:rsidP="00144202">
      <w:pPr>
        <w:pStyle w:val="ListParagraph"/>
        <w:numPr>
          <w:ilvl w:val="0"/>
          <w:numId w:val="61"/>
        </w:numPr>
        <w:spacing w:after="160" w:line="360" w:lineRule="auto"/>
        <w:ind w:left="851" w:right="0" w:hanging="284"/>
      </w:pPr>
      <w:r>
        <w:t>Manfaat Praktis</w:t>
      </w:r>
    </w:p>
    <w:p w:rsidR="00144202" w:rsidRDefault="00144202" w:rsidP="00144202">
      <w:pPr>
        <w:pStyle w:val="ListParagraph"/>
        <w:numPr>
          <w:ilvl w:val="0"/>
          <w:numId w:val="62"/>
        </w:numPr>
        <w:spacing w:after="160" w:line="360" w:lineRule="auto"/>
        <w:ind w:left="1134" w:right="0" w:hanging="283"/>
      </w:pPr>
      <w:r>
        <w:t>Bagi Peneliti</w:t>
      </w:r>
    </w:p>
    <w:p w:rsidR="00144202" w:rsidRDefault="00144202" w:rsidP="00144202">
      <w:pPr>
        <w:pStyle w:val="ListParagraph"/>
        <w:spacing w:after="160" w:line="360" w:lineRule="auto"/>
        <w:ind w:left="1134" w:firstLine="567"/>
      </w:pPr>
      <w:r>
        <w:t>Manfaat bagi peneliti diharapkan dapat sebagai sarana pembelajaran dan pengalaman dalam melakukan kegiatan penelitian serta memberikan wawasan mengenai citra merek dan promosi penjualan dalam keputusan pembelian konsumen. selain itu, melalui kegiatan penelitian dapat membandingkan teori yang diperoleh selama menempuh studi dengan keadaan di lapangan.</w:t>
      </w:r>
    </w:p>
    <w:p w:rsidR="00144202" w:rsidRDefault="00144202" w:rsidP="00144202">
      <w:pPr>
        <w:pStyle w:val="ListParagraph"/>
        <w:numPr>
          <w:ilvl w:val="0"/>
          <w:numId w:val="62"/>
        </w:numPr>
        <w:spacing w:after="160" w:line="360" w:lineRule="auto"/>
        <w:ind w:left="1134" w:right="0" w:hanging="283"/>
      </w:pPr>
      <w:r>
        <w:t>Bagi Universitas Negeri Surabaya</w:t>
      </w:r>
    </w:p>
    <w:p w:rsidR="00144202" w:rsidRDefault="00144202" w:rsidP="00144202">
      <w:pPr>
        <w:pStyle w:val="ListParagraph"/>
        <w:spacing w:after="160" w:line="360" w:lineRule="auto"/>
        <w:ind w:left="1134" w:firstLine="567"/>
      </w:pPr>
      <w:r>
        <w:t>Hasil dari penelitian ini dapat dijadikan salah satu literatur bacaan dan dapat sebagai acuan bagi penelitian yang selanjutnya di bidang manajemen pemasaran. Serta dapat memberikan aplikasi teori-teori perilaku konsumen yang berkaitan dengan citra merek dan promosi penjualan dalam keputusan pembelian konsumen.</w:t>
      </w:r>
    </w:p>
    <w:p w:rsidR="00144202" w:rsidRDefault="00144202" w:rsidP="00144202">
      <w:pPr>
        <w:pStyle w:val="ListParagraph"/>
        <w:numPr>
          <w:ilvl w:val="0"/>
          <w:numId w:val="62"/>
        </w:numPr>
        <w:spacing w:after="160" w:line="360" w:lineRule="auto"/>
        <w:ind w:left="1134" w:right="0" w:hanging="283"/>
      </w:pPr>
      <w:r>
        <w:t>Bagi Pembaca</w:t>
      </w:r>
    </w:p>
    <w:p w:rsidR="006E5024" w:rsidRPr="00DB4CB5" w:rsidRDefault="00144202" w:rsidP="00DB4CB5">
      <w:pPr>
        <w:pStyle w:val="ListParagraph"/>
        <w:spacing w:after="160" w:line="360" w:lineRule="auto"/>
        <w:ind w:left="1134" w:firstLine="567"/>
      </w:pPr>
      <w:r>
        <w:t xml:space="preserve">Penelitian ini diharapkan dapat memberikan informasi dan tambahan wawasan yang berkaitan dengan citra merek dan promosi penjualan dalam keputusan pembelian konsumen. Serta dapat </w:t>
      </w:r>
      <w:r w:rsidRPr="00C0527A">
        <w:t>sebagai referensi untuk melakukan penelitian yang selanjutnya.</w:t>
      </w:r>
    </w:p>
    <w:p w:rsidR="00D65DD6" w:rsidRPr="00570BAF" w:rsidRDefault="00A7345E" w:rsidP="00570BAF">
      <w:pPr>
        <w:pStyle w:val="NoSpacing"/>
        <w:spacing w:line="360" w:lineRule="auto"/>
        <w:rPr>
          <w:b/>
        </w:rPr>
      </w:pPr>
      <w:r w:rsidRPr="00570BAF">
        <w:rPr>
          <w:b/>
        </w:rPr>
        <w:t>E.</w:t>
      </w:r>
      <w:r w:rsidR="00D65DD6" w:rsidRPr="00570BAF">
        <w:rPr>
          <w:b/>
        </w:rPr>
        <w:t xml:space="preserve"> Asumsi Penelitian</w:t>
      </w:r>
    </w:p>
    <w:p w:rsidR="004306A4" w:rsidRDefault="004306A4" w:rsidP="0065082E">
      <w:pPr>
        <w:pStyle w:val="ListParagraph"/>
        <w:spacing w:after="160" w:line="360" w:lineRule="auto"/>
        <w:ind w:left="426" w:firstLine="425"/>
      </w:pPr>
      <w:r>
        <w:t>Berdasarkan uraian latar belakang permasalahan peneliti memberikan asumsi atau anggapan dasar yang digunakan dalam penelitian ini. Asumsi peneliti adalah sebagai berikut:</w:t>
      </w:r>
    </w:p>
    <w:p w:rsidR="004306A4" w:rsidRDefault="004306A4" w:rsidP="0078535D">
      <w:pPr>
        <w:pStyle w:val="ListParagraph"/>
        <w:numPr>
          <w:ilvl w:val="0"/>
          <w:numId w:val="54"/>
        </w:numPr>
        <w:spacing w:after="160" w:line="360" w:lineRule="auto"/>
        <w:ind w:left="851" w:right="0" w:hanging="284"/>
      </w:pPr>
      <w:r>
        <w:t xml:space="preserve">Variabel yang mempengaruhi keputusan pembelian </w:t>
      </w:r>
      <w:r w:rsidR="006E5024" w:rsidRPr="00D951E2">
        <w:rPr>
          <w:rFonts w:eastAsiaTheme="minorHAnsi"/>
          <w:i/>
          <w:color w:val="auto"/>
          <w:szCs w:val="24"/>
          <w:lang w:val="en-US" w:eastAsia="en-US"/>
        </w:rPr>
        <w:t xml:space="preserve">Chicken Nugget </w:t>
      </w:r>
      <w:r w:rsidR="006E5024" w:rsidRPr="00D951E2">
        <w:rPr>
          <w:rFonts w:eastAsiaTheme="minorHAnsi"/>
          <w:color w:val="auto"/>
          <w:szCs w:val="24"/>
          <w:lang w:val="en-US" w:eastAsia="en-US"/>
        </w:rPr>
        <w:t>Fiesta</w:t>
      </w:r>
      <w:r w:rsidR="006E5024">
        <w:t>, yakni citra merek dan promosi penjualan</w:t>
      </w:r>
      <w:r>
        <w:t>, sedangkan variabel yang lainnya dianggap tetap.</w:t>
      </w:r>
    </w:p>
    <w:p w:rsidR="00570BAF" w:rsidRDefault="004306A4" w:rsidP="0078535D">
      <w:pPr>
        <w:pStyle w:val="ListParagraph"/>
        <w:numPr>
          <w:ilvl w:val="0"/>
          <w:numId w:val="54"/>
        </w:numPr>
        <w:spacing w:after="160" w:line="360" w:lineRule="auto"/>
        <w:ind w:left="851" w:right="0" w:hanging="284"/>
      </w:pPr>
      <w:r>
        <w:t xml:space="preserve">Responden turut berperan aktif dalam proses keputusan pembelian </w:t>
      </w:r>
      <w:r w:rsidR="006E5024" w:rsidRPr="00D951E2">
        <w:rPr>
          <w:rFonts w:eastAsiaTheme="minorHAnsi"/>
          <w:i/>
          <w:color w:val="auto"/>
          <w:szCs w:val="24"/>
          <w:lang w:val="en-US" w:eastAsia="en-US"/>
        </w:rPr>
        <w:t xml:space="preserve">Chicken Nugget </w:t>
      </w:r>
      <w:r w:rsidR="006E5024" w:rsidRPr="00D951E2">
        <w:rPr>
          <w:rFonts w:eastAsiaTheme="minorHAnsi"/>
          <w:color w:val="auto"/>
          <w:szCs w:val="24"/>
          <w:lang w:val="en-US" w:eastAsia="en-US"/>
        </w:rPr>
        <w:t>Fiesta</w:t>
      </w:r>
      <w:r>
        <w:t>.</w:t>
      </w:r>
    </w:p>
    <w:p w:rsidR="00DB4CB5" w:rsidRDefault="00DB4CB5" w:rsidP="00DB4CB5">
      <w:pPr>
        <w:pStyle w:val="ListParagraph"/>
        <w:spacing w:after="160" w:line="360" w:lineRule="auto"/>
        <w:ind w:left="851" w:right="0" w:firstLine="0"/>
      </w:pPr>
    </w:p>
    <w:p w:rsidR="00DB4CB5" w:rsidRPr="006E5024" w:rsidRDefault="00DB4CB5" w:rsidP="00DB4CB5">
      <w:pPr>
        <w:pStyle w:val="ListParagraph"/>
        <w:spacing w:after="160" w:line="360" w:lineRule="auto"/>
        <w:ind w:left="851" w:right="0" w:firstLine="0"/>
      </w:pPr>
    </w:p>
    <w:p w:rsidR="00D65DD6" w:rsidRPr="00570BAF" w:rsidRDefault="00A7345E" w:rsidP="00570BAF">
      <w:pPr>
        <w:pStyle w:val="NoSpacing"/>
        <w:spacing w:line="360" w:lineRule="auto"/>
        <w:rPr>
          <w:b/>
        </w:rPr>
      </w:pPr>
      <w:r w:rsidRPr="00570BAF">
        <w:rPr>
          <w:b/>
        </w:rPr>
        <w:lastRenderedPageBreak/>
        <w:t>F.</w:t>
      </w:r>
      <w:r w:rsidR="00D65DD6" w:rsidRPr="00570BAF">
        <w:rPr>
          <w:b/>
        </w:rPr>
        <w:t xml:space="preserve"> Batasan Penelitian</w:t>
      </w:r>
    </w:p>
    <w:p w:rsidR="006E5024" w:rsidRDefault="006E5024" w:rsidP="0065082E">
      <w:pPr>
        <w:pStyle w:val="ListParagraph"/>
        <w:tabs>
          <w:tab w:val="left" w:pos="567"/>
        </w:tabs>
        <w:spacing w:after="160" w:line="360" w:lineRule="auto"/>
        <w:ind w:left="567" w:firstLine="284"/>
      </w:pPr>
      <w:r>
        <w:t>Batasan ruang lingkup penelitian di</w:t>
      </w:r>
      <w:r w:rsidR="0065082E">
        <w:t xml:space="preserve">tetapkan supaya penelitian yang </w:t>
      </w:r>
      <w:r>
        <w:t>dilakukan terfokus pada pokok permasalahan. Batasan masalah pada penelitian ini, adalah sebagai berikut:</w:t>
      </w:r>
    </w:p>
    <w:p w:rsidR="006E5024" w:rsidRDefault="006E5024" w:rsidP="0078535D">
      <w:pPr>
        <w:pStyle w:val="ListParagraph"/>
        <w:numPr>
          <w:ilvl w:val="0"/>
          <w:numId w:val="55"/>
        </w:numPr>
        <w:spacing w:after="160" w:line="360" w:lineRule="auto"/>
        <w:ind w:left="851" w:right="0" w:hanging="284"/>
      </w:pPr>
      <w:r>
        <w:t>Responden dalam penelitian ini adalah konsumen yang berusian 19 tahun atau dewasa awal (Sumarwan, 2015:252). Karena pada usia tersebut seseorang sudah memasuki tahap dewasa dan dapat mengambil keputusan sendiri dalam melakukan pembelian.</w:t>
      </w:r>
    </w:p>
    <w:p w:rsidR="006E5024" w:rsidRDefault="006E5024" w:rsidP="0078535D">
      <w:pPr>
        <w:pStyle w:val="ListParagraph"/>
        <w:numPr>
          <w:ilvl w:val="0"/>
          <w:numId w:val="55"/>
        </w:numPr>
        <w:spacing w:after="160" w:line="360" w:lineRule="auto"/>
        <w:ind w:left="851" w:right="0" w:hanging="284"/>
      </w:pPr>
      <w:r w:rsidRPr="009E6D32">
        <w:t>Responden dalam pene</w:t>
      </w:r>
      <w:r>
        <w:t xml:space="preserve">litian ini sudah pernah membeli, </w:t>
      </w:r>
      <w:r w:rsidRPr="009E6D32">
        <w:t>men</w:t>
      </w:r>
      <w:r>
        <w:t xml:space="preserve">gkonsumsi, dan berperan aktif dalam proses keputusan pembelian </w:t>
      </w:r>
      <w:r w:rsidRPr="00D951E2">
        <w:rPr>
          <w:rFonts w:eastAsiaTheme="minorHAnsi"/>
          <w:i/>
          <w:color w:val="auto"/>
          <w:szCs w:val="24"/>
          <w:lang w:val="en-US" w:eastAsia="en-US"/>
        </w:rPr>
        <w:t xml:space="preserve">Chicken Nugget </w:t>
      </w:r>
      <w:r w:rsidRPr="00D951E2">
        <w:rPr>
          <w:rFonts w:eastAsiaTheme="minorHAnsi"/>
          <w:color w:val="auto"/>
          <w:szCs w:val="24"/>
          <w:lang w:val="en-US" w:eastAsia="en-US"/>
        </w:rPr>
        <w:t>Fiesta</w:t>
      </w:r>
      <w:r>
        <w:t xml:space="preserve"> </w:t>
      </w:r>
    </w:p>
    <w:p w:rsidR="006E5024" w:rsidRPr="00C95E16" w:rsidRDefault="006E5024" w:rsidP="0078535D">
      <w:pPr>
        <w:pStyle w:val="ListParagraph"/>
        <w:numPr>
          <w:ilvl w:val="0"/>
          <w:numId w:val="55"/>
        </w:numPr>
        <w:spacing w:after="160" w:line="360" w:lineRule="auto"/>
        <w:ind w:left="851" w:right="0" w:hanging="284"/>
      </w:pPr>
      <w:r>
        <w:t xml:space="preserve">Responden dalam penelitian ini adalah konsumen yang sudah pernah membeli, dan mengambil keputusan sendiri dalam pembelian, dan mengkonsumsi </w:t>
      </w:r>
      <w:r w:rsidRPr="006E5024">
        <w:rPr>
          <w:rFonts w:eastAsiaTheme="minorHAnsi"/>
          <w:i/>
          <w:color w:val="auto"/>
          <w:szCs w:val="24"/>
          <w:lang w:val="en-US" w:eastAsia="en-US"/>
        </w:rPr>
        <w:t xml:space="preserve">Chicken Nugget </w:t>
      </w:r>
      <w:r w:rsidRPr="006E5024">
        <w:rPr>
          <w:rFonts w:eastAsiaTheme="minorHAnsi"/>
          <w:color w:val="auto"/>
          <w:szCs w:val="24"/>
          <w:lang w:val="en-US" w:eastAsia="en-US"/>
        </w:rPr>
        <w:t>Fiesta</w:t>
      </w:r>
      <w:r>
        <w:t xml:space="preserve"> dengan jangka waktu 3 bulan terakhir.</w:t>
      </w:r>
    </w:p>
    <w:p w:rsidR="00570BAF" w:rsidRDefault="00570BAF" w:rsidP="00CF1063">
      <w:pPr>
        <w:spacing w:after="200" w:line="360" w:lineRule="auto"/>
        <w:ind w:left="0" w:right="0" w:firstLine="0"/>
        <w:contextualSpacing/>
        <w:rPr>
          <w:rFonts w:eastAsiaTheme="minorHAnsi"/>
          <w:color w:val="auto"/>
          <w:lang w:val="en-US" w:eastAsia="en-US"/>
        </w:rPr>
      </w:pPr>
    </w:p>
    <w:p w:rsidR="00DB4CB5" w:rsidRDefault="00DB4CB5" w:rsidP="00CF1063">
      <w:pPr>
        <w:spacing w:after="200" w:line="360" w:lineRule="auto"/>
        <w:ind w:left="0" w:right="0" w:firstLine="0"/>
        <w:contextualSpacing/>
        <w:rPr>
          <w:rFonts w:eastAsiaTheme="minorHAnsi"/>
          <w:color w:val="auto"/>
          <w:lang w:val="en-US" w:eastAsia="en-US"/>
        </w:rPr>
      </w:pPr>
    </w:p>
    <w:p w:rsidR="00DB4CB5" w:rsidRDefault="00DB4CB5" w:rsidP="00CF1063">
      <w:pPr>
        <w:spacing w:after="200" w:line="360" w:lineRule="auto"/>
        <w:ind w:left="0" w:right="0" w:firstLine="0"/>
        <w:contextualSpacing/>
        <w:rPr>
          <w:rFonts w:eastAsiaTheme="minorHAnsi"/>
          <w:color w:val="auto"/>
          <w:lang w:val="en-US" w:eastAsia="en-US"/>
        </w:rPr>
      </w:pPr>
    </w:p>
    <w:p w:rsidR="00DB4CB5" w:rsidRDefault="00DB4CB5" w:rsidP="00CF1063">
      <w:pPr>
        <w:spacing w:after="200" w:line="360" w:lineRule="auto"/>
        <w:ind w:left="0" w:right="0" w:firstLine="0"/>
        <w:contextualSpacing/>
        <w:rPr>
          <w:rFonts w:eastAsiaTheme="minorHAnsi"/>
          <w:color w:val="auto"/>
          <w:lang w:val="en-US" w:eastAsia="en-US"/>
        </w:rPr>
      </w:pPr>
    </w:p>
    <w:p w:rsidR="00DB4CB5" w:rsidRDefault="00DB4CB5" w:rsidP="00CF1063">
      <w:pPr>
        <w:spacing w:after="200" w:line="360" w:lineRule="auto"/>
        <w:ind w:left="0" w:right="0" w:firstLine="0"/>
        <w:contextualSpacing/>
        <w:rPr>
          <w:rFonts w:eastAsiaTheme="minorHAnsi"/>
          <w:color w:val="auto"/>
          <w:lang w:val="en-US" w:eastAsia="en-US"/>
        </w:rPr>
      </w:pPr>
    </w:p>
    <w:p w:rsidR="00DB4CB5" w:rsidRDefault="00DB4CB5"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EE2EAC" w:rsidRDefault="00EE2EAC" w:rsidP="00CF1063">
      <w:pPr>
        <w:spacing w:after="200" w:line="360" w:lineRule="auto"/>
        <w:ind w:left="0" w:right="0" w:firstLine="0"/>
        <w:contextualSpacing/>
        <w:rPr>
          <w:rFonts w:eastAsiaTheme="minorHAnsi"/>
          <w:color w:val="auto"/>
          <w:lang w:val="en-US" w:eastAsia="en-US"/>
        </w:rPr>
      </w:pPr>
    </w:p>
    <w:p w:rsidR="000147F8" w:rsidRDefault="000147F8" w:rsidP="00CF1063">
      <w:pPr>
        <w:spacing w:after="200" w:line="360" w:lineRule="auto"/>
        <w:ind w:left="0" w:right="0" w:firstLine="0"/>
        <w:contextualSpacing/>
        <w:rPr>
          <w:rFonts w:eastAsiaTheme="minorHAnsi"/>
          <w:color w:val="auto"/>
          <w:lang w:val="en-US" w:eastAsia="en-US"/>
        </w:rPr>
      </w:pPr>
    </w:p>
    <w:p w:rsidR="000147F8" w:rsidRDefault="000147F8" w:rsidP="00CF1063">
      <w:pPr>
        <w:spacing w:after="200" w:line="360" w:lineRule="auto"/>
        <w:ind w:left="0" w:right="0" w:firstLine="0"/>
        <w:contextualSpacing/>
        <w:rPr>
          <w:rFonts w:eastAsiaTheme="minorHAnsi"/>
          <w:color w:val="auto"/>
          <w:lang w:val="en-US" w:eastAsia="en-US"/>
        </w:rPr>
      </w:pPr>
    </w:p>
    <w:p w:rsidR="006E5024" w:rsidRDefault="006E5024" w:rsidP="00CF1063">
      <w:pPr>
        <w:spacing w:after="200" w:line="360" w:lineRule="auto"/>
        <w:ind w:left="0" w:right="0" w:firstLine="0"/>
        <w:contextualSpacing/>
        <w:rPr>
          <w:rFonts w:eastAsiaTheme="minorHAnsi"/>
          <w:color w:val="auto"/>
          <w:lang w:val="en-US" w:eastAsia="en-US"/>
        </w:rPr>
      </w:pPr>
    </w:p>
    <w:p w:rsidR="000E02F0" w:rsidRDefault="000E02F0" w:rsidP="000E02F0">
      <w:pPr>
        <w:pStyle w:val="NoSpacing"/>
        <w:spacing w:line="360" w:lineRule="auto"/>
        <w:jc w:val="center"/>
        <w:rPr>
          <w:b/>
        </w:rPr>
      </w:pPr>
      <w:r>
        <w:rPr>
          <w:b/>
        </w:rPr>
        <w:lastRenderedPageBreak/>
        <w:t>BAB II</w:t>
      </w:r>
    </w:p>
    <w:p w:rsidR="000E02F0" w:rsidRDefault="000E02F0" w:rsidP="000E02F0">
      <w:pPr>
        <w:pStyle w:val="NoSpacing"/>
        <w:spacing w:line="360" w:lineRule="auto"/>
        <w:jc w:val="center"/>
        <w:rPr>
          <w:b/>
        </w:rPr>
      </w:pPr>
      <w:r>
        <w:rPr>
          <w:b/>
        </w:rPr>
        <w:t>KAJIAN TEORI</w:t>
      </w:r>
    </w:p>
    <w:p w:rsidR="000E02F0" w:rsidRDefault="000E02F0" w:rsidP="000E02F0">
      <w:pPr>
        <w:spacing w:after="322" w:line="360" w:lineRule="auto"/>
        <w:ind w:right="-6"/>
        <w:rPr>
          <w:b/>
          <w:szCs w:val="24"/>
        </w:rPr>
      </w:pPr>
      <w:r>
        <w:rPr>
          <w:b/>
          <w:szCs w:val="24"/>
        </w:rPr>
        <w:t xml:space="preserve">A. </w:t>
      </w:r>
      <w:r w:rsidR="00D75DAD">
        <w:rPr>
          <w:b/>
          <w:szCs w:val="24"/>
        </w:rPr>
        <w:t>Kajian Pustaka</w:t>
      </w:r>
    </w:p>
    <w:p w:rsidR="000E02F0" w:rsidRDefault="000E02F0" w:rsidP="00D75DAD">
      <w:pPr>
        <w:pStyle w:val="NoSpacing"/>
        <w:ind w:firstLine="687"/>
        <w:rPr>
          <w:b/>
        </w:rPr>
      </w:pPr>
      <w:r>
        <w:rPr>
          <w:b/>
        </w:rPr>
        <w:t>1. Perilaku Konsumen</w:t>
      </w:r>
    </w:p>
    <w:p w:rsidR="000E02F0" w:rsidRDefault="000E02F0" w:rsidP="000E02F0">
      <w:pPr>
        <w:pStyle w:val="NoSpacing"/>
      </w:pPr>
    </w:p>
    <w:p w:rsidR="000E02F0" w:rsidRDefault="00D75DAD" w:rsidP="0065082E">
      <w:pPr>
        <w:pStyle w:val="NoSpacing"/>
        <w:ind w:left="447" w:firstLine="687"/>
        <w:rPr>
          <w:b/>
        </w:rPr>
      </w:pPr>
      <w:r>
        <w:rPr>
          <w:b/>
        </w:rPr>
        <w:t xml:space="preserve">a. </w:t>
      </w:r>
      <w:r w:rsidR="000E02F0">
        <w:rPr>
          <w:b/>
        </w:rPr>
        <w:t>Pengertian Perilaku Konsumen</w:t>
      </w:r>
    </w:p>
    <w:p w:rsidR="000E02F0" w:rsidRDefault="000E02F0" w:rsidP="000E02F0">
      <w:pPr>
        <w:pStyle w:val="NoSpacing"/>
        <w:ind w:firstLine="687"/>
        <w:rPr>
          <w:b/>
        </w:rPr>
      </w:pPr>
    </w:p>
    <w:p w:rsidR="00852681" w:rsidRPr="00852681" w:rsidRDefault="00852681" w:rsidP="00852681">
      <w:pPr>
        <w:pStyle w:val="ListParagraph"/>
        <w:spacing w:after="0" w:line="360" w:lineRule="auto"/>
        <w:ind w:left="1134" w:firstLine="567"/>
        <w:rPr>
          <w:color w:val="auto"/>
        </w:rPr>
      </w:pPr>
      <w:r w:rsidRPr="00852681">
        <w:rPr>
          <w:color w:val="auto"/>
        </w:rPr>
        <w:t>Perilaku konsumen merupakan ilmu yang mempelajari tentang bagaimana seseorang mengambil suatu keputusan dalam menggunakan sumber daya yang dimilikinya untuk membeli sesuatu. Ada beberapa teori atau pendapat mengenai definisi dari perilaku konsumen diantaranya, yakni:</w:t>
      </w:r>
    </w:p>
    <w:p w:rsidR="000E02F0" w:rsidRPr="00852681" w:rsidRDefault="000E02F0" w:rsidP="00852681">
      <w:pPr>
        <w:pStyle w:val="NoSpacing"/>
        <w:spacing w:line="360" w:lineRule="auto"/>
        <w:ind w:left="1134" w:firstLine="720"/>
        <w:rPr>
          <w:rFonts w:asciiTheme="minorHAnsi" w:eastAsiaTheme="minorHAnsi" w:hAnsiTheme="minorHAnsi" w:cstheme="minorBidi"/>
          <w:color w:val="auto"/>
          <w:sz w:val="22"/>
          <w:lang w:eastAsia="en-US"/>
        </w:rPr>
      </w:pPr>
      <w:r w:rsidRPr="00852681">
        <w:rPr>
          <w:rFonts w:eastAsiaTheme="minorHAnsi"/>
          <w:color w:val="auto"/>
          <w:lang w:eastAsia="en-US"/>
        </w:rPr>
        <w:t>Menurut Kotler dan Keller (2009:166) Perilaku konsumen adalah studi tentang bagaimana individu, kelompok, dan organisasi memilih, membeli, menggunakan, dan bagaimana barang, jasa, ide, atau pengalaman untuk memuaskan kebutuhan dan keinginan mereka</w:t>
      </w:r>
      <w:r w:rsidRPr="00852681">
        <w:rPr>
          <w:rFonts w:asciiTheme="minorHAnsi" w:eastAsiaTheme="minorHAnsi" w:hAnsiTheme="minorHAnsi" w:cstheme="minorBidi"/>
          <w:color w:val="auto"/>
          <w:sz w:val="22"/>
          <w:lang w:eastAsia="en-US"/>
        </w:rPr>
        <w:t xml:space="preserve">. </w:t>
      </w:r>
    </w:p>
    <w:p w:rsidR="000E02F0" w:rsidRPr="001A3550" w:rsidRDefault="000E02F0" w:rsidP="00852681">
      <w:pPr>
        <w:pStyle w:val="NoSpacing"/>
        <w:spacing w:line="360" w:lineRule="auto"/>
        <w:ind w:left="1134" w:firstLine="720"/>
        <w:rPr>
          <w:color w:val="auto"/>
        </w:rPr>
      </w:pPr>
      <w:r w:rsidRPr="001A3550">
        <w:rPr>
          <w:color w:val="auto"/>
        </w:rPr>
        <w:t>Menurut Schiffman dan Kanuk (2007) dalam Suryani (2008:6) mengungkapkan bahwa perilaku konsumen merupakan studi yang mengkaji bagaimana individu membuat keputusan membelanjakan sumberdaya yang tersedia dan dimiliki (waktu, uang, dan usaha)untuk mendapatkan barang atau jasa yang nantinya akan dikonsumsi.</w:t>
      </w:r>
    </w:p>
    <w:p w:rsidR="00852681" w:rsidRPr="001A3550" w:rsidRDefault="001A3550" w:rsidP="00852681">
      <w:pPr>
        <w:tabs>
          <w:tab w:val="left" w:pos="1276"/>
          <w:tab w:val="left" w:pos="3375"/>
        </w:tabs>
        <w:spacing w:after="0" w:line="360" w:lineRule="auto"/>
        <w:ind w:left="1134" w:firstLine="709"/>
        <w:rPr>
          <w:color w:val="auto"/>
        </w:rPr>
      </w:pPr>
      <w:r w:rsidRPr="001A3550">
        <w:rPr>
          <w:color w:val="auto"/>
        </w:rPr>
        <w:t>Sedangkan menurut Engel, e</w:t>
      </w:r>
      <w:r w:rsidR="00852681" w:rsidRPr="001A3550">
        <w:rPr>
          <w:color w:val="auto"/>
        </w:rPr>
        <w:t>t all (1994:3) Perilaku konsumen sebagai tidakan yang langsung terlibat dalam mendapatkan, mengkonsumsi, dan menghabiskan produk dan jasa, termasuk proses keputusan yang mendahului dan menyusuli tindakan ini.</w:t>
      </w:r>
    </w:p>
    <w:p w:rsidR="00852681" w:rsidRPr="00852681" w:rsidRDefault="00852681" w:rsidP="00852681">
      <w:pPr>
        <w:pStyle w:val="NoSpacing"/>
        <w:spacing w:line="360" w:lineRule="auto"/>
        <w:ind w:left="1134" w:firstLine="720"/>
        <w:rPr>
          <w:color w:val="auto"/>
        </w:rPr>
      </w:pPr>
      <w:r w:rsidRPr="00852681">
        <w:rPr>
          <w:color w:val="auto"/>
        </w:rPr>
        <w:t>Berdasarkan beberapa teori yang dikemukakan oleh para ahli di atas dapat disimpulkan bahwa perilaku konsumen merupakan suatu studi yang mempelajari bagaimana seorang individu, kelompok atau organisasi mengambil keputusan untuk memilih, membeli, menggunakan barang atau jasa untuk memuaskan keinginan dan kebutuhan</w:t>
      </w:r>
    </w:p>
    <w:p w:rsidR="000E02F0" w:rsidRPr="00852681" w:rsidRDefault="000E02F0" w:rsidP="00852681">
      <w:pPr>
        <w:pStyle w:val="NoSpacing"/>
        <w:spacing w:line="360" w:lineRule="auto"/>
        <w:ind w:left="1134" w:firstLine="720"/>
        <w:rPr>
          <w:color w:val="auto"/>
        </w:rPr>
      </w:pPr>
      <w:r w:rsidRPr="00852681">
        <w:rPr>
          <w:color w:val="auto"/>
        </w:rPr>
        <w:t xml:space="preserve">Berdasarkan beberapa pendapat ahli, didapat kesimpulan bahwa perilaku konsumen adalah ilmu yang mempelajari kegiatan-kegiatan </w:t>
      </w:r>
      <w:r w:rsidRPr="00852681">
        <w:rPr>
          <w:color w:val="auto"/>
        </w:rPr>
        <w:lastRenderedPageBreak/>
        <w:t>individu, kelompok yang secara langsung terlibat dalam mendapatkan dan menggunakan barang-barang dan jasa-jasa, termasuk didalamnya proses pengambilan keputusan dalam rangka memuaskan kebutuhan dan hasrat mereka.</w:t>
      </w:r>
    </w:p>
    <w:p w:rsidR="000E02F0" w:rsidRDefault="000E02F0" w:rsidP="000E02F0">
      <w:pPr>
        <w:pStyle w:val="NoSpacing"/>
      </w:pPr>
    </w:p>
    <w:p w:rsidR="000E02F0" w:rsidRDefault="000E02F0" w:rsidP="0065082E">
      <w:pPr>
        <w:pStyle w:val="NoSpacing"/>
        <w:ind w:left="447" w:firstLine="687"/>
        <w:rPr>
          <w:b/>
        </w:rPr>
      </w:pPr>
      <w:r>
        <w:rPr>
          <w:b/>
        </w:rPr>
        <w:t>b. Model Perilaku Konsumen</w:t>
      </w:r>
    </w:p>
    <w:p w:rsidR="000E02F0" w:rsidRDefault="000E02F0" w:rsidP="000E02F0">
      <w:pPr>
        <w:pStyle w:val="NoSpacing"/>
      </w:pPr>
    </w:p>
    <w:p w:rsidR="000E02F0" w:rsidRDefault="000E02F0" w:rsidP="0065082E">
      <w:pPr>
        <w:pStyle w:val="NoSpacing"/>
        <w:spacing w:line="360" w:lineRule="auto"/>
        <w:ind w:left="1134" w:firstLine="720"/>
      </w:pPr>
      <w:r>
        <w:t xml:space="preserve">Pemahaman terhadap perilaku konsumen bukanlah suatu hal yang mudah untuk dilakukan, karena terdapat banyak faktor yang berpengaruh dan saling interaksi satu sama lainnya, sehingga pendekatan pemasaran yang dilakukan oleh suatu perusahaan harus benar-benar dirancang sebaik mungkin dengan memperhatikan faktor-faktor tersebut. Selain itu, para pemasar harus mampu memahami konsumen, dan berusaha mempelajari bagaimana mereka berperilaku, bertindak dan berpikir. Walaupun konsumen memiliki berbagai macam perbedaan namun mereka juga memiliki banyak kesamaan.  </w:t>
      </w:r>
    </w:p>
    <w:p w:rsidR="000E02F0" w:rsidRDefault="000E02F0" w:rsidP="0065082E">
      <w:pPr>
        <w:spacing w:after="200" w:line="360" w:lineRule="auto"/>
        <w:ind w:left="1134" w:right="0" w:firstLine="209"/>
      </w:pPr>
      <w:r>
        <w:t xml:space="preserve">Para pemasar wajib memahami keragaman dan kesamaan konsumen atau perilaku konsumen agar mereka mampu memasarkan produknya dengan baik. Para pemasar harus memahami mengapa dan bagaimana konsumen mengambil keputusan konsumsi, sehingga pemasar dapat merancang strategi pemasaran dengan lebih baik. Pemasar yang mengerti perilaku konsumen akan mampu memperkirakan bagaimana kecenderungan konsumen untuk bereaksi terhadap informasi yang diterimanya, sehingga pemasar dapat menyusun strategi pemasaran yang sesuai. Tidak dapat diragukan lagi bahwa pemasar yang memahami konsumen akan memiliki kemampuan bersaing yang lebih baik. Dalam sub bab berikut akan dijelaskan mengenai perilaku pembelian konsumen. </w:t>
      </w:r>
    </w:p>
    <w:p w:rsidR="00EE755B" w:rsidRDefault="00EE755B" w:rsidP="000E02F0">
      <w:pPr>
        <w:spacing w:after="200" w:line="360" w:lineRule="auto"/>
        <w:ind w:left="623" w:right="0" w:firstLine="720"/>
      </w:pPr>
    </w:p>
    <w:p w:rsidR="00EE755B" w:rsidRDefault="00EE755B" w:rsidP="000E02F0">
      <w:pPr>
        <w:spacing w:after="200" w:line="360" w:lineRule="auto"/>
        <w:ind w:left="623" w:right="0" w:firstLine="720"/>
      </w:pPr>
    </w:p>
    <w:p w:rsidR="00EE755B" w:rsidRDefault="00EE755B" w:rsidP="000E02F0">
      <w:pPr>
        <w:spacing w:after="200" w:line="360" w:lineRule="auto"/>
        <w:ind w:left="623" w:right="0" w:firstLine="720"/>
      </w:pPr>
    </w:p>
    <w:p w:rsidR="00EE755B" w:rsidRDefault="00EE755B" w:rsidP="000E02F0">
      <w:pPr>
        <w:spacing w:after="200" w:line="360" w:lineRule="auto"/>
        <w:ind w:left="623" w:right="0" w:firstLine="720"/>
      </w:pPr>
    </w:p>
    <w:p w:rsidR="000E02F0" w:rsidRDefault="000E02F0" w:rsidP="000E02F0">
      <w:pPr>
        <w:spacing w:after="200" w:line="436" w:lineRule="auto"/>
        <w:ind w:left="623" w:right="0" w:firstLine="720"/>
      </w:pPr>
      <w:r>
        <w:rPr>
          <w:noProof/>
        </w:rPr>
        <w:drawing>
          <wp:anchor distT="0" distB="0" distL="114300" distR="114300" simplePos="0" relativeHeight="251661312" behindDoc="0" locked="0" layoutInCell="1" allowOverlap="1">
            <wp:simplePos x="0" y="0"/>
            <wp:positionH relativeFrom="margin">
              <wp:posOffset>209326</wp:posOffset>
            </wp:positionH>
            <wp:positionV relativeFrom="paragraph">
              <wp:posOffset>19013</wp:posOffset>
            </wp:positionV>
            <wp:extent cx="5378823" cy="3051810"/>
            <wp:effectExtent l="0" t="0" r="0" b="0"/>
            <wp:wrapNone/>
            <wp:docPr id="3" name="Picture 3" descr="Image result for gambar model perilaku konsumen kotler kellerr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ambar model perilaku konsumen kotler kellerr 200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3233" cy="3054312"/>
                    </a:xfrm>
                    <a:prstGeom prst="rect">
                      <a:avLst/>
                    </a:prstGeom>
                    <a:noFill/>
                  </pic:spPr>
                </pic:pic>
              </a:graphicData>
            </a:graphic>
            <wp14:sizeRelH relativeFrom="page">
              <wp14:pctWidth>0</wp14:pctWidth>
            </wp14:sizeRelH>
            <wp14:sizeRelV relativeFrom="page">
              <wp14:pctHeight>0</wp14:pctHeight>
            </wp14:sizeRelV>
          </wp:anchor>
        </w:drawing>
      </w:r>
    </w:p>
    <w:p w:rsidR="000E02F0" w:rsidRDefault="000E02F0" w:rsidP="000E02F0">
      <w:pPr>
        <w:spacing w:after="200" w:line="436" w:lineRule="auto"/>
        <w:ind w:left="623" w:right="0" w:firstLine="720"/>
      </w:pPr>
    </w:p>
    <w:p w:rsidR="000E02F0" w:rsidRDefault="000E02F0" w:rsidP="000E02F0">
      <w:pPr>
        <w:spacing w:after="200" w:line="436" w:lineRule="auto"/>
        <w:ind w:left="623" w:right="0" w:firstLine="720"/>
      </w:pPr>
    </w:p>
    <w:p w:rsidR="000E02F0" w:rsidRDefault="000E02F0" w:rsidP="000E02F0">
      <w:pPr>
        <w:spacing w:after="200" w:line="436" w:lineRule="auto"/>
        <w:ind w:left="623" w:right="0" w:firstLine="720"/>
      </w:pPr>
    </w:p>
    <w:p w:rsidR="000E02F0" w:rsidRDefault="000E02F0" w:rsidP="000E02F0">
      <w:pPr>
        <w:spacing w:after="200" w:line="436" w:lineRule="auto"/>
        <w:ind w:left="623" w:right="0" w:firstLine="720"/>
      </w:pPr>
    </w:p>
    <w:p w:rsidR="000E02F0" w:rsidRDefault="000E02F0" w:rsidP="000E02F0">
      <w:pPr>
        <w:spacing w:after="598" w:line="465" w:lineRule="auto"/>
        <w:ind w:right="263"/>
      </w:pPr>
    </w:p>
    <w:p w:rsidR="000E02F0" w:rsidRDefault="000E02F0" w:rsidP="000E02F0">
      <w:pPr>
        <w:spacing w:after="0" w:line="240" w:lineRule="auto"/>
        <w:ind w:left="0" w:right="-15" w:firstLine="0"/>
        <w:jc w:val="left"/>
      </w:pPr>
    </w:p>
    <w:p w:rsidR="000E02F0" w:rsidRDefault="000E02F0" w:rsidP="000E02F0">
      <w:pPr>
        <w:spacing w:after="0" w:line="240" w:lineRule="auto"/>
        <w:ind w:left="720" w:right="-15" w:firstLine="0"/>
        <w:jc w:val="left"/>
        <w:rPr>
          <w:sz w:val="22"/>
        </w:rPr>
      </w:pPr>
      <w:r>
        <w:rPr>
          <w:sz w:val="22"/>
        </w:rPr>
        <w:t>Gambar 2.1 Model Perilaku Konsumen</w:t>
      </w:r>
    </w:p>
    <w:p w:rsidR="000E02F0" w:rsidRDefault="000E02F0" w:rsidP="00D75DAD">
      <w:pPr>
        <w:spacing w:after="0" w:line="240" w:lineRule="auto"/>
        <w:ind w:left="720" w:right="-15" w:firstLine="0"/>
        <w:jc w:val="left"/>
      </w:pPr>
      <w:r>
        <w:rPr>
          <w:sz w:val="22"/>
        </w:rPr>
        <w:t xml:space="preserve">Sumber: Kotler (2009) </w:t>
      </w:r>
    </w:p>
    <w:p w:rsidR="00D75DAD" w:rsidRDefault="00D75DAD" w:rsidP="00D75DAD">
      <w:pPr>
        <w:spacing w:after="0" w:line="240" w:lineRule="auto"/>
        <w:ind w:left="720" w:right="-15" w:firstLine="0"/>
        <w:jc w:val="left"/>
      </w:pPr>
    </w:p>
    <w:p w:rsidR="000E02F0" w:rsidRDefault="000E02F0" w:rsidP="00D75DAD">
      <w:pPr>
        <w:pStyle w:val="NoSpacing"/>
        <w:ind w:firstLine="687"/>
        <w:rPr>
          <w:b/>
        </w:rPr>
      </w:pPr>
      <w:r>
        <w:rPr>
          <w:b/>
        </w:rPr>
        <w:t>c. Faktor- faktor yang mempengaruhi perilaku konsumen</w:t>
      </w:r>
    </w:p>
    <w:p w:rsidR="000E02F0" w:rsidRDefault="000E02F0" w:rsidP="000E02F0">
      <w:pPr>
        <w:pStyle w:val="NoSpacing"/>
        <w:rPr>
          <w:b/>
        </w:rPr>
      </w:pPr>
    </w:p>
    <w:p w:rsidR="000E02F0" w:rsidRDefault="000E02F0" w:rsidP="000E02F0">
      <w:pPr>
        <w:spacing w:after="323" w:line="360" w:lineRule="auto"/>
        <w:ind w:left="730" w:right="273" w:firstLine="710"/>
      </w:pPr>
      <w:r>
        <w:t>Faktor-faktor yang mempengaruhi perilaku konsumen menurut Kotler dan Keller (2009:166), adalah:</w:t>
      </w:r>
    </w:p>
    <w:p w:rsidR="000E02F0" w:rsidRDefault="000E02F0" w:rsidP="00D75DAD">
      <w:pPr>
        <w:pStyle w:val="NoSpacing"/>
        <w:spacing w:line="360" w:lineRule="auto"/>
        <w:ind w:left="426" w:firstLine="251"/>
      </w:pPr>
      <w:r>
        <w:t>1. Faktor budaya</w:t>
      </w:r>
    </w:p>
    <w:p w:rsidR="000E02F0" w:rsidRDefault="000E02F0" w:rsidP="000E02F0">
      <w:pPr>
        <w:pStyle w:val="NoSpacing"/>
        <w:spacing w:line="360" w:lineRule="auto"/>
        <w:ind w:left="720" w:firstLine="687"/>
      </w:pPr>
      <w:r>
        <w:t>Faktor-faktor kebudayaan berpengaruh luas dan mendalam terhadap perilaku konsumen, pemasar harus memahami peran yang dimainkan oleh budaya, sub budaya dan kelas sosial pembeli. Budaya adalah kumpulan nilai dasar, persepsi, keinginan, dan perilaku yang dipelajari oleh anggota masyarakat dari keluarga dan institusi peting lainnya.</w:t>
      </w:r>
    </w:p>
    <w:p w:rsidR="000E02F0" w:rsidRDefault="000E02F0" w:rsidP="000E02F0">
      <w:pPr>
        <w:pStyle w:val="NoSpacing"/>
        <w:spacing w:line="360" w:lineRule="auto"/>
        <w:ind w:left="720" w:firstLine="687"/>
      </w:pPr>
      <w:r>
        <w:t>Sub budaya adalah suatu kelompok orang yang mempunyai sistem nilai sama berdasarkan pada pengalaman hidup dan situasi. Sub budaya meliputi kewarganegaraan, agama, kelompok ras, dan daerah geografis. Kehidupan masyarakat dalam suatu budaya dan sub budaya sesungguhnya terbagi dalam setara atau kelas sosial.</w:t>
      </w:r>
    </w:p>
    <w:p w:rsidR="000E02F0" w:rsidRDefault="000E02F0" w:rsidP="00CF1063">
      <w:pPr>
        <w:pStyle w:val="NoSpacing"/>
        <w:spacing w:line="360" w:lineRule="auto"/>
        <w:ind w:left="720" w:firstLine="687"/>
      </w:pPr>
      <w:r>
        <w:t xml:space="preserve">Kelas sosial adalah pembagian masyarakat yang relatif permanen dan berjenjang dimana anggotanya berbagi nilai, minat, dan perilaku yang </w:t>
      </w:r>
      <w:r>
        <w:lastRenderedPageBreak/>
        <w:t>sama, kelas sosial tidak ditentukan hanya oleh satu faktor, seperti pendapatan tetapi diukur sebagai kombinasi dari pekerjaan, pendapatan, pendidikan, kekayaan, dan variabel lain.</w:t>
      </w:r>
    </w:p>
    <w:p w:rsidR="00CF1063" w:rsidRDefault="00CF1063" w:rsidP="00CF1063">
      <w:pPr>
        <w:pStyle w:val="NoSpacing"/>
        <w:spacing w:line="360" w:lineRule="auto"/>
        <w:ind w:left="720" w:firstLine="687"/>
      </w:pPr>
    </w:p>
    <w:p w:rsidR="000E02F0" w:rsidRPr="006F4BF1" w:rsidRDefault="006E5024" w:rsidP="006E5024">
      <w:pPr>
        <w:pStyle w:val="NoSpacing"/>
        <w:spacing w:line="360" w:lineRule="auto"/>
        <w:ind w:left="851" w:hanging="142"/>
      </w:pPr>
      <w:r>
        <w:t>2. Faktor Sosial</w:t>
      </w:r>
    </w:p>
    <w:p w:rsidR="000E02F0" w:rsidRDefault="000E02F0" w:rsidP="00D75DAD">
      <w:pPr>
        <w:pStyle w:val="NoSpacing"/>
        <w:spacing w:line="360" w:lineRule="auto"/>
        <w:ind w:left="720" w:firstLine="687"/>
      </w:pPr>
      <w:r w:rsidRPr="006F4BF1">
        <w:t>Perilaku seorang konsumen</w:t>
      </w:r>
      <w:r>
        <w:t xml:space="preserve"> juga dipengaruhi oleh faktorfaktor sosial, seperti kelompok kecil, keluarga, peran dan status sosial konsumen.</w:t>
      </w:r>
    </w:p>
    <w:p w:rsidR="000E02F0" w:rsidRDefault="000E02F0" w:rsidP="000E02F0">
      <w:pPr>
        <w:pStyle w:val="NoSpacing"/>
        <w:spacing w:line="360" w:lineRule="auto"/>
        <w:ind w:left="720" w:firstLine="687"/>
      </w:pPr>
      <w:r>
        <w:t xml:space="preserve">Kelompok kecil adalah semua kelompok yang memiliki pengaruh langsung terhadap sikap atau perilaku seseorang. Dengan pendapatan yang diperoleh dari suatu kelompok maka konsumen dapat membuat </w:t>
      </w:r>
      <w:r>
        <w:tab/>
        <w:t xml:space="preserve">keputusan </w:t>
      </w:r>
      <w:r>
        <w:tab/>
        <w:t xml:space="preserve">konsumsi, </w:t>
      </w:r>
      <w:r>
        <w:tab/>
        <w:t>perilaku konsumen umumnya dipengaruhi oleh individu lainnya. Individu yang mempengaruhi tersebut dapat dimasukkan sebagai kelompok primer yang terdiri atas kelompok terdekat dari individu tersebut. Misalnya: keluarga, teman dan tetangga.</w:t>
      </w:r>
    </w:p>
    <w:p w:rsidR="000E02F0" w:rsidRDefault="000E02F0" w:rsidP="000E02F0">
      <w:pPr>
        <w:pStyle w:val="NoSpacing"/>
        <w:spacing w:line="360" w:lineRule="auto"/>
        <w:ind w:left="720" w:firstLine="687"/>
      </w:pPr>
      <w:r>
        <w:t>Keluarga, anggota keluarga sangat mempengaruhi dalam pengambilan keputusan pembelian individu, keluarga mempunyai peran yang sangat penting, dimana setiap anggota keluarga saling mempengaruhi karena keluarga sebagai organisasi pembelian konsumen yang paling penting juga berpengaruh secara langsung terhadap keputusan seseorang dalam membeli barang sehari-hari.</w:t>
      </w:r>
    </w:p>
    <w:p w:rsidR="000E02F0" w:rsidRDefault="000E02F0" w:rsidP="00CF1063">
      <w:pPr>
        <w:pStyle w:val="NoSpacing"/>
        <w:spacing w:line="360" w:lineRule="auto"/>
        <w:ind w:left="720" w:firstLine="697"/>
      </w:pPr>
      <w:r>
        <w:t xml:space="preserve">Sedangkan dalam kehidupan bermasyarakat, peran dan status selalu mengikuti setiap individu. Kedudukan seseorang dapat dijelaskan melalui pengertian peranan dan status. Setiap peranan membawa satu status yang mencerminkan penghargaan umum </w:t>
      </w:r>
      <w:r w:rsidR="00CF1063">
        <w:t>yang diberikan oleh masyarakat.</w:t>
      </w:r>
    </w:p>
    <w:p w:rsidR="00CF1063" w:rsidRDefault="00CF1063" w:rsidP="000E02F0">
      <w:pPr>
        <w:pStyle w:val="NoSpacing"/>
        <w:spacing w:line="360" w:lineRule="auto"/>
        <w:ind w:left="720" w:firstLine="0"/>
      </w:pPr>
    </w:p>
    <w:p w:rsidR="000E02F0" w:rsidRDefault="000E02F0" w:rsidP="000E02F0">
      <w:pPr>
        <w:pStyle w:val="NoSpacing"/>
        <w:spacing w:line="360" w:lineRule="auto"/>
        <w:ind w:left="720" w:firstLine="0"/>
      </w:pPr>
      <w:r>
        <w:t>3. Faktor Pribadi</w:t>
      </w:r>
    </w:p>
    <w:p w:rsidR="000E02F0" w:rsidRDefault="000E02F0" w:rsidP="000E02F0">
      <w:pPr>
        <w:pStyle w:val="NoSpacing"/>
        <w:spacing w:line="360" w:lineRule="auto"/>
        <w:ind w:left="720" w:firstLine="687"/>
      </w:pPr>
      <w:r>
        <w:t>Keputusan seorang pembeli juga dipengaruhi oleh ciri-ciri kepribadiannya, termasuk usia dan tahap dalam siklus hidup, pekerjaan, keadaan  ekonomi, gaya hidup, kepribadian dan konsep diri.</w:t>
      </w:r>
    </w:p>
    <w:p w:rsidR="000E02F0" w:rsidRDefault="000E02F0" w:rsidP="000E02F0">
      <w:pPr>
        <w:pStyle w:val="NoSpacing"/>
        <w:spacing w:line="360" w:lineRule="auto"/>
        <w:ind w:left="720" w:firstLine="687"/>
      </w:pPr>
      <w:r>
        <w:t>Seseorang membeli suatu barang dan jasa yang berbedabeda sepanjang hidupnya. Selera orang terhadap produk atau jasa juga berhubungan dengan usia.</w:t>
      </w:r>
    </w:p>
    <w:p w:rsidR="000E02F0" w:rsidRDefault="000E02F0" w:rsidP="000E02F0">
      <w:pPr>
        <w:pStyle w:val="NoSpacing"/>
        <w:spacing w:line="360" w:lineRule="auto"/>
        <w:ind w:left="720" w:firstLine="687"/>
      </w:pPr>
      <w:r>
        <w:lastRenderedPageBreak/>
        <w:t xml:space="preserve">Pola </w:t>
      </w:r>
      <w:r>
        <w:tab/>
        <w:t xml:space="preserve">konsumsi </w:t>
      </w:r>
      <w:r>
        <w:tab/>
        <w:t xml:space="preserve">seseorang </w:t>
      </w:r>
      <w:r>
        <w:tab/>
        <w:t xml:space="preserve">juga </w:t>
      </w:r>
      <w:r>
        <w:tab/>
        <w:t>dipengaruhi oleh pekerjaannya. Para pemasar mencoba mengidentifikasi kelompokkelompok pekerjaan atau jabatan yang memiliki kecenderungan minat di atas rata-rata dalam produk dan jasa mereka.</w:t>
      </w:r>
    </w:p>
    <w:p w:rsidR="000E02F0" w:rsidRDefault="000E02F0" w:rsidP="000E02F0">
      <w:pPr>
        <w:pStyle w:val="NoSpacing"/>
        <w:spacing w:line="360" w:lineRule="auto"/>
        <w:ind w:left="720" w:firstLine="687"/>
      </w:pPr>
      <w:r>
        <w:t>Keadaan ekonomi seseorang akan besar pengaruhnya terhadap pilihan produk. Keadaan ekonomi seseorang terdiri dari pendapatan yang dapat dibelanjakan, tabungan dan milik kekayaan, kemampuan meminjam dan sikapnya terhadap pengeluaran dibanding menabung.</w:t>
      </w:r>
    </w:p>
    <w:p w:rsidR="000E02F0" w:rsidRDefault="000E02F0" w:rsidP="000E02F0">
      <w:pPr>
        <w:pStyle w:val="NoSpacing"/>
        <w:spacing w:line="360" w:lineRule="auto"/>
        <w:ind w:left="720" w:firstLine="687"/>
      </w:pPr>
      <w:r>
        <w:t>Orang hidup yang berasal dari sub-budaya kelas sosial, bahkan dari pekerjaan yang sama, mungkin memiliki gaya hidup yang berbeda. Gaya hidup adalah pola hidup seseorang di dunia yang terungkap pada kegiatan, minat, pendapatnya.</w:t>
      </w:r>
    </w:p>
    <w:p w:rsidR="000E02F0" w:rsidRDefault="000E02F0" w:rsidP="000E02F0">
      <w:pPr>
        <w:pStyle w:val="NoSpacing"/>
        <w:spacing w:line="360" w:lineRule="auto"/>
        <w:ind w:left="720" w:firstLine="687"/>
      </w:pPr>
      <w:r>
        <w:t>Selain itu setiap seseorang mempunyai kepribadian yang berbeda-beda yang akan mempengaruhi perilaku pembeli. Yang dimaksud dengan kepribadian adalah ciri-ciri psikologis yang membedakan seseorang, yang menyebabkan terjadinya jawaban yang secara relatif tetap dan bertahan lama terhadap lingkungannya.</w:t>
      </w:r>
    </w:p>
    <w:p w:rsidR="000E02F0" w:rsidRDefault="000E02F0" w:rsidP="000E02F0">
      <w:pPr>
        <w:pStyle w:val="NoSpacing"/>
        <w:spacing w:line="360" w:lineRule="auto"/>
        <w:ind w:left="720" w:firstLine="687"/>
      </w:pPr>
    </w:p>
    <w:p w:rsidR="000E02F0" w:rsidRDefault="000E02F0" w:rsidP="000E02F0">
      <w:pPr>
        <w:pStyle w:val="NoSpacing"/>
        <w:spacing w:line="480" w:lineRule="auto"/>
        <w:ind w:left="0" w:firstLine="720"/>
      </w:pPr>
      <w:r>
        <w:t>4. Faktor Psikologis</w:t>
      </w:r>
    </w:p>
    <w:p w:rsidR="000E02F0" w:rsidRDefault="000E02F0" w:rsidP="000E02F0">
      <w:pPr>
        <w:pStyle w:val="NoSpacing"/>
        <w:spacing w:line="360" w:lineRule="auto"/>
        <w:ind w:left="720" w:firstLine="687"/>
      </w:pPr>
      <w:r>
        <w:t>Pilihan membeli seseorang juga dipengaruhi oleh empat faktor psikologis utama yaitu motivasi, persepsi, belajar, kepercayaan dan sikap.</w:t>
      </w:r>
    </w:p>
    <w:p w:rsidR="000E02F0" w:rsidRDefault="000E02F0" w:rsidP="000E02F0">
      <w:pPr>
        <w:pStyle w:val="NoSpacing"/>
        <w:spacing w:line="360" w:lineRule="auto"/>
        <w:ind w:left="720" w:firstLine="687"/>
      </w:pPr>
    </w:p>
    <w:p w:rsidR="000E02F0" w:rsidRDefault="000E02F0" w:rsidP="000E02F0">
      <w:pPr>
        <w:pStyle w:val="NoSpacing"/>
        <w:spacing w:line="360" w:lineRule="auto"/>
        <w:ind w:firstLine="687"/>
      </w:pPr>
      <w:r>
        <w:t>5. Motivasi</w:t>
      </w:r>
    </w:p>
    <w:p w:rsidR="000E02F0" w:rsidRDefault="000E02F0" w:rsidP="00CF1063">
      <w:pPr>
        <w:pStyle w:val="NoSpacing"/>
        <w:spacing w:line="360" w:lineRule="auto"/>
        <w:ind w:left="720" w:firstLine="687"/>
      </w:pPr>
      <w:r>
        <w:t>Seseorang memiliki banyak kebutuhan pada waktu tertentu. Suatu kebutuhan menjadi satu dorongan apabila kebutuhan itu muncul hingga mencapai taraf intensitas yang cukup. Motif  adalah suatu kebutuhan yang cukup kuat mendesak untuk mengarahkan seseorang agar dapat mencari pemuas</w:t>
      </w:r>
      <w:r w:rsidR="00CF1063">
        <w:t>an terhadap kebutuhan tersebut.</w:t>
      </w:r>
    </w:p>
    <w:p w:rsidR="000E02F0" w:rsidRDefault="000E02F0" w:rsidP="000E02F0">
      <w:pPr>
        <w:pStyle w:val="NoSpacing"/>
        <w:spacing w:line="360" w:lineRule="auto"/>
        <w:ind w:left="720" w:firstLine="687"/>
      </w:pPr>
    </w:p>
    <w:p w:rsidR="000E02F0" w:rsidRDefault="000E02F0" w:rsidP="000E02F0">
      <w:pPr>
        <w:pStyle w:val="NoSpacing"/>
        <w:spacing w:line="360" w:lineRule="auto"/>
        <w:ind w:firstLine="687"/>
      </w:pPr>
      <w:r>
        <w:t>6. Persepsi</w:t>
      </w:r>
    </w:p>
    <w:p w:rsidR="000E02F0" w:rsidRDefault="000E02F0" w:rsidP="000E02F0">
      <w:pPr>
        <w:pStyle w:val="NoSpacing"/>
        <w:spacing w:line="360" w:lineRule="auto"/>
        <w:ind w:left="720" w:firstLine="687"/>
      </w:pPr>
      <w:r>
        <w:t xml:space="preserve">Seseorang yang termotivasi siap untuk melakukan suatu perbuatan. Bagaimana seseorang yang termotivasi berbuat sesuatu adalah dipengaruhi </w:t>
      </w:r>
      <w:r>
        <w:lastRenderedPageBreak/>
        <w:t>oleh persepsinya terhadap situasi yang dihadapinya. Dua orang yang mengalami keadaan dorongan yang sama dan tujuan situasi yang sama mungkin akan berbuat sesuatu yang berbeda karena mereka menanggapi situasi secara berbeda pula.</w:t>
      </w:r>
    </w:p>
    <w:p w:rsidR="000E02F0" w:rsidRDefault="000E02F0" w:rsidP="000E02F0">
      <w:pPr>
        <w:pStyle w:val="NoSpacing"/>
        <w:spacing w:line="360" w:lineRule="auto"/>
        <w:ind w:left="720" w:firstLine="687"/>
      </w:pPr>
    </w:p>
    <w:p w:rsidR="000E02F0" w:rsidRDefault="000E02F0" w:rsidP="000E02F0">
      <w:pPr>
        <w:pStyle w:val="NoSpacing"/>
        <w:tabs>
          <w:tab w:val="left" w:pos="1985"/>
        </w:tabs>
        <w:spacing w:line="360" w:lineRule="auto"/>
        <w:ind w:left="709"/>
      </w:pPr>
      <w:r>
        <w:tab/>
        <w:t>7. Belajar</w:t>
      </w:r>
    </w:p>
    <w:p w:rsidR="000E02F0" w:rsidRDefault="000E02F0" w:rsidP="000E02F0">
      <w:pPr>
        <w:pStyle w:val="NoSpacing"/>
        <w:spacing w:line="360" w:lineRule="auto"/>
        <w:ind w:left="699" w:firstLine="687"/>
      </w:pPr>
      <w:r>
        <w:t xml:space="preserve">Seseorang </w:t>
      </w:r>
      <w:r>
        <w:tab/>
        <w:t xml:space="preserve">yang </w:t>
      </w:r>
      <w:r>
        <w:tab/>
        <w:t xml:space="preserve">berbuat </w:t>
      </w:r>
      <w:r>
        <w:tab/>
        <w:t xml:space="preserve">akan </w:t>
      </w:r>
      <w:r>
        <w:tab/>
        <w:t>belajar. Belajar menggambarkan perubahan dalam perilaku seseorang individu yang bersumber dari pengalaman. Kebanyakan perilaku manusia diperoleh dengan mempelajarinya.</w:t>
      </w:r>
    </w:p>
    <w:p w:rsidR="000E02F0" w:rsidRDefault="000E02F0" w:rsidP="000E02F0">
      <w:pPr>
        <w:pStyle w:val="NoSpacing"/>
        <w:spacing w:line="360" w:lineRule="auto"/>
        <w:ind w:firstLine="666"/>
      </w:pPr>
    </w:p>
    <w:p w:rsidR="000E02F0" w:rsidRDefault="000E02F0" w:rsidP="000E02F0">
      <w:pPr>
        <w:pStyle w:val="NoSpacing"/>
        <w:spacing w:line="360" w:lineRule="auto"/>
        <w:ind w:firstLine="666"/>
      </w:pPr>
      <w:r>
        <w:t>8. Kepercayaan dan Sikap</w:t>
      </w:r>
    </w:p>
    <w:p w:rsidR="00DB4CB5" w:rsidRDefault="000E02F0" w:rsidP="00DB4CB5">
      <w:pPr>
        <w:pStyle w:val="NoSpacing"/>
        <w:spacing w:line="360" w:lineRule="auto"/>
        <w:ind w:left="699" w:firstLine="687"/>
        <w:jc w:val="left"/>
      </w:pPr>
      <w:r w:rsidRPr="00DB4CB5">
        <w:t>Melalui perbuatan dan belajar, orang memperoleh kepercayaan dan sikap. Hal ini selanjutnya mempengaruhi tingkah laku membeli mereka. Kepercayaan a</w:t>
      </w:r>
      <w:r w:rsidR="00DB4CB5">
        <w:t xml:space="preserve">dalah suatu gagasan deskriptif yang dianut seseoran </w:t>
      </w:r>
      <w:r w:rsidRPr="00DB4CB5">
        <w:t xml:space="preserve">tentang </w:t>
      </w:r>
      <w:r w:rsidRPr="00DB4CB5">
        <w:tab/>
        <w:t xml:space="preserve">sesuatu. </w:t>
      </w:r>
      <w:r w:rsidRPr="00DB4CB5">
        <w:tab/>
      </w:r>
    </w:p>
    <w:p w:rsidR="000E02F0" w:rsidRPr="00DB4CB5" w:rsidRDefault="000E02F0" w:rsidP="00DB4CB5">
      <w:pPr>
        <w:pStyle w:val="NoSpacing"/>
        <w:spacing w:line="360" w:lineRule="auto"/>
        <w:ind w:left="699" w:firstLine="697"/>
        <w:jc w:val="left"/>
      </w:pPr>
      <w:r w:rsidRPr="00DB4CB5">
        <w:t xml:space="preserve">Sikap menggambarkan penilaian kognitif yang baik maupun yang tidak baik, perasaan-perasaan emosional, dan kecenderungan berbuat yang bertahan selama waktu tertentu terhadap beberapa obyek atau gagasan. </w:t>
      </w:r>
    </w:p>
    <w:p w:rsidR="000E02F0" w:rsidRDefault="000E02F0" w:rsidP="000E02F0">
      <w:pPr>
        <w:pStyle w:val="NoSpacing"/>
        <w:spacing w:line="360" w:lineRule="auto"/>
        <w:ind w:left="720" w:firstLine="720"/>
      </w:pPr>
    </w:p>
    <w:p w:rsidR="000E02F0" w:rsidRDefault="000E02F0" w:rsidP="00DB4CB5">
      <w:pPr>
        <w:pStyle w:val="NoSpacing"/>
        <w:ind w:firstLine="393"/>
        <w:rPr>
          <w:b/>
        </w:rPr>
      </w:pPr>
      <w:r>
        <w:rPr>
          <w:b/>
        </w:rPr>
        <w:t xml:space="preserve">2. Bauran Pemasaran </w:t>
      </w:r>
    </w:p>
    <w:p w:rsidR="000E02F0" w:rsidRDefault="000E02F0" w:rsidP="000E02F0">
      <w:pPr>
        <w:pStyle w:val="NoSpacing"/>
        <w:rPr>
          <w:b/>
        </w:rPr>
      </w:pPr>
    </w:p>
    <w:p w:rsidR="000E02F0" w:rsidRDefault="000E02F0" w:rsidP="000E02F0">
      <w:pPr>
        <w:pStyle w:val="NoSpacing"/>
        <w:rPr>
          <w:b/>
        </w:rPr>
      </w:pPr>
      <w:r>
        <w:rPr>
          <w:b/>
        </w:rPr>
        <w:tab/>
      </w:r>
      <w:r>
        <w:rPr>
          <w:b/>
        </w:rPr>
        <w:tab/>
        <w:t>a. Pengertian Bauran Pemasaran</w:t>
      </w:r>
    </w:p>
    <w:p w:rsidR="000E02F0" w:rsidRDefault="000E02F0" w:rsidP="000E02F0">
      <w:pPr>
        <w:pStyle w:val="NoSpacing"/>
        <w:rPr>
          <w:b/>
        </w:rPr>
      </w:pPr>
    </w:p>
    <w:p w:rsidR="000E02F0" w:rsidRDefault="000E02F0" w:rsidP="00CF1063">
      <w:pPr>
        <w:pStyle w:val="NoSpacing"/>
        <w:spacing w:line="360" w:lineRule="auto"/>
        <w:ind w:left="720" w:firstLine="687"/>
      </w:pPr>
      <w:r>
        <w:t>Bauran pemasaran adalah strategi produk, promosi, dan penentuan harga yang bersifat unik serta dirancang untuk menghasilkan pertukaran yang saling menguntungkan dengan pasar yang dituju (Lamb, Hair dan Mc Daniel dalam Rangkuti, 2009:21) lebih lanjut menurut Sumarwan (2011:18), mendifinisikan bauran pemasaran atau marketing mix adalah sejumlah alat pemasaranyang digunakan perusahaan untuk mencapai tujuan-tujuan pemasarannya. Bauran pemasaran terdiri dari semua hal yang dapat dilakukan perusahaan untuk mempengaruhi permintaan produknya.</w:t>
      </w:r>
    </w:p>
    <w:p w:rsidR="000E02F0" w:rsidRDefault="000E02F0" w:rsidP="00CF1063">
      <w:pPr>
        <w:pStyle w:val="NoSpacing"/>
        <w:spacing w:line="360" w:lineRule="auto"/>
        <w:ind w:left="720" w:firstLine="713"/>
      </w:pPr>
      <w:r>
        <w:t xml:space="preserve">Dari berbagai teori tersebut dapat disimpulkan bahwa bauran pemasaran adalah suatu alat pemasaran yang berupa konsep pengembangan </w:t>
      </w:r>
      <w:r>
        <w:lastRenderedPageBreak/>
        <w:t>strategi pemasaran berupa kombinasi variabel-variabel yang digunakan perusahaan untuk mencapai tujuan pemasaran di pasar sasaran yang dapat mempengaruhi tanggapan para konsumen. McCharthy dalam kotler dan keller (2009:24) jenis yang luas, yang disebut 4P dari pemasaran yaitu produk (product), harga (price), tempat (place), dan promosi (promotion) seperti pada gambar berikut :</w:t>
      </w:r>
    </w:p>
    <w:p w:rsidR="000E02F0" w:rsidRDefault="00CF1063" w:rsidP="000E02F0">
      <w:pPr>
        <w:pStyle w:val="NoSpacing"/>
        <w:spacing w:line="360" w:lineRule="auto"/>
      </w:pPr>
      <w:r>
        <w:rPr>
          <w:noProof/>
        </w:rPr>
        <w:drawing>
          <wp:anchor distT="0" distB="0" distL="114300" distR="114300" simplePos="0" relativeHeight="251672576" behindDoc="0" locked="0" layoutInCell="1" allowOverlap="1" wp14:anchorId="7A945550" wp14:editId="2799E05D">
            <wp:simplePos x="0" y="0"/>
            <wp:positionH relativeFrom="margin">
              <wp:align>right</wp:align>
            </wp:positionH>
            <wp:positionV relativeFrom="paragraph">
              <wp:posOffset>65405</wp:posOffset>
            </wp:positionV>
            <wp:extent cx="4704770" cy="2438400"/>
            <wp:effectExtent l="0" t="0" r="635" b="0"/>
            <wp:wrapNone/>
            <wp:docPr id="2" name="Picture 2" descr="Image result for gambar model bauran pemasaran kot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gambar model bauran pemasaran kotl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04770" cy="2438400"/>
                    </a:xfrm>
                    <a:prstGeom prst="rect">
                      <a:avLst/>
                    </a:prstGeom>
                    <a:noFill/>
                    <a:ln>
                      <a:noFill/>
                    </a:ln>
                  </pic:spPr>
                </pic:pic>
              </a:graphicData>
            </a:graphic>
          </wp:anchor>
        </w:drawing>
      </w:r>
    </w:p>
    <w:p w:rsidR="000E02F0" w:rsidRDefault="000E02F0"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0E02F0">
      <w:pPr>
        <w:pStyle w:val="NoSpacing"/>
        <w:spacing w:line="360" w:lineRule="auto"/>
      </w:pPr>
    </w:p>
    <w:p w:rsidR="00CF1063" w:rsidRDefault="00CF1063" w:rsidP="00DB4CB5">
      <w:pPr>
        <w:pStyle w:val="NoSpacing"/>
        <w:spacing w:line="360" w:lineRule="auto"/>
        <w:ind w:left="0" w:firstLine="0"/>
      </w:pPr>
    </w:p>
    <w:p w:rsidR="000E02F0" w:rsidRDefault="000E02F0" w:rsidP="00CF1063">
      <w:pPr>
        <w:pStyle w:val="NoSpacing"/>
        <w:spacing w:line="360" w:lineRule="auto"/>
        <w:ind w:firstLine="687"/>
      </w:pPr>
      <w:r>
        <w:t>Gambar 2.2 Model Bauran Pemasaran</w:t>
      </w:r>
    </w:p>
    <w:p w:rsidR="000E02F0" w:rsidRDefault="000E02F0" w:rsidP="00CF1063">
      <w:pPr>
        <w:pStyle w:val="NoSpacing"/>
        <w:spacing w:line="360" w:lineRule="auto"/>
        <w:ind w:firstLine="687"/>
      </w:pPr>
      <w:r>
        <w:t>Sumber : kotler (2009)</w:t>
      </w:r>
    </w:p>
    <w:p w:rsidR="00DB4CB5" w:rsidRDefault="00DB4CB5" w:rsidP="00CF1063">
      <w:pPr>
        <w:pStyle w:val="NoSpacing"/>
        <w:spacing w:line="360" w:lineRule="auto"/>
        <w:ind w:firstLine="687"/>
      </w:pPr>
    </w:p>
    <w:p w:rsidR="000E02F0" w:rsidRDefault="000E02F0" w:rsidP="0078535D">
      <w:pPr>
        <w:pStyle w:val="NoSpacing"/>
        <w:numPr>
          <w:ilvl w:val="0"/>
          <w:numId w:val="1"/>
        </w:numPr>
        <w:spacing w:line="360" w:lineRule="auto"/>
      </w:pPr>
      <w:r>
        <w:t>Produk (</w:t>
      </w:r>
      <w:r>
        <w:rPr>
          <w:i/>
        </w:rPr>
        <w:t>Product</w:t>
      </w:r>
      <w:r>
        <w:t xml:space="preserve">) </w:t>
      </w:r>
    </w:p>
    <w:p w:rsidR="000E02F0" w:rsidRDefault="000E02F0" w:rsidP="000E02F0">
      <w:pPr>
        <w:pStyle w:val="NoSpacing"/>
        <w:spacing w:line="360" w:lineRule="auto"/>
        <w:ind w:left="383" w:firstLine="337"/>
      </w:pPr>
      <w:r>
        <w:t xml:space="preserve">Produk adalah mengelola unsur produk termasuk perencanaan dan pengembangan produk atau jasa yang tepat untuk dipasarkan dengan mengubah produk atau jasa yang ada dengan menambah atau mengambil tindakan yang lain mempengaruhi bermacam-macam produk atau jasa. </w:t>
      </w:r>
    </w:p>
    <w:p w:rsidR="000E02F0" w:rsidRDefault="000E02F0" w:rsidP="00D75DAD">
      <w:pPr>
        <w:pStyle w:val="NoSpacing"/>
        <w:spacing w:line="360" w:lineRule="auto"/>
        <w:ind w:left="338" w:firstLine="687"/>
      </w:pPr>
      <w:r>
        <w:t xml:space="preserve">Kotler dan Amstrong (2012:62-63) menambahkan  bahwa dalam pengembangan suatu produk atau jasa melibatkan manfaat yang akan ditawarkan produk atau jasa tersebut. Manfaat ini dikomunikasikan dan dihantarkan oleh atribut produk seperti kualitas produk, fitur produk, serta gaya dan desain produk, merek, kemasan, pelabelan, </w:t>
      </w:r>
      <w:r w:rsidR="00D75DAD">
        <w:t>dan pelayanan pendukung produk.</w:t>
      </w:r>
    </w:p>
    <w:p w:rsidR="000E02F0" w:rsidRDefault="000E02F0" w:rsidP="0078535D">
      <w:pPr>
        <w:pStyle w:val="NoSpacing"/>
        <w:numPr>
          <w:ilvl w:val="0"/>
          <w:numId w:val="1"/>
        </w:numPr>
        <w:spacing w:line="360" w:lineRule="auto"/>
      </w:pPr>
      <w:r>
        <w:t>Harga (</w:t>
      </w:r>
      <w:r>
        <w:rPr>
          <w:i/>
        </w:rPr>
        <w:t>Price</w:t>
      </w:r>
      <w:r>
        <w:t xml:space="preserve">) </w:t>
      </w:r>
    </w:p>
    <w:p w:rsidR="000E02F0" w:rsidRDefault="000E02F0" w:rsidP="00D75DAD">
      <w:pPr>
        <w:pStyle w:val="NoSpacing"/>
        <w:spacing w:line="360" w:lineRule="auto"/>
        <w:ind w:left="383" w:firstLine="687"/>
      </w:pPr>
      <w:r>
        <w:lastRenderedPageBreak/>
        <w:t>Harga didefinisikan sebagai suatu sistem manajemen perusahaan yang akan menentukan harga dasar yang tepat bagi produk atau jasa dan harus menentukan strategi yang menyangkut potongan harga, pembayaran ongkos angkut dan berbag</w:t>
      </w:r>
      <w:r w:rsidR="00D75DAD">
        <w:t xml:space="preserve">ai variabel yang bersangkutan. </w:t>
      </w:r>
    </w:p>
    <w:p w:rsidR="000E02F0" w:rsidRDefault="000E02F0" w:rsidP="0078535D">
      <w:pPr>
        <w:pStyle w:val="NoSpacing"/>
        <w:numPr>
          <w:ilvl w:val="0"/>
          <w:numId w:val="1"/>
        </w:numPr>
        <w:spacing w:line="360" w:lineRule="auto"/>
      </w:pPr>
      <w:r>
        <w:t xml:space="preserve">Promosi (promotion) </w:t>
      </w:r>
    </w:p>
    <w:p w:rsidR="000E02F0" w:rsidRDefault="000E02F0" w:rsidP="00D75DAD">
      <w:pPr>
        <w:pStyle w:val="NoSpacing"/>
        <w:spacing w:line="360" w:lineRule="auto"/>
        <w:ind w:left="383" w:firstLine="687"/>
      </w:pPr>
      <w:r>
        <w:t>Promosi merupakan suatu unsur yang digunakan untuk memberitahukan dan membujuk pasar tentang produk atau jasa yang baru pada perusahaan melalui iklan, penjualan pribadi, promo</w:t>
      </w:r>
      <w:r w:rsidR="00D75DAD">
        <w:t>si penjualan, maupun publikasi.</w:t>
      </w:r>
    </w:p>
    <w:p w:rsidR="000E02F0" w:rsidRDefault="000E02F0" w:rsidP="0078535D">
      <w:pPr>
        <w:pStyle w:val="NoSpacing"/>
        <w:numPr>
          <w:ilvl w:val="0"/>
          <w:numId w:val="1"/>
        </w:numPr>
        <w:spacing w:line="360" w:lineRule="auto"/>
      </w:pPr>
      <w:r>
        <w:t>Tempat (</w:t>
      </w:r>
      <w:r>
        <w:rPr>
          <w:i/>
        </w:rPr>
        <w:t>Place</w:t>
      </w:r>
      <w:r>
        <w:t xml:space="preserve">) </w:t>
      </w:r>
    </w:p>
    <w:p w:rsidR="000E02F0" w:rsidRDefault="000E02F0" w:rsidP="000E02F0">
      <w:pPr>
        <w:pStyle w:val="NoSpacing"/>
        <w:spacing w:line="360" w:lineRule="auto"/>
        <w:ind w:left="383" w:firstLine="687"/>
      </w:pPr>
      <w:r>
        <w:t>Tempat yaitu memilih dan mengelola saluran perdagangan yang dipakai untuk menyalurkan produk atau jasa dan juga untuk melayani pasar sasaran, serta mengembangkan sistem distribusi untuk pengiriman dan perniagaan produk secara fisik.</w:t>
      </w:r>
    </w:p>
    <w:p w:rsidR="000E02F0" w:rsidRDefault="000E02F0" w:rsidP="000E02F0">
      <w:pPr>
        <w:pStyle w:val="NoSpacing"/>
        <w:spacing w:line="360" w:lineRule="auto"/>
        <w:ind w:firstLine="687"/>
      </w:pPr>
    </w:p>
    <w:p w:rsidR="000E02F0" w:rsidRDefault="000E02F0" w:rsidP="00DB4CB5">
      <w:pPr>
        <w:spacing w:after="0" w:line="360" w:lineRule="auto"/>
        <w:ind w:right="0" w:firstLine="109"/>
        <w:rPr>
          <w:b/>
        </w:rPr>
      </w:pPr>
      <w:r>
        <w:rPr>
          <w:b/>
        </w:rPr>
        <w:t>3. Atribut Produk</w:t>
      </w:r>
    </w:p>
    <w:p w:rsidR="000E02F0" w:rsidRDefault="000E02F0" w:rsidP="0078535D">
      <w:pPr>
        <w:pStyle w:val="ListParagraph"/>
        <w:numPr>
          <w:ilvl w:val="0"/>
          <w:numId w:val="2"/>
        </w:numPr>
        <w:spacing w:after="0" w:line="360" w:lineRule="auto"/>
        <w:ind w:left="709" w:right="0" w:hanging="283"/>
        <w:rPr>
          <w:b/>
        </w:rPr>
      </w:pPr>
      <w:r>
        <w:rPr>
          <w:b/>
        </w:rPr>
        <w:t>Pengertian Atribut Produk</w:t>
      </w:r>
    </w:p>
    <w:p w:rsidR="000E02F0" w:rsidRDefault="000E02F0" w:rsidP="000E02F0">
      <w:pPr>
        <w:pStyle w:val="NoSpacing"/>
        <w:spacing w:line="360" w:lineRule="auto"/>
        <w:ind w:left="851" w:firstLine="720"/>
        <w:rPr>
          <w:b/>
        </w:rPr>
      </w:pPr>
      <w:r>
        <w:t>Konsumen menjadikan atribut produk sebagai dasar pemilihan suatu produk yang dikehendakinya. Berikut adalah pengertian atribut produk dari beberapa ahli, yakni:</w:t>
      </w:r>
    </w:p>
    <w:p w:rsidR="000E02F0" w:rsidRDefault="000E02F0" w:rsidP="000E02F0">
      <w:pPr>
        <w:pStyle w:val="NoSpacing"/>
        <w:spacing w:line="360" w:lineRule="auto"/>
        <w:ind w:left="851" w:firstLine="720"/>
      </w:pPr>
      <w:r>
        <w:t>Menurut Kotler dan Amstrong (2012:347), atribut produk merupakan pengembangan dari produk barang atau jasa yang akan berimplikasi pada manfaat yang akan didapat oleh konsumen.</w:t>
      </w:r>
    </w:p>
    <w:p w:rsidR="000E02F0" w:rsidRDefault="000E02F0" w:rsidP="000E02F0">
      <w:pPr>
        <w:pStyle w:val="NoSpacing"/>
        <w:spacing w:line="360" w:lineRule="auto"/>
        <w:ind w:left="851" w:firstLine="720"/>
      </w:pPr>
      <w:r>
        <w:t>Menurut Tjiptono (2008:103), atribut produk adalah unsur-unsur produk yang dipandang oleh konsumen dan dijadikan dasar pengetahuan pembelian</w:t>
      </w:r>
    </w:p>
    <w:p w:rsidR="000E02F0" w:rsidRDefault="000E02F0" w:rsidP="000E02F0">
      <w:pPr>
        <w:pStyle w:val="NoSpacing"/>
        <w:spacing w:line="360" w:lineRule="auto"/>
        <w:ind w:left="851" w:firstLine="720"/>
      </w:pPr>
      <w:r>
        <w:t>Sedangkan menurut Sumarwan (2015:150), menyatakan atribut suatu produk dibedakan ke dalam atribut fisik dan atribut abstrak. Atribut fisik menggambarkan ciri-ciri fisik dari suatu produk. Atribut abstrak menggambarkan karakteristik subjektif dari suatu produk berdasarkan persepsi konsumen.</w:t>
      </w:r>
    </w:p>
    <w:p w:rsidR="000E02F0" w:rsidRDefault="000E02F0" w:rsidP="000E02F0">
      <w:pPr>
        <w:pStyle w:val="NoSpacing"/>
        <w:spacing w:line="360" w:lineRule="auto"/>
        <w:ind w:left="851" w:firstLine="720"/>
      </w:pPr>
      <w:r>
        <w:lastRenderedPageBreak/>
        <w:t>Dari beberapa pengertian para ahli dapat disimpulkan bahwa atrubut produk merupakan ciri fisik dan nonfisik yang menggambarkan suatu produk atau jasa.</w:t>
      </w:r>
    </w:p>
    <w:p w:rsidR="000E02F0" w:rsidRDefault="000E02F0" w:rsidP="000E02F0">
      <w:pPr>
        <w:pStyle w:val="NoSpacing"/>
        <w:spacing w:line="360" w:lineRule="auto"/>
        <w:ind w:left="720" w:firstLine="687"/>
      </w:pPr>
    </w:p>
    <w:p w:rsidR="000E02F0" w:rsidRDefault="000E02F0" w:rsidP="0078535D">
      <w:pPr>
        <w:pStyle w:val="ListParagraph"/>
        <w:numPr>
          <w:ilvl w:val="0"/>
          <w:numId w:val="2"/>
        </w:numPr>
        <w:spacing w:after="0" w:line="360" w:lineRule="auto"/>
        <w:ind w:left="1134" w:right="0" w:hanging="283"/>
        <w:rPr>
          <w:b/>
        </w:rPr>
      </w:pPr>
      <w:r>
        <w:rPr>
          <w:b/>
        </w:rPr>
        <w:t>Macam-Macam Atribut Produk</w:t>
      </w:r>
    </w:p>
    <w:p w:rsidR="000E02F0" w:rsidRDefault="000E02F0" w:rsidP="000E02F0">
      <w:pPr>
        <w:pStyle w:val="ListParagraph"/>
        <w:spacing w:after="0" w:line="360" w:lineRule="auto"/>
        <w:ind w:left="851" w:firstLine="284"/>
      </w:pPr>
      <w:r>
        <w:t>Macam-macam dari atribut produk menurut Kotler dan Amstrong (2012:272), antara lain:</w:t>
      </w:r>
    </w:p>
    <w:p w:rsidR="000E02F0" w:rsidRDefault="000E02F0" w:rsidP="0078535D">
      <w:pPr>
        <w:pStyle w:val="ListParagraph"/>
        <w:numPr>
          <w:ilvl w:val="0"/>
          <w:numId w:val="3"/>
        </w:numPr>
        <w:spacing w:after="0" w:line="360" w:lineRule="auto"/>
        <w:ind w:left="1418" w:right="0" w:hanging="567"/>
      </w:pPr>
      <w:r>
        <w:t>Kualitas produk</w:t>
      </w:r>
    </w:p>
    <w:p w:rsidR="000E02F0" w:rsidRDefault="000E02F0" w:rsidP="0078535D">
      <w:pPr>
        <w:pStyle w:val="ListParagraph"/>
        <w:numPr>
          <w:ilvl w:val="0"/>
          <w:numId w:val="3"/>
        </w:numPr>
        <w:spacing w:after="0" w:line="360" w:lineRule="auto"/>
        <w:ind w:left="1418" w:right="0" w:hanging="567"/>
      </w:pPr>
      <w:r>
        <w:t>Gaya dan desain</w:t>
      </w:r>
    </w:p>
    <w:p w:rsidR="000E02F0" w:rsidRDefault="000E02F0" w:rsidP="0078535D">
      <w:pPr>
        <w:pStyle w:val="ListParagraph"/>
        <w:numPr>
          <w:ilvl w:val="0"/>
          <w:numId w:val="3"/>
        </w:numPr>
        <w:spacing w:after="0" w:line="360" w:lineRule="auto"/>
        <w:ind w:left="1418" w:right="0" w:hanging="567"/>
      </w:pPr>
      <w:r>
        <w:t>Fitur produk</w:t>
      </w:r>
    </w:p>
    <w:p w:rsidR="000E02F0" w:rsidRDefault="000E02F0" w:rsidP="000E02F0">
      <w:pPr>
        <w:pStyle w:val="ListParagraph"/>
        <w:spacing w:after="0" w:line="360" w:lineRule="auto"/>
        <w:ind w:left="1134" w:firstLine="567"/>
      </w:pPr>
      <w:r>
        <w:t>Sedangkan menurut Tjiptono (2011:104), macam-macam atribut produk antara lain:</w:t>
      </w:r>
    </w:p>
    <w:p w:rsidR="000E02F0" w:rsidRDefault="000E02F0" w:rsidP="0078535D">
      <w:pPr>
        <w:pStyle w:val="ListParagraph"/>
        <w:numPr>
          <w:ilvl w:val="0"/>
          <w:numId w:val="4"/>
        </w:numPr>
        <w:spacing w:after="0" w:line="360" w:lineRule="auto"/>
        <w:ind w:left="1418" w:right="0" w:hanging="284"/>
      </w:pPr>
      <w:r>
        <w:t>Merek</w:t>
      </w:r>
    </w:p>
    <w:p w:rsidR="000E02F0" w:rsidRDefault="000E02F0" w:rsidP="0078535D">
      <w:pPr>
        <w:pStyle w:val="ListParagraph"/>
        <w:numPr>
          <w:ilvl w:val="0"/>
          <w:numId w:val="4"/>
        </w:numPr>
        <w:spacing w:after="0" w:line="360" w:lineRule="auto"/>
        <w:ind w:left="1418" w:right="0" w:hanging="284"/>
      </w:pPr>
      <w:r>
        <w:t>Kemasan</w:t>
      </w:r>
    </w:p>
    <w:p w:rsidR="000E02F0" w:rsidRDefault="000E02F0" w:rsidP="0078535D">
      <w:pPr>
        <w:pStyle w:val="ListParagraph"/>
        <w:numPr>
          <w:ilvl w:val="0"/>
          <w:numId w:val="4"/>
        </w:numPr>
        <w:spacing w:after="0" w:line="360" w:lineRule="auto"/>
        <w:ind w:left="1418" w:right="0" w:hanging="284"/>
      </w:pPr>
      <w:r>
        <w:t>Label</w:t>
      </w:r>
    </w:p>
    <w:p w:rsidR="000E02F0" w:rsidRDefault="000E02F0" w:rsidP="0078535D">
      <w:pPr>
        <w:pStyle w:val="ListParagraph"/>
        <w:numPr>
          <w:ilvl w:val="0"/>
          <w:numId w:val="4"/>
        </w:numPr>
        <w:spacing w:after="0" w:line="360" w:lineRule="auto"/>
        <w:ind w:left="1418" w:right="0" w:hanging="284"/>
      </w:pPr>
      <w:r>
        <w:t>Layanan dan pelengkap</w:t>
      </w:r>
    </w:p>
    <w:p w:rsidR="000E02F0" w:rsidRDefault="000E02F0" w:rsidP="0078535D">
      <w:pPr>
        <w:pStyle w:val="ListParagraph"/>
        <w:numPr>
          <w:ilvl w:val="0"/>
          <w:numId w:val="4"/>
        </w:numPr>
        <w:spacing w:after="0" w:line="360" w:lineRule="auto"/>
        <w:ind w:left="1418" w:right="0" w:hanging="284"/>
      </w:pPr>
      <w:r>
        <w:t xml:space="preserve">Jaminan </w:t>
      </w:r>
    </w:p>
    <w:p w:rsidR="000E02F0" w:rsidRDefault="000E02F0" w:rsidP="000E02F0">
      <w:pPr>
        <w:pStyle w:val="ListParagraph"/>
        <w:spacing w:after="0" w:line="360" w:lineRule="auto"/>
        <w:ind w:left="1418" w:right="0" w:firstLine="0"/>
      </w:pPr>
    </w:p>
    <w:p w:rsidR="000E02F0" w:rsidRDefault="000E02F0" w:rsidP="00D75DAD">
      <w:pPr>
        <w:spacing w:after="0" w:line="360" w:lineRule="auto"/>
        <w:ind w:right="0" w:firstLine="687"/>
        <w:rPr>
          <w:b/>
        </w:rPr>
      </w:pPr>
      <w:r>
        <w:rPr>
          <w:b/>
        </w:rPr>
        <w:t>4. Merek</w:t>
      </w:r>
    </w:p>
    <w:p w:rsidR="000E02F0" w:rsidRDefault="000E02F0" w:rsidP="000E02F0">
      <w:pPr>
        <w:pStyle w:val="ListParagraph"/>
        <w:spacing w:after="0" w:line="360" w:lineRule="auto"/>
        <w:ind w:left="851" w:firstLine="567"/>
        <w:rPr>
          <w:b/>
        </w:rPr>
      </w:pPr>
      <w:r>
        <w:t>Merek adalah nama yang digunakan untuk mendefinisikan sebuah barang atau jasa. Berikut adalah pengertian merek dari beberapa ahli, antara lain:</w:t>
      </w:r>
    </w:p>
    <w:p w:rsidR="000E02F0" w:rsidRDefault="000E02F0" w:rsidP="000E02F0">
      <w:pPr>
        <w:pStyle w:val="ListParagraph"/>
        <w:spacing w:after="0" w:line="360" w:lineRule="auto"/>
        <w:ind w:left="851" w:firstLine="567"/>
        <w:rPr>
          <w:b/>
        </w:rPr>
      </w:pPr>
      <w:r>
        <w:rPr>
          <w:i/>
        </w:rPr>
        <w:t>American Marketing Association</w:t>
      </w:r>
      <w:r>
        <w:t xml:space="preserve"> dalam Kotler dan Keller (2012:258) mendefinisikan merek sebagai “nama, istilah, tanda, lambang, atau desain, atau kombinasinya, yang dimaksudkan untuk mengidentifikasikan barang atau jasa dari salah satu penjual atau kelompok penjual dan mendiferensiasikan mereka dari para pesaing”.</w:t>
      </w:r>
    </w:p>
    <w:p w:rsidR="000E02F0" w:rsidRDefault="000E02F0" w:rsidP="000E02F0">
      <w:pPr>
        <w:pStyle w:val="ListParagraph"/>
        <w:spacing w:after="0" w:line="360" w:lineRule="auto"/>
        <w:ind w:left="851" w:firstLine="567"/>
        <w:rPr>
          <w:b/>
        </w:rPr>
      </w:pPr>
      <w:r>
        <w:t>Menurut Tjiptono dan Chandra (2012:238) merek berperan penting bagi produsen sebagai sarana identifikasi produk dan perusahaan, bentuk proteksi hukum signal jaminan kualitas, sarana menciptakan asosiasi, citra dan makna unik (diferensiasi), serta sarana keunggulan kompetitif.</w:t>
      </w:r>
    </w:p>
    <w:p w:rsidR="000E02F0" w:rsidRDefault="001A3550" w:rsidP="000E02F0">
      <w:pPr>
        <w:pStyle w:val="ListParagraph"/>
        <w:spacing w:after="0" w:line="360" w:lineRule="auto"/>
        <w:ind w:left="851" w:firstLine="567"/>
        <w:rPr>
          <w:b/>
        </w:rPr>
      </w:pPr>
      <w:r>
        <w:lastRenderedPageBreak/>
        <w:t>Menurut Aaker (2013</w:t>
      </w:r>
      <w:r w:rsidR="000E02F0">
        <w:t xml:space="preserve">:9), merek adalah nama dan atau simbol yang bersifat membedakan (logo, cap atau kemasan) dengan maksud mengidentifikasi barang atau jasa dari seseorang penjual atau sebuah penjual tertentu yang mampu membedakannya dari barang-barang yang dihasilkan oleh para </w:t>
      </w:r>
      <w:r w:rsidR="000E02F0">
        <w:rPr>
          <w:i/>
        </w:rPr>
        <w:t>kompetitor</w:t>
      </w:r>
      <w:r w:rsidR="000E02F0">
        <w:t>.</w:t>
      </w:r>
    </w:p>
    <w:p w:rsidR="000E02F0" w:rsidRDefault="000E02F0" w:rsidP="000E02F0">
      <w:pPr>
        <w:pStyle w:val="ListParagraph"/>
        <w:spacing w:after="0" w:line="360" w:lineRule="auto"/>
        <w:ind w:left="851" w:firstLine="567"/>
        <w:rPr>
          <w:b/>
        </w:rPr>
      </w:pPr>
      <w:r>
        <w:t>Berdasarkan teori dari para ahli dapat disimpulkan bahwa pengertian merek adalah nama, logo, tanda, simbol, dan desain yang dimaksudkan untuk mengidentifikasi barang dan jasa dari penjual dan membedakan dari pesaing.Karena itu, sebuah merek harus dibangun sampai memiliki ekuitas merek.</w:t>
      </w:r>
    </w:p>
    <w:p w:rsidR="000E02F0" w:rsidRDefault="00D75DAD" w:rsidP="000E02F0">
      <w:pPr>
        <w:pStyle w:val="ListParagraph"/>
        <w:spacing w:after="0" w:line="360" w:lineRule="auto"/>
        <w:ind w:left="851"/>
        <w:rPr>
          <w:b/>
        </w:rPr>
      </w:pPr>
      <w:r>
        <w:rPr>
          <w:b/>
        </w:rPr>
        <w:tab/>
      </w:r>
    </w:p>
    <w:p w:rsidR="000E02F0" w:rsidRDefault="000E02F0" w:rsidP="00310A57">
      <w:pPr>
        <w:spacing w:after="0" w:line="360" w:lineRule="auto"/>
        <w:ind w:right="0" w:firstLine="251"/>
        <w:rPr>
          <w:b/>
        </w:rPr>
      </w:pPr>
      <w:r>
        <w:rPr>
          <w:b/>
        </w:rPr>
        <w:t>5. Ekuitas Merek</w:t>
      </w:r>
    </w:p>
    <w:p w:rsidR="000E02F0" w:rsidRDefault="000E02F0" w:rsidP="0078535D">
      <w:pPr>
        <w:pStyle w:val="ListParagraph"/>
        <w:numPr>
          <w:ilvl w:val="0"/>
          <w:numId w:val="5"/>
        </w:numPr>
        <w:spacing w:after="0" w:line="360" w:lineRule="auto"/>
        <w:ind w:left="1134" w:right="0" w:hanging="283"/>
        <w:rPr>
          <w:b/>
        </w:rPr>
      </w:pPr>
      <w:r>
        <w:rPr>
          <w:b/>
        </w:rPr>
        <w:t>Pengertian Ekuitas Merek</w:t>
      </w:r>
    </w:p>
    <w:p w:rsidR="000E02F0" w:rsidRDefault="001A3550" w:rsidP="000E02F0">
      <w:pPr>
        <w:pStyle w:val="ListParagraph"/>
        <w:spacing w:after="0" w:line="360" w:lineRule="auto"/>
        <w:ind w:left="1134" w:firstLine="567"/>
      </w:pPr>
      <w:r>
        <w:t>Menurut Aaker (2013</w:t>
      </w:r>
      <w:r w:rsidR="000E02F0">
        <w:t xml:space="preserve">:27), ekuitas merek </w:t>
      </w:r>
      <w:r w:rsidR="000E02F0">
        <w:rPr>
          <w:i/>
        </w:rPr>
        <w:t xml:space="preserve">(brand equity) </w:t>
      </w:r>
      <w:r w:rsidR="000E02F0">
        <w:t>adalah seperangkat aset dan kewajiban merek yang terkait dengan merek, nama, dan simbol yang menambah atau mengurangi dari nilai yang diberikan oleh suatu produk atau melayani perusahaan dan / atau kepada pelanggan perusahaan itu.</w:t>
      </w:r>
    </w:p>
    <w:p w:rsidR="000E02F0" w:rsidRDefault="000E02F0" w:rsidP="000E02F0">
      <w:pPr>
        <w:pStyle w:val="ListParagraph"/>
        <w:spacing w:after="0" w:line="360" w:lineRule="auto"/>
        <w:ind w:left="1134" w:firstLine="567"/>
      </w:pPr>
      <w:r>
        <w:t>Menurut Kotler dan Keller (2012:263), ekuitas merekadalah nilai dari suatu merek menurut sejauh mana mereka itu mempunyai loyalitas merek yang tinggi, kesadaran nama, kualitas yang diterima, asosiasi merek yang kuat, serta aset lain seperti paten, merek dagang dan hubungan saluran.</w:t>
      </w:r>
    </w:p>
    <w:p w:rsidR="000E02F0" w:rsidRDefault="000E02F0" w:rsidP="000E02F0">
      <w:pPr>
        <w:pStyle w:val="ListParagraph"/>
        <w:spacing w:after="0" w:line="360" w:lineRule="auto"/>
        <w:ind w:left="1134" w:firstLine="567"/>
      </w:pPr>
      <w:r>
        <w:t xml:space="preserve">Dari kedua teori para ahli di atas dapat disimpulkan bahwa ekuitas merek </w:t>
      </w:r>
      <w:r>
        <w:rPr>
          <w:i/>
        </w:rPr>
        <w:t>(brand equity)</w:t>
      </w:r>
      <w:r>
        <w:t xml:space="preserve"> adalah nilai, aset-aset, dan kewajiban dari suatu merek yang menambah atau mengurangi dari nilai yang diberikan oleh suatu produk atau jasa.</w:t>
      </w:r>
    </w:p>
    <w:p w:rsidR="000E02F0" w:rsidRDefault="000E02F0" w:rsidP="000E02F0">
      <w:pPr>
        <w:spacing w:after="0" w:line="360" w:lineRule="auto"/>
        <w:ind w:left="0" w:firstLine="0"/>
        <w:rPr>
          <w:b/>
        </w:rPr>
      </w:pPr>
    </w:p>
    <w:p w:rsidR="000E02F0" w:rsidRDefault="000E02F0" w:rsidP="0078535D">
      <w:pPr>
        <w:pStyle w:val="ListParagraph"/>
        <w:numPr>
          <w:ilvl w:val="0"/>
          <w:numId w:val="5"/>
        </w:numPr>
        <w:spacing w:after="0" w:line="360" w:lineRule="auto"/>
        <w:ind w:left="1134" w:right="0" w:hanging="283"/>
        <w:rPr>
          <w:b/>
        </w:rPr>
      </w:pPr>
      <w:r>
        <w:rPr>
          <w:b/>
        </w:rPr>
        <w:t>Dimensi Ekuitas Merek</w:t>
      </w:r>
    </w:p>
    <w:p w:rsidR="000E02F0" w:rsidRDefault="000E02F0" w:rsidP="000E02F0">
      <w:pPr>
        <w:pStyle w:val="ListParagraph"/>
        <w:spacing w:after="0" w:line="360" w:lineRule="auto"/>
        <w:ind w:left="1134" w:firstLine="567"/>
      </w:pPr>
      <w:r>
        <w:t xml:space="preserve">Dalam membangun ekuitas merek terdapat dimensi-dimensi </w:t>
      </w:r>
      <w:r w:rsidR="001A3550">
        <w:t>di dalamnya. Menurut Aaker (2013</w:t>
      </w:r>
      <w:r>
        <w:t>:28) terdapat lima dimensi yang membangun ekuitas merek, antara lain:</w:t>
      </w:r>
    </w:p>
    <w:p w:rsidR="000E02F0" w:rsidRDefault="000E02F0" w:rsidP="0078535D">
      <w:pPr>
        <w:pStyle w:val="ListParagraph"/>
        <w:numPr>
          <w:ilvl w:val="0"/>
          <w:numId w:val="6"/>
        </w:numPr>
        <w:spacing w:after="0" w:line="360" w:lineRule="auto"/>
        <w:ind w:left="1418" w:right="0" w:hanging="284"/>
      </w:pPr>
      <w:r>
        <w:lastRenderedPageBreak/>
        <w:t xml:space="preserve">Kesadaran merek </w:t>
      </w:r>
      <w:r>
        <w:rPr>
          <w:i/>
        </w:rPr>
        <w:t>(brand awareness)</w:t>
      </w:r>
    </w:p>
    <w:p w:rsidR="000E02F0" w:rsidRDefault="000E02F0" w:rsidP="0078535D">
      <w:pPr>
        <w:pStyle w:val="ListParagraph"/>
        <w:numPr>
          <w:ilvl w:val="0"/>
          <w:numId w:val="6"/>
        </w:numPr>
        <w:spacing w:after="0" w:line="360" w:lineRule="auto"/>
        <w:ind w:left="1418" w:right="0" w:hanging="284"/>
      </w:pPr>
      <w:r>
        <w:t xml:space="preserve">Asosiasi merek </w:t>
      </w:r>
      <w:r>
        <w:rPr>
          <w:i/>
        </w:rPr>
        <w:t>(brand associations)</w:t>
      </w:r>
    </w:p>
    <w:p w:rsidR="000E02F0" w:rsidRDefault="000E02F0" w:rsidP="0078535D">
      <w:pPr>
        <w:pStyle w:val="ListParagraph"/>
        <w:numPr>
          <w:ilvl w:val="0"/>
          <w:numId w:val="6"/>
        </w:numPr>
        <w:spacing w:after="0" w:line="360" w:lineRule="auto"/>
        <w:ind w:left="1418" w:right="0" w:hanging="284"/>
      </w:pPr>
      <w:r>
        <w:t xml:space="preserve">Persepsi kualitas </w:t>
      </w:r>
      <w:r>
        <w:rPr>
          <w:i/>
        </w:rPr>
        <w:t>(perceived quality)</w:t>
      </w:r>
    </w:p>
    <w:p w:rsidR="000E02F0" w:rsidRDefault="000E02F0" w:rsidP="0078535D">
      <w:pPr>
        <w:pStyle w:val="ListParagraph"/>
        <w:numPr>
          <w:ilvl w:val="0"/>
          <w:numId w:val="6"/>
        </w:numPr>
        <w:spacing w:after="0" w:line="360" w:lineRule="auto"/>
        <w:ind w:left="1418" w:right="0" w:hanging="284"/>
      </w:pPr>
      <w:r>
        <w:t xml:space="preserve">Loyalitas merek </w:t>
      </w:r>
      <w:r>
        <w:rPr>
          <w:i/>
        </w:rPr>
        <w:t>(brand loyalty)</w:t>
      </w:r>
    </w:p>
    <w:p w:rsidR="000E02F0" w:rsidRDefault="000E02F0" w:rsidP="0078535D">
      <w:pPr>
        <w:pStyle w:val="ListParagraph"/>
        <w:numPr>
          <w:ilvl w:val="0"/>
          <w:numId w:val="6"/>
        </w:numPr>
        <w:spacing w:after="0" w:line="360" w:lineRule="auto"/>
        <w:ind w:left="1418" w:right="0" w:hanging="284"/>
      </w:pPr>
      <w:r>
        <w:t xml:space="preserve">Aset-aset merek lainnya </w:t>
      </w:r>
      <w:r>
        <w:rPr>
          <w:i/>
        </w:rPr>
        <w:t>(otehr proprietary brand assets)</w:t>
      </w:r>
    </w:p>
    <w:p w:rsidR="000E02F0" w:rsidRDefault="000E02F0" w:rsidP="000E02F0">
      <w:pPr>
        <w:pStyle w:val="ListParagraph"/>
        <w:spacing w:after="0" w:line="360" w:lineRule="auto"/>
        <w:ind w:left="1134" w:firstLine="567"/>
      </w:pPr>
      <w:r>
        <w:t>Menurut Kotler dan Keller (2012:175), dimensi dari ekuitas merek ada empat, yakni:</w:t>
      </w:r>
    </w:p>
    <w:p w:rsidR="000E02F0" w:rsidRDefault="000E02F0" w:rsidP="0078535D">
      <w:pPr>
        <w:pStyle w:val="ListParagraph"/>
        <w:numPr>
          <w:ilvl w:val="0"/>
          <w:numId w:val="7"/>
        </w:numPr>
        <w:spacing w:after="0" w:line="360" w:lineRule="auto"/>
        <w:ind w:left="1418" w:right="0" w:hanging="284"/>
      </w:pPr>
      <w:r>
        <w:t>Kesadaran merek</w:t>
      </w:r>
    </w:p>
    <w:p w:rsidR="000E02F0" w:rsidRDefault="000E02F0" w:rsidP="0078535D">
      <w:pPr>
        <w:pStyle w:val="ListParagraph"/>
        <w:numPr>
          <w:ilvl w:val="0"/>
          <w:numId w:val="7"/>
        </w:numPr>
        <w:spacing w:after="0" w:line="360" w:lineRule="auto"/>
        <w:ind w:left="1418" w:right="0" w:hanging="284"/>
      </w:pPr>
      <w:r>
        <w:t>Citra merek</w:t>
      </w:r>
    </w:p>
    <w:p w:rsidR="000E02F0" w:rsidRDefault="000E02F0" w:rsidP="0078535D">
      <w:pPr>
        <w:pStyle w:val="ListParagraph"/>
        <w:numPr>
          <w:ilvl w:val="0"/>
          <w:numId w:val="7"/>
        </w:numPr>
        <w:spacing w:after="0" w:line="360" w:lineRule="auto"/>
        <w:ind w:left="1418" w:right="0" w:hanging="284"/>
      </w:pPr>
      <w:r>
        <w:t>Respons merek</w:t>
      </w:r>
    </w:p>
    <w:p w:rsidR="000E02F0" w:rsidRDefault="000E02F0" w:rsidP="0078535D">
      <w:pPr>
        <w:pStyle w:val="ListParagraph"/>
        <w:numPr>
          <w:ilvl w:val="0"/>
          <w:numId w:val="7"/>
        </w:numPr>
        <w:spacing w:after="0" w:line="360" w:lineRule="auto"/>
        <w:ind w:left="1418" w:right="0" w:hanging="284"/>
      </w:pPr>
      <w:r>
        <w:t>Hubungan merek.</w:t>
      </w:r>
    </w:p>
    <w:p w:rsidR="000E02F0" w:rsidRDefault="000E02F0" w:rsidP="000E02F0">
      <w:pPr>
        <w:pStyle w:val="ListParagraph"/>
        <w:spacing w:after="0" w:line="360" w:lineRule="auto"/>
        <w:ind w:left="1134" w:firstLine="567"/>
      </w:pPr>
      <w:r>
        <w:t>Sedangkan menurut Keller (2013:72), ekuitas merek berdasarkan konsumen terjadi ketika konsumen memiliki tingkat kesadaran yang tinggi dan keakraban dengan merek dalam memori. Unsur yang membangun dalam ekuitas merek, yakni:</w:t>
      </w:r>
    </w:p>
    <w:p w:rsidR="000E02F0" w:rsidRDefault="000E02F0" w:rsidP="0078535D">
      <w:pPr>
        <w:pStyle w:val="ListParagraph"/>
        <w:numPr>
          <w:ilvl w:val="0"/>
          <w:numId w:val="8"/>
        </w:numPr>
        <w:spacing w:after="0" w:line="360" w:lineRule="auto"/>
        <w:ind w:left="1418" w:right="0" w:hanging="284"/>
      </w:pPr>
      <w:r>
        <w:t xml:space="preserve">Kesadaran merek </w:t>
      </w:r>
      <w:r>
        <w:rPr>
          <w:i/>
        </w:rPr>
        <w:t>(brand awareness)</w:t>
      </w:r>
    </w:p>
    <w:p w:rsidR="000E02F0" w:rsidRPr="00DB4CB5" w:rsidRDefault="000E02F0" w:rsidP="00DB4CB5">
      <w:pPr>
        <w:pStyle w:val="ListParagraph"/>
        <w:numPr>
          <w:ilvl w:val="0"/>
          <w:numId w:val="8"/>
        </w:numPr>
        <w:spacing w:after="0" w:line="360" w:lineRule="auto"/>
        <w:ind w:left="1418" w:right="0" w:hanging="284"/>
      </w:pPr>
      <w:r>
        <w:t xml:space="preserve">Citra merek </w:t>
      </w:r>
      <w:r>
        <w:rPr>
          <w:i/>
        </w:rPr>
        <w:t>(brand image)</w:t>
      </w:r>
    </w:p>
    <w:p w:rsidR="00DB4CB5" w:rsidRDefault="00DB4CB5" w:rsidP="00DB4CB5">
      <w:pPr>
        <w:spacing w:after="0" w:line="360" w:lineRule="auto"/>
        <w:ind w:left="1134" w:right="0" w:firstLine="0"/>
      </w:pPr>
    </w:p>
    <w:p w:rsidR="000E02F0" w:rsidRDefault="000E02F0" w:rsidP="00310A57">
      <w:pPr>
        <w:spacing w:after="0" w:line="360" w:lineRule="auto"/>
        <w:ind w:right="0" w:firstLine="393"/>
        <w:rPr>
          <w:b/>
        </w:rPr>
      </w:pPr>
      <w:r>
        <w:rPr>
          <w:b/>
        </w:rPr>
        <w:t>6. Citra Merek</w:t>
      </w:r>
    </w:p>
    <w:p w:rsidR="000E02F0" w:rsidRDefault="000E02F0" w:rsidP="0078535D">
      <w:pPr>
        <w:pStyle w:val="ListParagraph"/>
        <w:numPr>
          <w:ilvl w:val="0"/>
          <w:numId w:val="9"/>
        </w:numPr>
        <w:spacing w:after="0" w:line="360" w:lineRule="auto"/>
        <w:ind w:left="1134" w:right="0" w:hanging="283"/>
        <w:rPr>
          <w:b/>
        </w:rPr>
      </w:pPr>
      <w:r>
        <w:rPr>
          <w:b/>
        </w:rPr>
        <w:t>Pengertian Citra Merek</w:t>
      </w:r>
    </w:p>
    <w:p w:rsidR="000E02F0" w:rsidRDefault="000E02F0" w:rsidP="000E02F0">
      <w:pPr>
        <w:pStyle w:val="ListParagraph"/>
        <w:spacing w:after="0" w:line="360" w:lineRule="auto"/>
        <w:ind w:left="1134" w:firstLine="567"/>
      </w:pPr>
      <w:r>
        <w:t xml:space="preserve">Merek akan membentuk asosiasi-asosiasi di dalam benak konsumen yang nantinya akan membentuk suatu ciri khas unik di dalam benak konsumen dan konsumen akan mengingat merek tersebut berdasarkan asosiasi-asosiasi di pikirannya. Asosiasi merek adalah elemen informasi lainnya yang terkait dengan elemen merek dalam memori dan mengandung arti merek bagi konsumen. Asosiasi-asosiasi tersebut yang merupakan pembentuk citra merek. </w:t>
      </w:r>
    </w:p>
    <w:p w:rsidR="000E02F0" w:rsidRDefault="000E02F0" w:rsidP="000E02F0">
      <w:pPr>
        <w:pStyle w:val="ListParagraph"/>
        <w:spacing w:after="0" w:line="360" w:lineRule="auto"/>
        <w:ind w:left="1134" w:firstLine="567"/>
      </w:pPr>
      <w:r>
        <w:t xml:space="preserve">Menurut Keller (2013:72), citra merek </w:t>
      </w:r>
      <w:r>
        <w:rPr>
          <w:i/>
        </w:rPr>
        <w:t>(brand image)</w:t>
      </w:r>
      <w:r>
        <w:t xml:space="preserve"> merupakan persepsi konsumen tentang merek, seperti tercermin dari asosiasi merek yang dimiliki pada memori konsumen.</w:t>
      </w:r>
    </w:p>
    <w:p w:rsidR="000E02F0" w:rsidRDefault="000E02F0" w:rsidP="000E02F0">
      <w:pPr>
        <w:pStyle w:val="ListParagraph"/>
        <w:spacing w:after="0" w:line="360" w:lineRule="auto"/>
        <w:ind w:left="1134" w:firstLine="567"/>
      </w:pPr>
      <w:r>
        <w:t xml:space="preserve">Menurut Shimp (2000:12) berpendapat bahwa citra merek </w:t>
      </w:r>
      <w:r>
        <w:rPr>
          <w:i/>
        </w:rPr>
        <w:t>(brand image)</w:t>
      </w:r>
      <w:r>
        <w:t xml:space="preserve"> dapat dianggap sebagai jenis asosiasi yang muncul dibenak </w:t>
      </w:r>
      <w:r>
        <w:lastRenderedPageBreak/>
        <w:t>konsumen ketika mengingat sebuah merek tertentu. Asosiasi tersebut secara sederhana dapat muncul dalam bentuk pemikiran atau citra tertentu yang dikaitkan pada suatu merek, sama halnya ketika kita berpikir mengenai orang lain.</w:t>
      </w:r>
    </w:p>
    <w:p w:rsidR="000E02F0" w:rsidRDefault="001A3550" w:rsidP="000E02F0">
      <w:pPr>
        <w:pStyle w:val="ListParagraph"/>
        <w:spacing w:after="0" w:line="360" w:lineRule="auto"/>
        <w:ind w:left="1134" w:firstLine="567"/>
      </w:pPr>
      <w:r>
        <w:t>Sedangkan menurut Aaker (2013</w:t>
      </w:r>
      <w:r w:rsidR="000E02F0">
        <w:t>:164), citra merek adalah asosiasi unik yang ingin diciptakan atau dipelihara oleh pemasar. Asosiasi-asosiasi itu menyatakan apa sesungguhnya merek dan apa yang dijanjikan kepada konsumen.</w:t>
      </w:r>
    </w:p>
    <w:p w:rsidR="000E02F0" w:rsidRDefault="000E02F0" w:rsidP="000E02F0">
      <w:pPr>
        <w:pStyle w:val="ListParagraph"/>
        <w:spacing w:after="0" w:line="360" w:lineRule="auto"/>
        <w:ind w:left="1134" w:firstLine="567"/>
      </w:pPr>
      <w:r>
        <w:t>Dengan demikian teori dari beberapa ahli mengenai pengertian citra merek dapat ditarik kesimpulan bahwa citra merek merupakan asosiasi-asosiasi unik yang muncul di benak konsumen yang membuat konsumen mudah mengingat pada merek suatu produk tersebut.</w:t>
      </w:r>
    </w:p>
    <w:p w:rsidR="000E02F0" w:rsidRDefault="000E02F0" w:rsidP="000E02F0">
      <w:pPr>
        <w:pStyle w:val="ListParagraph"/>
        <w:spacing w:after="0" w:line="360" w:lineRule="auto"/>
        <w:ind w:left="1134"/>
        <w:rPr>
          <w:b/>
        </w:rPr>
      </w:pPr>
    </w:p>
    <w:p w:rsidR="000E02F0" w:rsidRDefault="000E02F0" w:rsidP="0078535D">
      <w:pPr>
        <w:pStyle w:val="ListParagraph"/>
        <w:numPr>
          <w:ilvl w:val="0"/>
          <w:numId w:val="9"/>
        </w:numPr>
        <w:spacing w:after="0" w:line="360" w:lineRule="auto"/>
        <w:ind w:left="1134" w:right="0" w:hanging="283"/>
        <w:rPr>
          <w:b/>
        </w:rPr>
      </w:pPr>
      <w:r>
        <w:rPr>
          <w:b/>
        </w:rPr>
        <w:t>Manfaat Citra Merek</w:t>
      </w:r>
    </w:p>
    <w:p w:rsidR="000E02F0" w:rsidRDefault="000E02F0" w:rsidP="000E02F0">
      <w:pPr>
        <w:pStyle w:val="ListParagraph"/>
        <w:spacing w:after="0" w:line="360" w:lineRule="auto"/>
        <w:ind w:left="1134" w:firstLine="567"/>
      </w:pPr>
      <w:r>
        <w:t xml:space="preserve">Menurut Sutisna (2001:81), terdapat beberrapa manfaat dari citra yang positif, antara lain: </w:t>
      </w:r>
    </w:p>
    <w:p w:rsidR="000E02F0" w:rsidRDefault="000E02F0" w:rsidP="0078535D">
      <w:pPr>
        <w:pStyle w:val="ListParagraph"/>
        <w:numPr>
          <w:ilvl w:val="1"/>
          <w:numId w:val="10"/>
        </w:numPr>
        <w:spacing w:after="0" w:line="360" w:lineRule="auto"/>
        <w:ind w:left="1418" w:right="0" w:hanging="284"/>
      </w:pPr>
      <w:r>
        <w:t>Dengan persepsi yang ada di benak konsumen, citra yang lebih positif terhadap suatu merek atau lebih memungkinkan untuk melakukan pembelian.</w:t>
      </w:r>
    </w:p>
    <w:p w:rsidR="000E02F0" w:rsidRPr="00634122" w:rsidRDefault="000E02F0" w:rsidP="0078535D">
      <w:pPr>
        <w:pStyle w:val="ListParagraph"/>
        <w:numPr>
          <w:ilvl w:val="1"/>
          <w:numId w:val="10"/>
        </w:numPr>
        <w:spacing w:after="0" w:line="360" w:lineRule="auto"/>
        <w:ind w:left="1418" w:right="0" w:hanging="284"/>
      </w:pPr>
      <w:r>
        <w:t>Dengan memanfaatkan citra positif yang telah terbentuk di benak konsumen terhadap merek produk lama, perusahaan dapat melakukan strategi merek (perluasan lini, perluasan merek, aneka merek, ataupun merek baru) dengan mudah karena konsumen sudah mengenal merek produk yang lama.</w:t>
      </w:r>
    </w:p>
    <w:p w:rsidR="000E02F0" w:rsidRDefault="000E02F0" w:rsidP="0078535D">
      <w:pPr>
        <w:pStyle w:val="ListParagraph"/>
        <w:numPr>
          <w:ilvl w:val="0"/>
          <w:numId w:val="9"/>
        </w:numPr>
        <w:spacing w:after="0" w:line="360" w:lineRule="auto"/>
        <w:ind w:left="1134" w:right="0" w:hanging="283"/>
        <w:rPr>
          <w:b/>
        </w:rPr>
      </w:pPr>
      <w:r>
        <w:rPr>
          <w:b/>
        </w:rPr>
        <w:t>Metoda Pengukuran Untuk Citra Merek</w:t>
      </w:r>
    </w:p>
    <w:p w:rsidR="000E02F0" w:rsidRDefault="000E02F0" w:rsidP="000E02F0">
      <w:pPr>
        <w:pStyle w:val="ListParagraph"/>
        <w:spacing w:after="0" w:line="360" w:lineRule="auto"/>
        <w:ind w:left="1134" w:firstLine="567"/>
      </w:pPr>
      <w:r>
        <w:t xml:space="preserve">Menurut Keller (2013:325-335) terdapat banyak cara yang berbeda untuk mengungkap jenis asosiasi terkait dengan merek dan sesuai kekuatan, keberuntungan, dan keunikan. Teknik penelitian kualitatif sering mengidentifikasi kemungkinan asosiasi merek dan sumber ekuitas merek. Ini relatif tidak terstruktur pendekatan pengukuran yang memungkinkan berbagai baik pertanyaan dan jawaban dan juga bisa sering menjadi langkah pertama yang berguna </w:t>
      </w:r>
      <w:r>
        <w:lastRenderedPageBreak/>
        <w:t>dalam mengeksplorasi merek konsumen dan produk persepsi. Teknik-teknik tersebut antara lain:</w:t>
      </w:r>
    </w:p>
    <w:p w:rsidR="000E02F0" w:rsidRDefault="000E02F0" w:rsidP="0078535D">
      <w:pPr>
        <w:pStyle w:val="ListParagraph"/>
        <w:numPr>
          <w:ilvl w:val="2"/>
          <w:numId w:val="11"/>
        </w:numPr>
        <w:spacing w:after="0" w:line="360" w:lineRule="auto"/>
        <w:ind w:left="1418" w:right="0" w:hanging="284"/>
        <w:rPr>
          <w:i/>
        </w:rPr>
      </w:pPr>
      <w:r>
        <w:rPr>
          <w:i/>
        </w:rPr>
        <w:t>Free Associaton</w:t>
      </w:r>
    </w:p>
    <w:p w:rsidR="000E02F0" w:rsidRDefault="000E02F0" w:rsidP="000E02F0">
      <w:pPr>
        <w:pStyle w:val="ListParagraph"/>
        <w:spacing w:after="0" w:line="360" w:lineRule="auto"/>
        <w:ind w:left="1418" w:firstLine="567"/>
        <w:rPr>
          <w:i/>
        </w:rPr>
      </w:pPr>
      <w:r>
        <w:t>Teknik ini merupakan teknik kualitatif yang sederhana dan teknik ini merupakan teknik yang sering digunakan untuk mendapatkan profil asosiasi merek. Peenggunaan teknik ini adalah dengan meminta subyek untuk berpikir mengenai sebuah merek. Subyek yang dipilih akan ditanya apa yang ada di benak subyek mengenai sebuah merek.</w:t>
      </w:r>
    </w:p>
    <w:p w:rsidR="000E02F0" w:rsidRDefault="000E02F0" w:rsidP="0078535D">
      <w:pPr>
        <w:pStyle w:val="ListParagraph"/>
        <w:numPr>
          <w:ilvl w:val="0"/>
          <w:numId w:val="11"/>
        </w:numPr>
        <w:spacing w:after="0" w:line="360" w:lineRule="auto"/>
        <w:ind w:left="1418" w:right="0" w:hanging="284"/>
        <w:rPr>
          <w:i/>
        </w:rPr>
      </w:pPr>
      <w:r>
        <w:rPr>
          <w:i/>
        </w:rPr>
        <w:t>Projective Techniques</w:t>
      </w:r>
    </w:p>
    <w:p w:rsidR="000E02F0" w:rsidRDefault="000E02F0" w:rsidP="000E02F0">
      <w:pPr>
        <w:pStyle w:val="ListParagraph"/>
        <w:spacing w:after="0" w:line="360" w:lineRule="auto"/>
        <w:ind w:left="1418" w:firstLine="567"/>
        <w:rPr>
          <w:i/>
        </w:rPr>
      </w:pPr>
      <w:r>
        <w:t>Teknik ini merupakan teknik untuk mengungkapkan pendapar yang benar dan bagaimana perasaan konsumen ketika konsumen tidak au dan tidak mampu untuk mengekspresikan diri mereka pada pemasar.</w:t>
      </w:r>
    </w:p>
    <w:p w:rsidR="000E02F0" w:rsidRDefault="000E02F0" w:rsidP="0078535D">
      <w:pPr>
        <w:pStyle w:val="ListParagraph"/>
        <w:numPr>
          <w:ilvl w:val="0"/>
          <w:numId w:val="11"/>
        </w:numPr>
        <w:spacing w:after="0" w:line="360" w:lineRule="auto"/>
        <w:ind w:left="1418" w:right="0" w:hanging="284"/>
        <w:rPr>
          <w:i/>
        </w:rPr>
      </w:pPr>
      <w:r>
        <w:rPr>
          <w:i/>
        </w:rPr>
        <w:t>Zatman Metaphor Elication Technique(ZMET)</w:t>
      </w:r>
    </w:p>
    <w:p w:rsidR="000E02F0" w:rsidRDefault="000E02F0" w:rsidP="000E02F0">
      <w:pPr>
        <w:pStyle w:val="ListParagraph"/>
        <w:spacing w:after="0" w:line="360" w:lineRule="auto"/>
        <w:ind w:left="1418" w:firstLine="567"/>
        <w:rPr>
          <w:i/>
        </w:rPr>
      </w:pPr>
      <w:r>
        <w:rPr>
          <w:i/>
        </w:rPr>
        <w:t>ZMET</w:t>
      </w:r>
      <w:r>
        <w:t xml:space="preserve"> didasarkan pada keyakinan bahwa konsumen sering memiliki motivasi bawa sadar untuk perilaku pembelian mereka. </w:t>
      </w:r>
      <w:r>
        <w:rPr>
          <w:i/>
        </w:rPr>
        <w:t>ZMET</w:t>
      </w:r>
      <w:r>
        <w:t xml:space="preserve"> merupakan sebuah teknik untuk memunculkan suatu konstruk yang saling berhubungan dan mempengaruhi pikiran dan perilaku.</w:t>
      </w:r>
    </w:p>
    <w:p w:rsidR="000E02F0" w:rsidRDefault="000E02F0" w:rsidP="0078535D">
      <w:pPr>
        <w:pStyle w:val="ListParagraph"/>
        <w:numPr>
          <w:ilvl w:val="0"/>
          <w:numId w:val="11"/>
        </w:numPr>
        <w:spacing w:after="0" w:line="360" w:lineRule="auto"/>
        <w:ind w:left="1418" w:right="0" w:hanging="284"/>
        <w:rPr>
          <w:i/>
        </w:rPr>
      </w:pPr>
      <w:r>
        <w:rPr>
          <w:i/>
        </w:rPr>
        <w:t>Neural Research Methods</w:t>
      </w:r>
    </w:p>
    <w:p w:rsidR="000E02F0" w:rsidRDefault="000E02F0" w:rsidP="000E02F0">
      <w:pPr>
        <w:pStyle w:val="ListParagraph"/>
        <w:spacing w:after="0" w:line="360" w:lineRule="auto"/>
        <w:ind w:left="1418" w:firstLine="567"/>
        <w:rPr>
          <w:i/>
        </w:rPr>
      </w:pPr>
      <w:r>
        <w:t xml:space="preserve">Mengambil dari </w:t>
      </w:r>
      <w:r>
        <w:rPr>
          <w:i/>
        </w:rPr>
        <w:t>ZMET</w:t>
      </w:r>
      <w:r>
        <w:t xml:space="preserve">, satu langkah lebih lanjut untuk menggali lebih dalam ke alam bawah sadar, beberapa penelitian pemasaran melewati setiap respon verbal dari konsumen melalui berbagai metode </w:t>
      </w:r>
      <w:r>
        <w:rPr>
          <w:i/>
        </w:rPr>
        <w:t>Neural Research Methods</w:t>
      </w:r>
    </w:p>
    <w:p w:rsidR="000E02F0" w:rsidRDefault="000E02F0" w:rsidP="0078535D">
      <w:pPr>
        <w:pStyle w:val="ListParagraph"/>
        <w:numPr>
          <w:ilvl w:val="0"/>
          <w:numId w:val="11"/>
        </w:numPr>
        <w:spacing w:after="0" w:line="360" w:lineRule="auto"/>
        <w:ind w:left="1418" w:right="0" w:hanging="284"/>
        <w:rPr>
          <w:i/>
        </w:rPr>
      </w:pPr>
      <w:r>
        <w:rPr>
          <w:i/>
        </w:rPr>
        <w:t>Brand Personality and Values</w:t>
      </w:r>
    </w:p>
    <w:p w:rsidR="000E02F0" w:rsidRDefault="000E02F0" w:rsidP="000E02F0">
      <w:pPr>
        <w:pStyle w:val="ListParagraph"/>
        <w:spacing w:after="0" w:line="360" w:lineRule="auto"/>
        <w:ind w:left="1418" w:firstLine="567"/>
        <w:rPr>
          <w:i/>
        </w:rPr>
      </w:pPr>
      <w:r>
        <w:t xml:space="preserve">Merupakan karakteristik manusia atau ciri-ciri yang didapat konsumen dari atribut sebuah  merek.  Penelitian dilakukan dengan cara peneliti menilai kepribadian merek melalui </w:t>
      </w:r>
      <w:r>
        <w:rPr>
          <w:i/>
        </w:rPr>
        <w:t>checklist and rating</w:t>
      </w:r>
      <w:r>
        <w:t xml:space="preserve"> dari skala kepribadian merek yang mencerminkan lima faktor yang disebut </w:t>
      </w:r>
      <w:r w:rsidR="005C448C">
        <w:rPr>
          <w:i/>
        </w:rPr>
        <w:t>T</w:t>
      </w:r>
      <w:r>
        <w:rPr>
          <w:i/>
        </w:rPr>
        <w:t>h</w:t>
      </w:r>
      <w:r w:rsidR="005C448C">
        <w:rPr>
          <w:i/>
        </w:rPr>
        <w:t>e</w:t>
      </w:r>
      <w:r>
        <w:rPr>
          <w:i/>
        </w:rPr>
        <w:t xml:space="preserve"> Big Five</w:t>
      </w:r>
      <w:r>
        <w:t>, terdiri dari:</w:t>
      </w:r>
    </w:p>
    <w:p w:rsidR="000E02F0" w:rsidRDefault="000E02F0" w:rsidP="0078535D">
      <w:pPr>
        <w:pStyle w:val="ListParagraph"/>
        <w:numPr>
          <w:ilvl w:val="0"/>
          <w:numId w:val="12"/>
        </w:numPr>
        <w:spacing w:after="0" w:line="360" w:lineRule="auto"/>
        <w:ind w:left="1701" w:right="0" w:hanging="283"/>
        <w:rPr>
          <w:i/>
        </w:rPr>
      </w:pPr>
      <w:r>
        <w:rPr>
          <w:i/>
        </w:rPr>
        <w:t>Sincerity</w:t>
      </w:r>
      <w:r>
        <w:t xml:space="preserve"> (Ketulusan)</w:t>
      </w:r>
    </w:p>
    <w:p w:rsidR="000E02F0" w:rsidRDefault="000E02F0" w:rsidP="0078535D">
      <w:pPr>
        <w:pStyle w:val="ListParagraph"/>
        <w:numPr>
          <w:ilvl w:val="0"/>
          <w:numId w:val="12"/>
        </w:numPr>
        <w:spacing w:after="0" w:line="360" w:lineRule="auto"/>
        <w:ind w:left="1701" w:right="0" w:hanging="283"/>
        <w:rPr>
          <w:i/>
        </w:rPr>
      </w:pPr>
      <w:r>
        <w:rPr>
          <w:i/>
        </w:rPr>
        <w:lastRenderedPageBreak/>
        <w:t>Excitemen</w:t>
      </w:r>
      <w:r>
        <w:t xml:space="preserve"> (Semangat)</w:t>
      </w:r>
    </w:p>
    <w:p w:rsidR="000E02F0" w:rsidRDefault="000E02F0" w:rsidP="0078535D">
      <w:pPr>
        <w:pStyle w:val="ListParagraph"/>
        <w:numPr>
          <w:ilvl w:val="0"/>
          <w:numId w:val="12"/>
        </w:numPr>
        <w:spacing w:after="0" w:line="360" w:lineRule="auto"/>
        <w:ind w:left="1701" w:right="0" w:hanging="283"/>
        <w:rPr>
          <w:i/>
        </w:rPr>
      </w:pPr>
      <w:r>
        <w:rPr>
          <w:i/>
        </w:rPr>
        <w:t>Competence</w:t>
      </w:r>
      <w:r>
        <w:t xml:space="preserve"> (Kompeten)</w:t>
      </w:r>
    </w:p>
    <w:p w:rsidR="000E02F0" w:rsidRDefault="000E02F0" w:rsidP="0078535D">
      <w:pPr>
        <w:pStyle w:val="ListParagraph"/>
        <w:numPr>
          <w:ilvl w:val="0"/>
          <w:numId w:val="12"/>
        </w:numPr>
        <w:spacing w:after="0" w:line="360" w:lineRule="auto"/>
        <w:ind w:left="1701" w:right="0" w:hanging="283"/>
        <w:rPr>
          <w:i/>
        </w:rPr>
      </w:pPr>
      <w:r>
        <w:rPr>
          <w:i/>
        </w:rPr>
        <w:t>Sophistication</w:t>
      </w:r>
      <w:r>
        <w:t xml:space="preserve"> (Kecanggihan)</w:t>
      </w:r>
    </w:p>
    <w:p w:rsidR="000E02F0" w:rsidRDefault="000E02F0" w:rsidP="0078535D">
      <w:pPr>
        <w:pStyle w:val="ListParagraph"/>
        <w:numPr>
          <w:ilvl w:val="0"/>
          <w:numId w:val="12"/>
        </w:numPr>
        <w:spacing w:after="0" w:line="360" w:lineRule="auto"/>
        <w:ind w:left="1701" w:right="0" w:hanging="283"/>
        <w:rPr>
          <w:i/>
        </w:rPr>
      </w:pPr>
      <w:r>
        <w:rPr>
          <w:i/>
        </w:rPr>
        <w:t>Ruggedness</w:t>
      </w:r>
      <w:r>
        <w:t xml:space="preserve"> (Ketidakrataan)</w:t>
      </w:r>
    </w:p>
    <w:p w:rsidR="000E02F0" w:rsidRDefault="000E02F0" w:rsidP="0078535D">
      <w:pPr>
        <w:pStyle w:val="ListParagraph"/>
        <w:numPr>
          <w:ilvl w:val="0"/>
          <w:numId w:val="11"/>
        </w:numPr>
        <w:spacing w:after="0" w:line="360" w:lineRule="auto"/>
        <w:ind w:left="1418" w:right="0" w:hanging="284"/>
        <w:rPr>
          <w:i/>
        </w:rPr>
      </w:pPr>
      <w:r>
        <w:rPr>
          <w:i/>
        </w:rPr>
        <w:t>Ethnograpic and Experiental Methods</w:t>
      </w:r>
    </w:p>
    <w:p w:rsidR="000E02F0" w:rsidRDefault="000E02F0" w:rsidP="000E02F0">
      <w:pPr>
        <w:pStyle w:val="ListParagraph"/>
        <w:spacing w:after="0" w:line="360" w:lineRule="auto"/>
        <w:ind w:left="1418" w:firstLine="567"/>
      </w:pPr>
      <w:r>
        <w:t xml:space="preserve">Penellitian ini lebih dari yang sebelumnya, para peneliti meningkatkanefektivitas pendekatan kualitatif, serta untuk melampaui teknik kualitatif tradisional untuk penelitian konsumen di lingkungan mereka. Banyak dari jenis penelitian berakar pada penelitian etnografi yang awalnya digunakan oleh antropolog. Penelitian etnografi menggunakan </w:t>
      </w:r>
      <w:r>
        <w:rPr>
          <w:i/>
        </w:rPr>
        <w:t>“thick description”</w:t>
      </w:r>
      <w:r>
        <w:t xml:space="preserve"> berdasarkan pengamatan peserta. Dalam pemasaran, tujuan penelitian etnografi adalah untuk mengekstrak dan manafsirkan makna budaya dalam acara dan kegiatan pemasaran melalui berbagai teknik penelitian.</w:t>
      </w:r>
    </w:p>
    <w:p w:rsidR="000E02F0" w:rsidRDefault="000E02F0" w:rsidP="00A7345E">
      <w:pPr>
        <w:pStyle w:val="ListParagraph"/>
        <w:spacing w:after="0" w:line="360" w:lineRule="auto"/>
        <w:ind w:left="1418" w:firstLine="283"/>
      </w:pPr>
      <w:r>
        <w:t xml:space="preserve">Dari teknik-teknik pengukuran di atas untuk menemukan indikator citra merek, peneliti menggunakan metode </w:t>
      </w:r>
      <w:r>
        <w:rPr>
          <w:i/>
        </w:rPr>
        <w:t>free association</w:t>
      </w:r>
      <w:r>
        <w:t xml:space="preserve"> dengan langkah-langkah yang digunakan adalah sebagai berikut.</w:t>
      </w:r>
    </w:p>
    <w:p w:rsidR="000E02F0" w:rsidRDefault="000E02F0" w:rsidP="0078535D">
      <w:pPr>
        <w:pStyle w:val="ListParagraph"/>
        <w:numPr>
          <w:ilvl w:val="0"/>
          <w:numId w:val="13"/>
        </w:numPr>
        <w:spacing w:after="0" w:line="360" w:lineRule="auto"/>
        <w:ind w:left="1701" w:right="0" w:hanging="283"/>
      </w:pPr>
      <w:r>
        <w:t xml:space="preserve">Membuat pertanyaan terbuka untuk ditanyakan kepada responden, dengan pertanyaan, yakni “apa yang terlintas dalam pikiran Anda ketika memikirkan </w:t>
      </w:r>
      <w:r w:rsidR="00A7345E" w:rsidRPr="00A7345E">
        <w:rPr>
          <w:i/>
        </w:rPr>
        <w:t>Chickhen Nugget</w:t>
      </w:r>
      <w:r w:rsidR="00A7345E">
        <w:t xml:space="preserve"> Fiesta</w:t>
      </w:r>
      <w:r>
        <w:t xml:space="preserve"> ?”</w:t>
      </w:r>
    </w:p>
    <w:p w:rsidR="000E02F0" w:rsidRDefault="000E02F0" w:rsidP="0078535D">
      <w:pPr>
        <w:pStyle w:val="ListParagraph"/>
        <w:numPr>
          <w:ilvl w:val="0"/>
          <w:numId w:val="13"/>
        </w:numPr>
        <w:spacing w:after="0" w:line="360" w:lineRule="auto"/>
        <w:ind w:left="1701" w:right="0" w:hanging="283"/>
      </w:pPr>
      <w:r>
        <w:t>Melakukan pra observasi dengan menanyakan sesuai dengan pertanyaan terbuka di atas kepada responden sebanyak 20</w:t>
      </w:r>
    </w:p>
    <w:p w:rsidR="000E02F0" w:rsidRDefault="000E02F0" w:rsidP="0078535D">
      <w:pPr>
        <w:pStyle w:val="ListParagraph"/>
        <w:numPr>
          <w:ilvl w:val="0"/>
          <w:numId w:val="13"/>
        </w:numPr>
        <w:spacing w:before="240" w:after="0" w:line="360" w:lineRule="auto"/>
        <w:ind w:left="1701" w:right="0" w:hanging="283"/>
      </w:pPr>
      <w:r>
        <w:t xml:space="preserve">Merekap hasil jawaban responden ke dalam tabel-tabel untuk dikelompokkan ke dalam jawaban yang sejenis </w:t>
      </w:r>
    </w:p>
    <w:p w:rsidR="000E02F0" w:rsidRDefault="000E02F0" w:rsidP="0078535D">
      <w:pPr>
        <w:pStyle w:val="ListParagraph"/>
        <w:numPr>
          <w:ilvl w:val="0"/>
          <w:numId w:val="13"/>
        </w:numPr>
        <w:spacing w:after="0" w:line="360" w:lineRule="auto"/>
        <w:ind w:left="1701" w:right="0" w:hanging="283"/>
        <w:rPr>
          <w:i/>
        </w:rPr>
      </w:pPr>
      <w:r>
        <w:rPr>
          <w:i/>
        </w:rPr>
        <w:t xml:space="preserve">Screening </w:t>
      </w:r>
      <w:r>
        <w:t>ulang jawaban responden supaya tidak ada jawaban ganda</w:t>
      </w:r>
    </w:p>
    <w:p w:rsidR="000E02F0" w:rsidRDefault="000E02F0" w:rsidP="0078535D">
      <w:pPr>
        <w:pStyle w:val="ListParagraph"/>
        <w:numPr>
          <w:ilvl w:val="0"/>
          <w:numId w:val="13"/>
        </w:numPr>
        <w:spacing w:after="0" w:line="360" w:lineRule="auto"/>
        <w:ind w:left="1701" w:right="0" w:hanging="283"/>
      </w:pPr>
      <w:r>
        <w:t xml:space="preserve">Menyimpulkan asosiasi-asosiasi yang terbentuk dari jawaban responden mengenai </w:t>
      </w:r>
      <w:r w:rsidR="00A7345E" w:rsidRPr="00A7345E">
        <w:rPr>
          <w:i/>
        </w:rPr>
        <w:t>Chickhen Nugget</w:t>
      </w:r>
      <w:r w:rsidR="00A7345E">
        <w:t xml:space="preserve"> Fiesta</w:t>
      </w:r>
    </w:p>
    <w:p w:rsidR="000E02F0" w:rsidRDefault="000E02F0" w:rsidP="000E02F0">
      <w:pPr>
        <w:pStyle w:val="ListParagraph"/>
        <w:spacing w:after="0" w:line="360" w:lineRule="auto"/>
        <w:ind w:left="1134" w:firstLine="567"/>
      </w:pPr>
      <w:r>
        <w:t xml:space="preserve">Dari langkah-langkah di atas menghasilkan asosiasi-asosiasi mengenai merek </w:t>
      </w:r>
      <w:r w:rsidR="00A7345E" w:rsidRPr="00A7345E">
        <w:rPr>
          <w:i/>
        </w:rPr>
        <w:t>Chickhen Nugget</w:t>
      </w:r>
      <w:r w:rsidR="00A7345E">
        <w:t xml:space="preserve"> Fiesta</w:t>
      </w:r>
      <w:r>
        <w:t>, yakni sebagai berikut :</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Chickhen Nugget Fiesta memiliki rasa yang enak</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Chickhen Nugget Fiesta mudah didapatkan</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lastRenderedPageBreak/>
        <w:t>Chickhen Nugget Fiesta memiliki iklan yang menarik</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Chickhen Nugget Fiesta memiliki kemasan yang praktis</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Cara penyajian Chickhen Nugget Fiesta mudah</w:t>
      </w:r>
    </w:p>
    <w:p w:rsidR="00C0209E" w:rsidRPr="00C0209E" w:rsidRDefault="00C0209E" w:rsidP="0078535D">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Chickhen nugget fiesta memiliki kemasan berwarna merah</w:t>
      </w:r>
    </w:p>
    <w:p w:rsidR="000E02F0" w:rsidRPr="001064F7" w:rsidRDefault="00C0209E" w:rsidP="001064F7">
      <w:pPr>
        <w:numPr>
          <w:ilvl w:val="0"/>
          <w:numId w:val="60"/>
        </w:numPr>
        <w:spacing w:after="160" w:line="360" w:lineRule="auto"/>
        <w:ind w:left="1843" w:right="0"/>
        <w:contextualSpacing/>
        <w:jc w:val="left"/>
        <w:rPr>
          <w:rFonts w:eastAsiaTheme="minorHAnsi"/>
          <w:color w:val="auto"/>
          <w:szCs w:val="24"/>
          <w:lang w:eastAsia="en-US"/>
        </w:rPr>
      </w:pPr>
      <w:r w:rsidRPr="00C0209E">
        <w:rPr>
          <w:rFonts w:eastAsiaTheme="minorHAnsi"/>
          <w:color w:val="auto"/>
          <w:szCs w:val="24"/>
          <w:lang w:eastAsia="en-US"/>
        </w:rPr>
        <w:t>Tagline Chickhen Nugget Fiesta menarik</w:t>
      </w:r>
    </w:p>
    <w:p w:rsidR="000E02F0" w:rsidRDefault="000E02F0" w:rsidP="0078535D">
      <w:pPr>
        <w:pStyle w:val="ListParagraph"/>
        <w:numPr>
          <w:ilvl w:val="0"/>
          <w:numId w:val="9"/>
        </w:numPr>
        <w:spacing w:after="0" w:line="360" w:lineRule="auto"/>
        <w:ind w:left="1134" w:right="0" w:hanging="283"/>
        <w:rPr>
          <w:b/>
        </w:rPr>
      </w:pPr>
      <w:r>
        <w:rPr>
          <w:b/>
        </w:rPr>
        <w:t>Dimensi Citra Merek</w:t>
      </w:r>
    </w:p>
    <w:p w:rsidR="000E02F0" w:rsidRDefault="000E02F0" w:rsidP="000E02F0">
      <w:pPr>
        <w:pStyle w:val="ListParagraph"/>
        <w:spacing w:after="0" w:line="360" w:lineRule="auto"/>
        <w:ind w:left="1134" w:firstLine="567"/>
      </w:pPr>
      <w:r>
        <w:t>Menurut Keller (2013:78-79) menyatakan bahwa faktor-faktor yang membentuk citra merek yang dapat dievaluasi oleh konsumen ada tiga, yaitu:</w:t>
      </w:r>
    </w:p>
    <w:p w:rsidR="000E02F0" w:rsidRDefault="000E02F0" w:rsidP="0078535D">
      <w:pPr>
        <w:pStyle w:val="ListParagraph"/>
        <w:numPr>
          <w:ilvl w:val="1"/>
          <w:numId w:val="14"/>
        </w:numPr>
        <w:spacing w:after="0" w:line="360" w:lineRule="auto"/>
        <w:ind w:left="1418" w:right="0" w:hanging="284"/>
      </w:pPr>
      <w:r>
        <w:rPr>
          <w:i/>
        </w:rPr>
        <w:t>Strenght of brand association</w:t>
      </w:r>
      <w:r>
        <w:t xml:space="preserve"> (kekuatan asosiasi merek)</w:t>
      </w:r>
    </w:p>
    <w:p w:rsidR="000E02F0" w:rsidRDefault="000E02F0" w:rsidP="000E02F0">
      <w:pPr>
        <w:pStyle w:val="ListParagraph"/>
        <w:spacing w:after="0" w:line="360" w:lineRule="auto"/>
        <w:ind w:left="1418" w:firstLine="567"/>
      </w:pPr>
      <w:r>
        <w:t>Semakin dalam seseorang berpikir tentang informasi produk dan menghubungkannya dengan pengetahuan merek yang ada, semakin kuat asosiasi merek yang akan dihasilkan. Dua faktor yang memperkuat asosiasi untuk setiap bagian dari informasi yang relevan pribadinya dan konsistensi dengan yang disajikan dari waktu ke waktu. Asosiasi tertentu kita ingat dan arti-penting mereka akan tergantung tidak hanya pada kekuatan hubungan, tetapi juga pada pengambilan tersebut isyarat hadir dan konteks di mana kita mempertimbangkan merek. Secara umum, pengalaman langsung menciptakan terkuat atribut merek dan manfaat asosiasi dan sangat berpengaruh dalam keputusan konsumen ketika mereka secara akurat menafsirkannya.</w:t>
      </w:r>
    </w:p>
    <w:p w:rsidR="000E02F0" w:rsidRDefault="000E02F0" w:rsidP="0078535D">
      <w:pPr>
        <w:pStyle w:val="ListParagraph"/>
        <w:numPr>
          <w:ilvl w:val="0"/>
          <w:numId w:val="10"/>
        </w:numPr>
        <w:spacing w:after="0" w:line="360" w:lineRule="auto"/>
        <w:ind w:left="1418" w:right="0" w:hanging="284"/>
      </w:pPr>
      <w:r>
        <w:rPr>
          <w:i/>
        </w:rPr>
        <w:t>Favorability of brand association</w:t>
      </w:r>
      <w:r>
        <w:t xml:space="preserve"> (keuntungan asosiasi merek)</w:t>
      </w:r>
    </w:p>
    <w:p w:rsidR="000E02F0" w:rsidRDefault="000E02F0" w:rsidP="000E02F0">
      <w:pPr>
        <w:pStyle w:val="ListParagraph"/>
        <w:spacing w:after="0" w:line="360" w:lineRule="auto"/>
        <w:ind w:left="1418" w:firstLine="567"/>
      </w:pPr>
      <w:r>
        <w:t xml:space="preserve">Pemasar menciptakan menguntungkan asosiasi merek dengan meyakinkan konsumen bahwa merek memiliki atribut yang relevan dan manfaat yang memuaskan mereka kebutuhan dan keinginan, sehingga mereka membentuk penilaian merek secara keseluruhan positif. Konsumen tidak akan menahan semua asosiasi merek menjadi sama pentingnya, tidak pula mereka melihat mereka semua positif atau menghargai mereka semua sama di situasi pembelian atau konsumsi yang berbeda. Asosiasi merek mungkin situationor tergantung pada konteks dan berbeda-beda sesuai dengan apa yang </w:t>
      </w:r>
      <w:r>
        <w:lastRenderedPageBreak/>
        <w:t>ingin konsumen untuk mencapai dalam pembelian itu atau keputusan konsumsi. Sebuah asosiasi demikian dapat dinilai dalam satu situasi tetapi tidak lainnya.</w:t>
      </w:r>
    </w:p>
    <w:p w:rsidR="000E02F0" w:rsidRDefault="000E02F0" w:rsidP="0078535D">
      <w:pPr>
        <w:pStyle w:val="ListParagraph"/>
        <w:numPr>
          <w:ilvl w:val="0"/>
          <w:numId w:val="10"/>
        </w:numPr>
        <w:spacing w:after="0" w:line="360" w:lineRule="auto"/>
        <w:ind w:left="1418" w:right="0" w:hanging="284"/>
      </w:pPr>
      <w:r>
        <w:rPr>
          <w:i/>
        </w:rPr>
        <w:t>Uniqueness of brand association</w:t>
      </w:r>
      <w:r>
        <w:t xml:space="preserve"> (keunikan asosiasi merek)</w:t>
      </w:r>
    </w:p>
    <w:p w:rsidR="000E02F0" w:rsidRDefault="000E02F0" w:rsidP="000E02F0">
      <w:pPr>
        <w:pStyle w:val="ListParagraph"/>
        <w:spacing w:after="0" w:line="360" w:lineRule="auto"/>
        <w:ind w:left="1418" w:firstLine="567"/>
      </w:pPr>
      <w:r>
        <w:t xml:space="preserve">Keunikan asosiasi merek adalah bahwa merek memiliki keunggulan kompetitif yang berkelanjutan atau "proposisi penjualan unik" yang memberikan konsumen sebuah menarik. Alasan mengapa mereka harus membeli merek tersebut. Pemasar dapat membuat perbedaan yang unik ini eksplisit melalui perbandingan langsung dengan pesaing, atau mereka mungkin menyoroti secara implisit. Mereka mungkin mendasarkan pada atribut atau manfaat kinerja yang terkait atau non-kinerja terkait. </w:t>
      </w:r>
    </w:p>
    <w:p w:rsidR="000E02F0" w:rsidRDefault="000E02F0" w:rsidP="000E02F0">
      <w:pPr>
        <w:pStyle w:val="ListParagraph"/>
        <w:spacing w:after="0" w:line="360" w:lineRule="auto"/>
        <w:ind w:left="1418" w:firstLine="567"/>
      </w:pPr>
      <w:r>
        <w:t>Meskipun asosiasi yang unik sangat penting untuk kesuksesan sebuah merek, kecuali merek tidak menghadapi kompetisi, kemungkinan besar akan berbagi beberapa asosiasi dengan merek lain. Salah satu fungsi asosiasi bersama adalah untuk membangun keanggotaan kategori dan menentukan ruang lingkup persaingan dengan produk dan layanan lainnya.</w:t>
      </w:r>
    </w:p>
    <w:p w:rsidR="000E02F0" w:rsidRDefault="000E02F0" w:rsidP="000E02F0">
      <w:pPr>
        <w:pStyle w:val="ListParagraph"/>
        <w:spacing w:after="0" w:line="360" w:lineRule="auto"/>
        <w:ind w:left="1134"/>
        <w:rPr>
          <w:b/>
        </w:rPr>
      </w:pPr>
    </w:p>
    <w:p w:rsidR="000E02F0" w:rsidRDefault="000E02F0" w:rsidP="0078535D">
      <w:pPr>
        <w:pStyle w:val="ListParagraph"/>
        <w:numPr>
          <w:ilvl w:val="0"/>
          <w:numId w:val="9"/>
        </w:numPr>
        <w:spacing w:after="0" w:line="360" w:lineRule="auto"/>
        <w:ind w:left="1134" w:right="0" w:hanging="283"/>
        <w:rPr>
          <w:b/>
        </w:rPr>
      </w:pPr>
      <w:r>
        <w:rPr>
          <w:b/>
        </w:rPr>
        <w:t>Indikator Citra Merek</w:t>
      </w:r>
    </w:p>
    <w:p w:rsidR="000E02F0" w:rsidRDefault="000E02F0" w:rsidP="000E02F0">
      <w:pPr>
        <w:pStyle w:val="ListParagraph"/>
        <w:spacing w:after="0" w:line="360" w:lineRule="auto"/>
        <w:ind w:left="1134" w:firstLine="567"/>
      </w:pPr>
      <w:r>
        <w:t>Kemudian langkah yang selanjutnya untuk menentukan indikator dan item pernyataan, peneliti memadukan dimensi citra merek dengan hasil pra penelitian, yakni sebagai berikut:</w:t>
      </w:r>
    </w:p>
    <w:p w:rsidR="000E02F0" w:rsidRDefault="000E02F0" w:rsidP="0078535D">
      <w:pPr>
        <w:pStyle w:val="ListParagraph"/>
        <w:numPr>
          <w:ilvl w:val="0"/>
          <w:numId w:val="15"/>
        </w:numPr>
        <w:spacing w:after="0" w:line="360" w:lineRule="auto"/>
        <w:ind w:left="1418" w:right="0" w:hanging="284"/>
        <w:rPr>
          <w:color w:val="000000" w:themeColor="text1"/>
        </w:rPr>
      </w:pPr>
      <w:r w:rsidRPr="006F4BF1">
        <w:rPr>
          <w:i/>
          <w:color w:val="000000" w:themeColor="text1"/>
        </w:rPr>
        <w:t>Strenght of brand association</w:t>
      </w:r>
      <w:r w:rsidRPr="006F4BF1">
        <w:rPr>
          <w:color w:val="000000" w:themeColor="text1"/>
        </w:rPr>
        <w:t xml:space="preserve"> (kekuatan asosiasi merek)</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a)</w:t>
      </w:r>
      <w:r w:rsidRPr="00B11ED5">
        <w:rPr>
          <w:color w:val="000000" w:themeColor="text1"/>
        </w:rPr>
        <w:tab/>
        <w:t>Chickhen Nugget Fiesta memiliki rasa yang enak</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b)</w:t>
      </w:r>
      <w:r w:rsidRPr="00B11ED5">
        <w:rPr>
          <w:color w:val="000000" w:themeColor="text1"/>
        </w:rPr>
        <w:tab/>
        <w:t>Chickhen Nugget Fiesta mudah didapatkan</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c)</w:t>
      </w:r>
      <w:r w:rsidRPr="00B11ED5">
        <w:rPr>
          <w:color w:val="000000" w:themeColor="text1"/>
        </w:rPr>
        <w:tab/>
        <w:t>Chickhen Nugget Fiesta memiliki iklan yang menarik</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d)</w:t>
      </w:r>
      <w:r w:rsidRPr="00B11ED5">
        <w:rPr>
          <w:color w:val="000000" w:themeColor="text1"/>
        </w:rPr>
        <w:tab/>
        <w:t>Chickhen Nugget Fiesta memiliki kemasan yang praktis</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e)</w:t>
      </w:r>
      <w:r w:rsidRPr="00B11ED5">
        <w:rPr>
          <w:color w:val="000000" w:themeColor="text1"/>
        </w:rPr>
        <w:tab/>
        <w:t>Cara penyajian Chickhen Nugget Fiesta mudah</w:t>
      </w:r>
    </w:p>
    <w:p w:rsidR="00B11ED5" w:rsidRPr="00B11ED5" w:rsidRDefault="00B11ED5" w:rsidP="00B11ED5">
      <w:pPr>
        <w:pStyle w:val="ListParagraph"/>
        <w:spacing w:after="0" w:line="360" w:lineRule="auto"/>
        <w:ind w:left="1843" w:right="0" w:firstLine="0"/>
        <w:rPr>
          <w:color w:val="000000" w:themeColor="text1"/>
        </w:rPr>
      </w:pPr>
      <w:r w:rsidRPr="00B11ED5">
        <w:rPr>
          <w:color w:val="000000" w:themeColor="text1"/>
        </w:rPr>
        <w:t>f)</w:t>
      </w:r>
      <w:r w:rsidRPr="00B11ED5">
        <w:rPr>
          <w:color w:val="000000" w:themeColor="text1"/>
        </w:rPr>
        <w:tab/>
        <w:t>Chickhen nugget fiesta memiliki kemasan berwarna merah</w:t>
      </w:r>
    </w:p>
    <w:p w:rsidR="00B11ED5" w:rsidRPr="006F4BF1" w:rsidRDefault="00B11ED5" w:rsidP="00B11ED5">
      <w:pPr>
        <w:pStyle w:val="ListParagraph"/>
        <w:spacing w:after="0" w:line="360" w:lineRule="auto"/>
        <w:ind w:left="1843" w:right="0" w:firstLine="0"/>
        <w:rPr>
          <w:color w:val="000000" w:themeColor="text1"/>
        </w:rPr>
      </w:pPr>
      <w:r w:rsidRPr="00B11ED5">
        <w:rPr>
          <w:color w:val="000000" w:themeColor="text1"/>
        </w:rPr>
        <w:t>g)</w:t>
      </w:r>
      <w:r w:rsidRPr="00B11ED5">
        <w:rPr>
          <w:color w:val="000000" w:themeColor="text1"/>
        </w:rPr>
        <w:tab/>
        <w:t>Tagline Chickhen Nugget Fiesta menarik</w:t>
      </w:r>
    </w:p>
    <w:p w:rsidR="000E02F0" w:rsidRPr="006F4BF1" w:rsidRDefault="000E02F0" w:rsidP="0078535D">
      <w:pPr>
        <w:pStyle w:val="ListParagraph"/>
        <w:numPr>
          <w:ilvl w:val="0"/>
          <w:numId w:val="15"/>
        </w:numPr>
        <w:spacing w:after="0" w:line="360" w:lineRule="auto"/>
        <w:ind w:left="1418" w:right="0" w:hanging="284"/>
        <w:rPr>
          <w:color w:val="000000" w:themeColor="text1"/>
        </w:rPr>
      </w:pPr>
      <w:r w:rsidRPr="006F4BF1">
        <w:rPr>
          <w:color w:val="000000" w:themeColor="text1"/>
        </w:rPr>
        <w:t>Favorability of brand association (keuntungan asosiasi merek)</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lastRenderedPageBreak/>
        <w:t>Chickhen Nugget Fiesta memiliki rasa yang enak</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Chickhen Nugget Fiesta mudah didapatkan</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Chickhen Nugget Fiesta memiliki iklan yang menarik</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Chickhen Nugget Fiesta memiliki kemasan yang praktis</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Cara penyajian Chickhen Nugget Fiesta mudah</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Chickhen nugget fiesta memiliki kemasan berwarna merah</w:t>
      </w:r>
    </w:p>
    <w:p w:rsidR="00B11ED5" w:rsidRPr="00B11ED5" w:rsidRDefault="00B11ED5" w:rsidP="0078535D">
      <w:pPr>
        <w:pStyle w:val="ListParagraph"/>
        <w:numPr>
          <w:ilvl w:val="0"/>
          <w:numId w:val="16"/>
        </w:numPr>
        <w:spacing w:after="0" w:line="360" w:lineRule="auto"/>
        <w:ind w:left="2127" w:right="0" w:hanging="284"/>
        <w:rPr>
          <w:color w:val="000000" w:themeColor="text1"/>
        </w:rPr>
      </w:pPr>
      <w:r w:rsidRPr="00B11ED5">
        <w:rPr>
          <w:color w:val="000000" w:themeColor="text1"/>
        </w:rPr>
        <w:t>Tagline Chickhen Nugget Fiesta menarik</w:t>
      </w:r>
    </w:p>
    <w:p w:rsidR="00B11ED5" w:rsidRDefault="000E02F0" w:rsidP="0078535D">
      <w:pPr>
        <w:pStyle w:val="ListParagraph"/>
        <w:numPr>
          <w:ilvl w:val="0"/>
          <w:numId w:val="15"/>
        </w:numPr>
        <w:spacing w:after="0" w:line="360" w:lineRule="auto"/>
        <w:ind w:left="1418" w:right="0" w:hanging="284"/>
        <w:rPr>
          <w:color w:val="000000" w:themeColor="text1"/>
        </w:rPr>
      </w:pPr>
      <w:r w:rsidRPr="006F4BF1">
        <w:rPr>
          <w:i/>
          <w:color w:val="000000" w:themeColor="text1"/>
        </w:rPr>
        <w:t>Uniqueness of brand association</w:t>
      </w:r>
      <w:r w:rsidRPr="006F4BF1">
        <w:rPr>
          <w:color w:val="000000" w:themeColor="text1"/>
        </w:rPr>
        <w:t xml:space="preserve"> (keunikan asosiasi merek)</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a)</w:t>
      </w:r>
      <w:r w:rsidRPr="00B11ED5">
        <w:rPr>
          <w:color w:val="000000" w:themeColor="text1"/>
        </w:rPr>
        <w:tab/>
        <w:t>Chickhen Nugget Fiesta memiliki rasa yang enak</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b)</w:t>
      </w:r>
      <w:r w:rsidRPr="00B11ED5">
        <w:rPr>
          <w:color w:val="000000" w:themeColor="text1"/>
        </w:rPr>
        <w:tab/>
        <w:t>Chickhen Nugget Fiesta mudah didapatkan</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c)</w:t>
      </w:r>
      <w:r w:rsidRPr="00B11ED5">
        <w:rPr>
          <w:color w:val="000000" w:themeColor="text1"/>
        </w:rPr>
        <w:tab/>
        <w:t>Chickhen Nugget Fiesta memiliki iklan yang menarik</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d)</w:t>
      </w:r>
      <w:r w:rsidRPr="00B11ED5">
        <w:rPr>
          <w:color w:val="000000" w:themeColor="text1"/>
        </w:rPr>
        <w:tab/>
        <w:t>Chickhen Nugget Fiesta memiliki kemasan yang praktis</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e)</w:t>
      </w:r>
      <w:r w:rsidRPr="00B11ED5">
        <w:rPr>
          <w:color w:val="000000" w:themeColor="text1"/>
        </w:rPr>
        <w:tab/>
        <w:t>Cara penyajian Chickhen Nugget Fiesta mudah</w:t>
      </w:r>
    </w:p>
    <w:p w:rsidR="00B11ED5"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f)</w:t>
      </w:r>
      <w:r w:rsidRPr="00B11ED5">
        <w:rPr>
          <w:color w:val="000000" w:themeColor="text1"/>
        </w:rPr>
        <w:tab/>
        <w:t>Chickhen nugget fiesta memiliki kemasan berwarna merah</w:t>
      </w:r>
    </w:p>
    <w:p w:rsidR="006E5024" w:rsidRPr="00B11ED5" w:rsidRDefault="00B11ED5" w:rsidP="00B11ED5">
      <w:pPr>
        <w:pStyle w:val="ListParagraph"/>
        <w:spacing w:after="0" w:line="360" w:lineRule="auto"/>
        <w:ind w:left="1418" w:right="0" w:firstLine="425"/>
        <w:rPr>
          <w:color w:val="000000" w:themeColor="text1"/>
        </w:rPr>
      </w:pPr>
      <w:r w:rsidRPr="00B11ED5">
        <w:rPr>
          <w:color w:val="000000" w:themeColor="text1"/>
        </w:rPr>
        <w:t>g)</w:t>
      </w:r>
      <w:r w:rsidRPr="00B11ED5">
        <w:rPr>
          <w:color w:val="000000" w:themeColor="text1"/>
        </w:rPr>
        <w:tab/>
        <w:t>Tagline Chickhen Nugget Fiesta menarik</w:t>
      </w:r>
      <w:r w:rsidR="006F4BF1" w:rsidRPr="00B11ED5">
        <w:rPr>
          <w:color w:val="000000" w:themeColor="text1"/>
        </w:rPr>
        <w:t xml:space="preserve">Chickhen Nugget </w:t>
      </w:r>
    </w:p>
    <w:p w:rsidR="00B11ED5" w:rsidRPr="006E5024" w:rsidRDefault="00B11ED5" w:rsidP="00B11ED5">
      <w:pPr>
        <w:pStyle w:val="ListParagraph"/>
        <w:spacing w:after="0" w:line="360" w:lineRule="auto"/>
        <w:ind w:left="1418" w:right="0" w:firstLine="0"/>
        <w:rPr>
          <w:color w:val="FF0000"/>
        </w:rPr>
      </w:pPr>
    </w:p>
    <w:p w:rsidR="000E02F0" w:rsidRDefault="000E02F0" w:rsidP="00310A57">
      <w:pPr>
        <w:spacing w:after="0" w:line="360" w:lineRule="auto"/>
        <w:ind w:right="0" w:firstLine="251"/>
        <w:rPr>
          <w:b/>
          <w:szCs w:val="24"/>
        </w:rPr>
      </w:pPr>
      <w:r>
        <w:rPr>
          <w:b/>
          <w:szCs w:val="24"/>
        </w:rPr>
        <w:t>7. Komunikasi Pemasaran</w:t>
      </w:r>
    </w:p>
    <w:p w:rsidR="000E02F0" w:rsidRDefault="000E02F0" w:rsidP="000E02F0">
      <w:pPr>
        <w:spacing w:after="0" w:line="360" w:lineRule="auto"/>
        <w:ind w:right="0" w:firstLine="687"/>
        <w:rPr>
          <w:b/>
          <w:szCs w:val="24"/>
        </w:rPr>
      </w:pPr>
      <w:r>
        <w:rPr>
          <w:b/>
          <w:szCs w:val="24"/>
        </w:rPr>
        <w:t>a. Pengertian Komunikasi Pemaaran</w:t>
      </w:r>
    </w:p>
    <w:p w:rsidR="00310A57" w:rsidRDefault="000E02F0" w:rsidP="00310A57">
      <w:pPr>
        <w:spacing w:after="0" w:line="360" w:lineRule="auto"/>
        <w:ind w:left="720" w:firstLine="687"/>
        <w:rPr>
          <w:szCs w:val="24"/>
        </w:rPr>
      </w:pPr>
      <w:r>
        <w:rPr>
          <w:szCs w:val="24"/>
        </w:rPr>
        <w:t>Menurut Kotler (2009:172),</w:t>
      </w:r>
      <w:r>
        <w:rPr>
          <w:color w:val="FFFFFF" w:themeColor="background1"/>
          <w:szCs w:val="24"/>
        </w:rPr>
        <w:t>”</w:t>
      </w:r>
      <w:r>
        <w:rPr>
          <w:szCs w:val="24"/>
        </w:rPr>
        <w:t>Komunikasi pemasaran adalah sarana dimana perusahaan berusaha menginformasikan,  menbujuk, dan mengingatkan  konsumen secara langsung maupun tidak langsung, tentang produk dan merek yang dijual.</w:t>
      </w:r>
      <w:r>
        <w:rPr>
          <w:color w:val="FFFFFF" w:themeColor="background1"/>
          <w:szCs w:val="24"/>
        </w:rPr>
        <w:t>”</w:t>
      </w:r>
      <w:r>
        <w:rPr>
          <w:szCs w:val="24"/>
        </w:rPr>
        <w:t>Jadi, komunikasi pemasaran sebagai sarana bagi perusahaan untuk menginformasikan atau untuk menunjukkan merek yang dibuat perusahaan dan mengkomunikasikannya dengan konsumen dan sekaligus membangun hubungan dengan konsumen. Komunikasi pemasaran juga memberikan fungsi bagi konsumen yaitu memberikan informasi mengenai pemakaian produk, siapa saja pemakai produk, kapan, dan dimana. Cara pemasar melakukan komunikasi terhadap kosnumennya yaitu de</w:t>
      </w:r>
      <w:r w:rsidR="00310A57">
        <w:rPr>
          <w:szCs w:val="24"/>
        </w:rPr>
        <w:t>ngan melakukan bauran pemasaran</w:t>
      </w:r>
    </w:p>
    <w:p w:rsidR="00310A57" w:rsidRDefault="00310A57" w:rsidP="00310A57">
      <w:pPr>
        <w:spacing w:after="0" w:line="360" w:lineRule="auto"/>
        <w:ind w:left="720" w:firstLine="687"/>
        <w:rPr>
          <w:szCs w:val="24"/>
        </w:rPr>
      </w:pPr>
    </w:p>
    <w:p w:rsidR="00310A57" w:rsidRDefault="00310A57" w:rsidP="00310A57">
      <w:pPr>
        <w:spacing w:after="0" w:line="360" w:lineRule="auto"/>
        <w:ind w:left="720" w:firstLine="687"/>
        <w:rPr>
          <w:szCs w:val="24"/>
        </w:rPr>
      </w:pPr>
    </w:p>
    <w:p w:rsidR="00310A57" w:rsidRDefault="00310A57" w:rsidP="00310A57">
      <w:pPr>
        <w:spacing w:after="0" w:line="360" w:lineRule="auto"/>
        <w:ind w:left="720" w:firstLine="687"/>
        <w:rPr>
          <w:szCs w:val="24"/>
        </w:rPr>
      </w:pPr>
    </w:p>
    <w:p w:rsidR="000E02F0" w:rsidRDefault="000E02F0" w:rsidP="000E02F0">
      <w:pPr>
        <w:spacing w:after="0" w:line="360" w:lineRule="auto"/>
        <w:ind w:right="0" w:firstLine="687"/>
        <w:rPr>
          <w:b/>
          <w:szCs w:val="24"/>
        </w:rPr>
      </w:pPr>
      <w:r>
        <w:rPr>
          <w:b/>
          <w:szCs w:val="24"/>
        </w:rPr>
        <w:lastRenderedPageBreak/>
        <w:t>b. Bauran Komunikasi Pemasaran</w:t>
      </w:r>
    </w:p>
    <w:p w:rsidR="000E02F0" w:rsidRDefault="000E02F0" w:rsidP="00310A57">
      <w:pPr>
        <w:pStyle w:val="ListParagraph"/>
        <w:spacing w:after="0" w:line="360" w:lineRule="auto"/>
        <w:ind w:left="993" w:firstLine="567"/>
        <w:rPr>
          <w:szCs w:val="24"/>
        </w:rPr>
      </w:pPr>
      <w:r>
        <w:rPr>
          <w:szCs w:val="24"/>
        </w:rPr>
        <w:t>Menurut Kotler (2009:174) bauran komunikasi pemasaran (</w:t>
      </w:r>
      <w:r>
        <w:rPr>
          <w:i/>
          <w:iCs/>
          <w:szCs w:val="24"/>
        </w:rPr>
        <w:t>marketing</w:t>
      </w:r>
      <w:r>
        <w:rPr>
          <w:szCs w:val="24"/>
        </w:rPr>
        <w:t xml:space="preserve"> </w:t>
      </w:r>
      <w:r>
        <w:rPr>
          <w:i/>
          <w:iCs/>
          <w:szCs w:val="24"/>
        </w:rPr>
        <w:t>communication</w:t>
      </w:r>
      <w:r>
        <w:rPr>
          <w:szCs w:val="24"/>
        </w:rPr>
        <w:t xml:space="preserve"> </w:t>
      </w:r>
      <w:r>
        <w:rPr>
          <w:i/>
          <w:iCs/>
          <w:szCs w:val="24"/>
        </w:rPr>
        <w:t>mix</w:t>
      </w:r>
      <w:r>
        <w:rPr>
          <w:szCs w:val="24"/>
        </w:rPr>
        <w:t>) terdiri dari delapan model komunikasi utama, yakni:</w:t>
      </w:r>
    </w:p>
    <w:p w:rsidR="000E02F0" w:rsidRDefault="000E02F0" w:rsidP="0078535D">
      <w:pPr>
        <w:pStyle w:val="ListParagraph"/>
        <w:numPr>
          <w:ilvl w:val="0"/>
          <w:numId w:val="17"/>
        </w:numPr>
        <w:tabs>
          <w:tab w:val="left" w:pos="1843"/>
        </w:tabs>
        <w:spacing w:after="0" w:line="360" w:lineRule="auto"/>
        <w:ind w:left="1843" w:right="0" w:hanging="425"/>
        <w:rPr>
          <w:szCs w:val="24"/>
        </w:rPr>
      </w:pPr>
      <w:r>
        <w:rPr>
          <w:szCs w:val="24"/>
        </w:rPr>
        <w:t>Iklan – Semua bentuk terbayar dari presentasi nonpersonal dan promos iide, barang, atau jasa melalui sponsor yang jelas.</w:t>
      </w:r>
    </w:p>
    <w:p w:rsidR="000E02F0" w:rsidRDefault="000E02F0" w:rsidP="0078535D">
      <w:pPr>
        <w:pStyle w:val="ListParagraph"/>
        <w:numPr>
          <w:ilvl w:val="0"/>
          <w:numId w:val="17"/>
        </w:numPr>
        <w:spacing w:after="0" w:line="360" w:lineRule="auto"/>
        <w:ind w:left="1843" w:right="0" w:hanging="425"/>
        <w:jc w:val="left"/>
        <w:rPr>
          <w:szCs w:val="24"/>
        </w:rPr>
      </w:pPr>
      <w:r>
        <w:rPr>
          <w:szCs w:val="24"/>
        </w:rPr>
        <w:t>Promosi Penjualan –</w:t>
      </w:r>
      <w:r>
        <w:rPr>
          <w:color w:val="FFFFFF" w:themeColor="background1"/>
          <w:szCs w:val="24"/>
        </w:rPr>
        <w:t>“</w:t>
      </w:r>
      <w:r>
        <w:rPr>
          <w:szCs w:val="24"/>
        </w:rPr>
        <w:t>Berbagai insentif jangka pendek untuk mendorong percobaan atau pembelian produk atau jasa.</w:t>
      </w:r>
      <w:r>
        <w:rPr>
          <w:color w:val="FFFFFF" w:themeColor="background1"/>
          <w:szCs w:val="24"/>
        </w:rPr>
        <w:t>”</w:t>
      </w:r>
    </w:p>
    <w:p w:rsidR="000E02F0" w:rsidRDefault="000E02F0" w:rsidP="0078535D">
      <w:pPr>
        <w:pStyle w:val="ListParagraph"/>
        <w:numPr>
          <w:ilvl w:val="0"/>
          <w:numId w:val="17"/>
        </w:numPr>
        <w:spacing w:after="0" w:line="360" w:lineRule="auto"/>
        <w:ind w:left="1843" w:right="0" w:hanging="425"/>
        <w:jc w:val="left"/>
        <w:rPr>
          <w:szCs w:val="24"/>
        </w:rPr>
      </w:pPr>
      <w:r>
        <w:rPr>
          <w:szCs w:val="24"/>
        </w:rPr>
        <w:t>Acara dan Pengalaman – Kegiatan dan program yang disponsori perusahaan yang dirancang untuk menciptakan interaksi harian atau interaksi yang berhubungan dengan merek tertentu</w:t>
      </w:r>
    </w:p>
    <w:p w:rsidR="000E02F0" w:rsidRDefault="000E02F0" w:rsidP="0078535D">
      <w:pPr>
        <w:pStyle w:val="ListParagraph"/>
        <w:numPr>
          <w:ilvl w:val="0"/>
          <w:numId w:val="17"/>
        </w:numPr>
        <w:tabs>
          <w:tab w:val="left" w:pos="1701"/>
        </w:tabs>
        <w:spacing w:after="0" w:line="360" w:lineRule="auto"/>
        <w:ind w:left="1843" w:right="0" w:hanging="425"/>
        <w:jc w:val="left"/>
        <w:rPr>
          <w:szCs w:val="24"/>
        </w:rPr>
      </w:pPr>
      <w:r>
        <w:rPr>
          <w:szCs w:val="24"/>
        </w:rPr>
        <w:t xml:space="preserve">   Hubungan Masyarakat dan Publisitas – Beragam program yang di rancang untuk mempromosikan atau melindungi citra perusahaan atau produk individunya.</w:t>
      </w:r>
    </w:p>
    <w:p w:rsidR="000E02F0" w:rsidRDefault="000E02F0" w:rsidP="0078535D">
      <w:pPr>
        <w:pStyle w:val="ListParagraph"/>
        <w:numPr>
          <w:ilvl w:val="0"/>
          <w:numId w:val="17"/>
        </w:numPr>
        <w:spacing w:after="0" w:line="360" w:lineRule="auto"/>
        <w:ind w:left="1843" w:right="0"/>
        <w:rPr>
          <w:szCs w:val="24"/>
        </w:rPr>
      </w:pPr>
      <w:r>
        <w:rPr>
          <w:szCs w:val="24"/>
        </w:rPr>
        <w:t>Pemasaran Langsung – Penggunaan surat, telepon, faksimile, e-mail, atau internet untuk berkomunikasi secara langsung dengan atau meminta respons atau dialog dari pelanggan dan prospek tertentu.</w:t>
      </w:r>
    </w:p>
    <w:p w:rsidR="000E02F0" w:rsidRDefault="000E02F0" w:rsidP="0078535D">
      <w:pPr>
        <w:pStyle w:val="ListParagraph"/>
        <w:numPr>
          <w:ilvl w:val="0"/>
          <w:numId w:val="17"/>
        </w:numPr>
        <w:spacing w:after="0" w:line="360" w:lineRule="auto"/>
        <w:ind w:left="1843" w:right="0"/>
        <w:rPr>
          <w:szCs w:val="24"/>
        </w:rPr>
      </w:pPr>
      <w:r>
        <w:rPr>
          <w:szCs w:val="24"/>
        </w:rPr>
        <w:t>Pemasaran Interaktif –</w:t>
      </w:r>
      <w:r>
        <w:rPr>
          <w:color w:val="FFFFFF" w:themeColor="background1"/>
          <w:szCs w:val="24"/>
        </w:rPr>
        <w:t>“</w:t>
      </w:r>
      <w:r>
        <w:rPr>
          <w:szCs w:val="24"/>
        </w:rPr>
        <w:t>Kegiatan dan program online yang dirancang untuk melibatkan pelanggan atau prospek dan secara langsung atau tidak langsung meningkatkan kesadaran, mempebaiki citra, atau menciptakan penjualan produk dan jasa.</w:t>
      </w:r>
      <w:r>
        <w:rPr>
          <w:color w:val="FFFFFF" w:themeColor="background1"/>
          <w:szCs w:val="24"/>
        </w:rPr>
        <w:t>”</w:t>
      </w:r>
    </w:p>
    <w:p w:rsidR="000E02F0" w:rsidRDefault="000E02F0" w:rsidP="0078535D">
      <w:pPr>
        <w:pStyle w:val="ListParagraph"/>
        <w:numPr>
          <w:ilvl w:val="0"/>
          <w:numId w:val="17"/>
        </w:numPr>
        <w:spacing w:after="0" w:line="360" w:lineRule="auto"/>
        <w:ind w:left="1843" w:right="0"/>
        <w:rPr>
          <w:szCs w:val="24"/>
        </w:rPr>
      </w:pPr>
      <w:r>
        <w:rPr>
          <w:szCs w:val="24"/>
        </w:rPr>
        <w:t>Pemasaran Dari Mulut ke Mulut –</w:t>
      </w:r>
      <w:r>
        <w:rPr>
          <w:color w:val="FFFFFF" w:themeColor="background1"/>
          <w:szCs w:val="24"/>
        </w:rPr>
        <w:t>“</w:t>
      </w:r>
      <w:r>
        <w:rPr>
          <w:szCs w:val="24"/>
        </w:rPr>
        <w:t>Komunikasi lisan, tertulis, dan elektronik antar masyarakat yang berhubungan dengan keunggulan atau pengalaman membeli atau menggunakan produk atau jasa.</w:t>
      </w:r>
      <w:r>
        <w:rPr>
          <w:color w:val="FFFFFF" w:themeColor="background1"/>
          <w:szCs w:val="24"/>
        </w:rPr>
        <w:t>”</w:t>
      </w:r>
    </w:p>
    <w:p w:rsidR="000E02F0" w:rsidRDefault="000E02F0" w:rsidP="0078535D">
      <w:pPr>
        <w:pStyle w:val="ListParagraph"/>
        <w:numPr>
          <w:ilvl w:val="0"/>
          <w:numId w:val="17"/>
        </w:numPr>
        <w:spacing w:after="0" w:line="360" w:lineRule="auto"/>
        <w:ind w:left="1843" w:right="0"/>
        <w:rPr>
          <w:szCs w:val="24"/>
        </w:rPr>
      </w:pPr>
      <w:r>
        <w:rPr>
          <w:szCs w:val="24"/>
        </w:rPr>
        <w:t>Penjualan Personal –</w:t>
      </w:r>
      <w:r>
        <w:rPr>
          <w:color w:val="FFFFFF" w:themeColor="background1"/>
          <w:szCs w:val="24"/>
        </w:rPr>
        <w:t>“</w:t>
      </w:r>
      <w:r>
        <w:rPr>
          <w:szCs w:val="24"/>
        </w:rPr>
        <w:t>Interaksi tatap muka dengan satu atau lebih pembeli prospektif untuk tujuan melakukan presentasi, mejawab pertanyaan, dan pengadaan pesan.</w:t>
      </w:r>
      <w:r>
        <w:rPr>
          <w:color w:val="FFFFFF" w:themeColor="background1"/>
          <w:szCs w:val="24"/>
        </w:rPr>
        <w:t>”</w:t>
      </w:r>
    </w:p>
    <w:p w:rsidR="000E02F0" w:rsidRDefault="000E02F0" w:rsidP="000E02F0">
      <w:pPr>
        <w:spacing w:after="0" w:line="360" w:lineRule="auto"/>
        <w:ind w:left="1483" w:right="0" w:firstLine="0"/>
        <w:rPr>
          <w:szCs w:val="24"/>
        </w:rPr>
      </w:pPr>
    </w:p>
    <w:p w:rsidR="000E02F0" w:rsidRDefault="000E02F0" w:rsidP="000E02F0">
      <w:pPr>
        <w:spacing w:after="0" w:line="360" w:lineRule="auto"/>
        <w:ind w:left="851" w:right="0" w:firstLine="0"/>
        <w:rPr>
          <w:b/>
          <w:szCs w:val="24"/>
        </w:rPr>
      </w:pPr>
      <w:r>
        <w:rPr>
          <w:b/>
          <w:szCs w:val="24"/>
        </w:rPr>
        <w:lastRenderedPageBreak/>
        <w:t xml:space="preserve">c. Promosi Penjualan </w:t>
      </w:r>
    </w:p>
    <w:p w:rsidR="000E02F0" w:rsidRDefault="000E02F0" w:rsidP="000E02F0">
      <w:pPr>
        <w:spacing w:after="0" w:line="360" w:lineRule="auto"/>
        <w:ind w:left="851" w:firstLine="720"/>
        <w:rPr>
          <w:color w:val="000000" w:themeColor="text1"/>
          <w:szCs w:val="24"/>
        </w:rPr>
      </w:pPr>
      <w:r>
        <w:rPr>
          <w:color w:val="000000" w:themeColor="text1"/>
          <w:szCs w:val="24"/>
        </w:rPr>
        <w:t>Promosi penjualan adalah kegiatan pemasaran yang memberikan nilai tambah atau insentif kepada tenaga penjual, distributor atau konsumen yang diharapkan dapat meningkatkan penjualan.“Perusahaan menggunakan alat promosi penjualan – kupon, kontes, premi, dan semacamnya – untuk menarik respons pembeli yang lebih kuat dan lebih cepat, termasuk efek jangka panjang seperti menjelaskan penawaran produk dan mendorong penjualan yang menurun”(Kotler, 2009:190). Kegiatan promosi penjualan bisa berupa, kontes, program, pembiayaan, hiburan, pameran dan lain sebagainya. Berikut penjelasan singkat mengenai kegiatan promosi penjualan:</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 xml:space="preserve">Kupon </w:t>
      </w:r>
    </w:p>
    <w:p w:rsidR="000E02F0" w:rsidRDefault="000E02F0" w:rsidP="000E02F0">
      <w:pPr>
        <w:pStyle w:val="ListParagraph"/>
        <w:spacing w:after="0" w:line="360" w:lineRule="auto"/>
        <w:ind w:left="1843"/>
        <w:rPr>
          <w:color w:val="000000" w:themeColor="text1"/>
          <w:szCs w:val="24"/>
        </w:rPr>
      </w:pPr>
      <w:r>
        <w:rPr>
          <w:color w:val="000000" w:themeColor="text1"/>
          <w:szCs w:val="24"/>
        </w:rPr>
        <w:t>Kupon adalah”sebuah sertifikat dengan nilai tertulis tertentu yang ditunjukkan kepada toko pengecer guna mendapatkan pengurangan harga produk tertentu selama periode waktu tertentu.”</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Pengembalian Dana dan Rabat</w:t>
      </w:r>
    </w:p>
    <w:p w:rsidR="000E02F0" w:rsidRPr="00D75DAD" w:rsidRDefault="000E02F0" w:rsidP="00D75DAD">
      <w:pPr>
        <w:pStyle w:val="ListParagraph"/>
        <w:spacing w:after="0" w:line="360" w:lineRule="auto"/>
        <w:ind w:left="1843"/>
        <w:rPr>
          <w:color w:val="000000" w:themeColor="text1"/>
          <w:szCs w:val="24"/>
        </w:rPr>
      </w:pPr>
      <w:r>
        <w:rPr>
          <w:color w:val="000000" w:themeColor="text1"/>
          <w:szCs w:val="24"/>
        </w:rPr>
        <w:t>Istilah pengemablian dana dan rabat keduanya merujuk pada praktik dimana para produsen memberikan potongan uang tunai atau kompensasi kepada para konsumen yang menyerahkan bukti pembelian.</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Undian</w:t>
      </w:r>
    </w:p>
    <w:p w:rsidR="000E02F0" w:rsidRDefault="000E02F0" w:rsidP="000E02F0">
      <w:pPr>
        <w:pStyle w:val="ListParagraph"/>
        <w:spacing w:after="0" w:line="360" w:lineRule="auto"/>
        <w:ind w:left="1843"/>
        <w:rPr>
          <w:color w:val="000000" w:themeColor="text1"/>
          <w:szCs w:val="24"/>
        </w:rPr>
      </w:pPr>
      <w:r>
        <w:rPr>
          <w:color w:val="000000" w:themeColor="text1"/>
          <w:szCs w:val="24"/>
        </w:rPr>
        <w:t>Undian menawarkan hadiah berdasarkan peluang penarikan nama atau nomer peserta yang disertakan dan tidak mensyaratkan bukti pembelian sebagai kondisi ke ikut sertaan.</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Kontes</w:t>
      </w:r>
    </w:p>
    <w:p w:rsidR="000E02F0" w:rsidRDefault="000E02F0" w:rsidP="000E02F0">
      <w:pPr>
        <w:pStyle w:val="ListParagraph"/>
        <w:spacing w:after="0" w:line="360" w:lineRule="auto"/>
        <w:ind w:left="1843"/>
        <w:rPr>
          <w:color w:val="000000" w:themeColor="text1"/>
          <w:szCs w:val="24"/>
        </w:rPr>
      </w:pPr>
      <w:r>
        <w:rPr>
          <w:color w:val="000000" w:themeColor="text1"/>
          <w:szCs w:val="24"/>
        </w:rPr>
        <w:t>Kontes menawarkan hadiah-hadiah berdasarkan ketrampilan atau kemampuan para peserta, dan mereka mungkin diminta menyerahkan bukti pembelian.</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Premium</w:t>
      </w:r>
    </w:p>
    <w:p w:rsidR="000E02F0" w:rsidRDefault="000E02F0" w:rsidP="000E02F0">
      <w:pPr>
        <w:pStyle w:val="ListParagraph"/>
        <w:spacing w:after="0" w:line="360" w:lineRule="auto"/>
        <w:ind w:left="1843"/>
        <w:rPr>
          <w:color w:val="000000" w:themeColor="text1"/>
          <w:szCs w:val="24"/>
        </w:rPr>
      </w:pPr>
      <w:r>
        <w:rPr>
          <w:color w:val="000000" w:themeColor="text1"/>
          <w:szCs w:val="24"/>
        </w:rPr>
        <w:lastRenderedPageBreak/>
        <w:t xml:space="preserve">Premium adalah sebuah benda yang ditawarkan gratis atau dengan harga miring untuk mendorong konsumen membeli sebuah produk yang diiklankan. </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Sampel</w:t>
      </w:r>
    </w:p>
    <w:p w:rsidR="000E02F0" w:rsidRDefault="000E02F0" w:rsidP="000E02F0">
      <w:pPr>
        <w:pStyle w:val="ListParagraph"/>
        <w:spacing w:after="0" w:line="360" w:lineRule="auto"/>
        <w:ind w:left="1843"/>
        <w:rPr>
          <w:color w:val="000000" w:themeColor="text1"/>
          <w:szCs w:val="24"/>
        </w:rPr>
      </w:pPr>
      <w:r>
        <w:rPr>
          <w:color w:val="000000" w:themeColor="text1"/>
          <w:szCs w:val="24"/>
        </w:rPr>
        <w:t>Upaya untuk membuat konsumen merasakan produk atau jasa secara gratis atau dengan harga miring disebut pemberian sampel. Ini adalah salah satu cara terefektif untuk memperkenalkan produk baru.</w:t>
      </w:r>
    </w:p>
    <w:p w:rsidR="000E02F0" w:rsidRDefault="000E02F0" w:rsidP="0078535D">
      <w:pPr>
        <w:pStyle w:val="ListParagraph"/>
        <w:numPr>
          <w:ilvl w:val="0"/>
          <w:numId w:val="18"/>
        </w:numPr>
        <w:spacing w:after="0" w:line="360" w:lineRule="auto"/>
        <w:ind w:left="1843" w:right="0"/>
        <w:rPr>
          <w:color w:val="000000" w:themeColor="text1"/>
          <w:szCs w:val="24"/>
        </w:rPr>
      </w:pPr>
      <w:r>
        <w:rPr>
          <w:color w:val="000000" w:themeColor="text1"/>
          <w:szCs w:val="24"/>
        </w:rPr>
        <w:t>Program berkelanjutan</w:t>
      </w:r>
    </w:p>
    <w:p w:rsidR="000E02F0" w:rsidRDefault="000E02F0" w:rsidP="000E02F0">
      <w:pPr>
        <w:pStyle w:val="ListParagraph"/>
        <w:spacing w:after="0" w:line="360" w:lineRule="auto"/>
        <w:ind w:left="1843"/>
        <w:rPr>
          <w:color w:val="000000" w:themeColor="text1"/>
          <w:szCs w:val="24"/>
        </w:rPr>
      </w:pPr>
      <w:r>
        <w:rPr>
          <w:color w:val="000000" w:themeColor="text1"/>
          <w:szCs w:val="24"/>
        </w:rPr>
        <w:t xml:space="preserve">Sebuah program berkelanjutan mensyaratkan konsumen untuk terus menerus membeli produk guna menerima hadiah atau imbalan. </w:t>
      </w:r>
    </w:p>
    <w:p w:rsidR="000E02F0" w:rsidRDefault="000E02F0" w:rsidP="000E02F0">
      <w:pPr>
        <w:pStyle w:val="ListParagraph"/>
        <w:spacing w:after="0" w:line="360" w:lineRule="auto"/>
        <w:ind w:left="1440"/>
        <w:rPr>
          <w:color w:val="FF0000"/>
          <w:szCs w:val="24"/>
        </w:rPr>
      </w:pPr>
    </w:p>
    <w:p w:rsidR="000E02F0" w:rsidRDefault="000E02F0" w:rsidP="0078535D">
      <w:pPr>
        <w:pStyle w:val="ListParagraph"/>
        <w:numPr>
          <w:ilvl w:val="1"/>
          <w:numId w:val="19"/>
        </w:numPr>
        <w:spacing w:after="0" w:line="360" w:lineRule="auto"/>
        <w:ind w:left="1418" w:right="0"/>
        <w:rPr>
          <w:szCs w:val="24"/>
        </w:rPr>
      </w:pPr>
      <w:r>
        <w:rPr>
          <w:szCs w:val="24"/>
        </w:rPr>
        <w:t>Tujuan Promosi Penjualan</w:t>
      </w:r>
    </w:p>
    <w:p w:rsidR="000E02F0" w:rsidRDefault="000E02F0" w:rsidP="000E02F0">
      <w:pPr>
        <w:pStyle w:val="ListParagraph"/>
        <w:spacing w:after="0" w:line="360" w:lineRule="auto"/>
        <w:ind w:left="1418" w:firstLine="567"/>
        <w:rPr>
          <w:szCs w:val="24"/>
        </w:rPr>
      </w:pPr>
      <w:r>
        <w:rPr>
          <w:szCs w:val="24"/>
        </w:rPr>
        <w:t>Promosi penjualan dapat dirancang dengan baik apabila tujuan yang telah ditetapkan sudah jelas. Tujuan promosi penjualan dapat dirumuskan berdasarkan targetnya yaitu pembeli akhir, perantara, dan wiraniaga.</w:t>
      </w:r>
    </w:p>
    <w:p w:rsidR="000E02F0" w:rsidRDefault="000E02F0" w:rsidP="000E02F0">
      <w:pPr>
        <w:pStyle w:val="ListParagraph"/>
        <w:spacing w:after="0" w:line="360" w:lineRule="auto"/>
        <w:ind w:left="1418" w:firstLine="567"/>
        <w:rPr>
          <w:szCs w:val="24"/>
        </w:rPr>
      </w:pPr>
      <w:r>
        <w:rPr>
          <w:szCs w:val="24"/>
        </w:rPr>
        <w:t>Target promosi penjualan yang diarahkan kepada pembeli akhir:</w:t>
      </w:r>
    </w:p>
    <w:p w:rsidR="000E02F0" w:rsidRDefault="000E02F0" w:rsidP="000E02F0">
      <w:pPr>
        <w:pStyle w:val="ListParagraph"/>
        <w:spacing w:after="0" w:line="360" w:lineRule="auto"/>
        <w:ind w:left="1134" w:firstLine="261"/>
        <w:rPr>
          <w:szCs w:val="24"/>
        </w:rPr>
      </w:pPr>
      <w:r>
        <w:rPr>
          <w:szCs w:val="24"/>
        </w:rPr>
        <w:t>1). Menstimuli pencarian</w:t>
      </w:r>
    </w:p>
    <w:p w:rsidR="000E02F0" w:rsidRDefault="000E02F0" w:rsidP="000E02F0">
      <w:pPr>
        <w:pStyle w:val="ListParagraph"/>
        <w:spacing w:after="0" w:line="360" w:lineRule="auto"/>
        <w:ind w:left="1701" w:firstLine="284"/>
        <w:rPr>
          <w:szCs w:val="24"/>
        </w:rPr>
      </w:pPr>
      <w:r>
        <w:rPr>
          <w:szCs w:val="24"/>
        </w:rPr>
        <w:t xml:space="preserve">Cara untuk menstimuli penncarian yaitu seperti </w:t>
      </w:r>
      <w:r>
        <w:rPr>
          <w:color w:val="FFFFFF" w:themeColor="background1"/>
          <w:szCs w:val="24"/>
        </w:rPr>
        <w:t>“</w:t>
      </w:r>
      <w:r>
        <w:rPr>
          <w:szCs w:val="24"/>
        </w:rPr>
        <w:t>dorongan untuk mengunjungi pameran dalam pertemuan asosiasi</w:t>
      </w:r>
      <w:r>
        <w:rPr>
          <w:color w:val="FFFFFF" w:themeColor="background1"/>
          <w:szCs w:val="24"/>
        </w:rPr>
        <w:t>”</w:t>
      </w:r>
      <w:r>
        <w:rPr>
          <w:szCs w:val="24"/>
        </w:rPr>
        <w:t>dagang. Manajer dapat mendorong dalam pencarian informasi dengan memberikan sejumlah program seperti, katalog gtratis,</w:t>
      </w:r>
      <w:r>
        <w:rPr>
          <w:color w:val="FFFFFF" w:themeColor="background1"/>
          <w:szCs w:val="24"/>
        </w:rPr>
        <w:t>”</w:t>
      </w:r>
      <w:r>
        <w:rPr>
          <w:szCs w:val="24"/>
        </w:rPr>
        <w:t>premium atau hadiah.</w:t>
      </w:r>
      <w:r>
        <w:rPr>
          <w:color w:val="FFFFFF" w:themeColor="background1"/>
          <w:szCs w:val="24"/>
        </w:rPr>
        <w:t>”</w:t>
      </w:r>
    </w:p>
    <w:p w:rsidR="000E02F0" w:rsidRDefault="000E02F0" w:rsidP="000E02F0">
      <w:pPr>
        <w:pStyle w:val="ListParagraph"/>
        <w:spacing w:after="0" w:line="360" w:lineRule="auto"/>
        <w:ind w:left="1134" w:firstLine="283"/>
        <w:rPr>
          <w:szCs w:val="24"/>
        </w:rPr>
      </w:pPr>
      <w:r>
        <w:rPr>
          <w:szCs w:val="24"/>
        </w:rPr>
        <w:t>2). Mendorong percobaan produk.</w:t>
      </w:r>
    </w:p>
    <w:p w:rsidR="000E02F0" w:rsidRDefault="000E02F0" w:rsidP="000E02F0">
      <w:pPr>
        <w:pStyle w:val="ListParagraph"/>
        <w:spacing w:after="0" w:line="360" w:lineRule="auto"/>
        <w:ind w:left="1701" w:firstLine="284"/>
        <w:rPr>
          <w:szCs w:val="24"/>
        </w:rPr>
      </w:pPr>
      <w:r>
        <w:rPr>
          <w:szCs w:val="24"/>
        </w:rPr>
        <w:t>Untuk produk yang baru maupun produk yang terkait, serta medorong konsumen untuk berpindah merek (</w:t>
      </w:r>
      <w:r>
        <w:rPr>
          <w:i/>
          <w:iCs/>
          <w:szCs w:val="24"/>
        </w:rPr>
        <w:t>brand</w:t>
      </w:r>
      <w:r>
        <w:rPr>
          <w:szCs w:val="24"/>
        </w:rPr>
        <w:t xml:space="preserve"> </w:t>
      </w:r>
      <w:r>
        <w:rPr>
          <w:i/>
          <w:iCs/>
          <w:szCs w:val="24"/>
        </w:rPr>
        <w:t>switchers</w:t>
      </w:r>
      <w:r>
        <w:rPr>
          <w:szCs w:val="24"/>
        </w:rPr>
        <w:t xml:space="preserve">). Kupon dan produk sampel gratis dapat digunakan utnuk mendorong percobaan suatu produk yang berisiko rendah, karena dapat memberikan pengalaman kepada konsumen tentang </w:t>
      </w:r>
      <w:r>
        <w:rPr>
          <w:szCs w:val="24"/>
        </w:rPr>
        <w:lastRenderedPageBreak/>
        <w:t>pemakaian produk. Jika hal tersebut berdampak positif untuk konsumen dapat membentuk sikap yang lebih positif dan lebih cepat dibandingkan iklan. Sedangkan untuk produk yang lebih mahal, demonstrasi di dalam toko cenderung lebih efektif.</w:t>
      </w:r>
    </w:p>
    <w:p w:rsidR="000E02F0" w:rsidRDefault="000E02F0" w:rsidP="000E02F0">
      <w:pPr>
        <w:pStyle w:val="ListParagraph"/>
        <w:tabs>
          <w:tab w:val="left" w:pos="1843"/>
        </w:tabs>
        <w:spacing w:after="0" w:line="360" w:lineRule="auto"/>
        <w:ind w:left="1418"/>
        <w:rPr>
          <w:szCs w:val="24"/>
        </w:rPr>
      </w:pPr>
      <w:r>
        <w:rPr>
          <w:szCs w:val="24"/>
        </w:rPr>
        <w:t>3). Mendorong pembelian ulang</w:t>
      </w:r>
    </w:p>
    <w:p w:rsidR="000E02F0" w:rsidRDefault="000E02F0" w:rsidP="000E02F0">
      <w:pPr>
        <w:pStyle w:val="ListParagraph"/>
        <w:spacing w:after="0" w:line="360" w:lineRule="auto"/>
        <w:ind w:left="1701" w:firstLine="284"/>
        <w:rPr>
          <w:szCs w:val="24"/>
        </w:rPr>
      </w:pPr>
      <w:r>
        <w:rPr>
          <w:szCs w:val="24"/>
        </w:rPr>
        <w:t>Pembelian ulang ini</w:t>
      </w:r>
      <w:r>
        <w:rPr>
          <w:color w:val="FFFFFF" w:themeColor="background1"/>
          <w:szCs w:val="24"/>
        </w:rPr>
        <w:t>”</w:t>
      </w:r>
      <w:r>
        <w:rPr>
          <w:szCs w:val="24"/>
        </w:rPr>
        <w:t>pada gilirannya mengarah pada terciptanya loyalitas merek</w:t>
      </w:r>
      <w:r>
        <w:rPr>
          <w:color w:val="FFFFFF" w:themeColor="background1"/>
          <w:szCs w:val="24"/>
        </w:rPr>
        <w:t>”</w:t>
      </w:r>
      <w:r>
        <w:rPr>
          <w:szCs w:val="24"/>
        </w:rPr>
        <w:t>dan “mengikat” pembeli pada produsen tertentu. Program-program yang dapat ditawarkan dapat berupa kupon dalam suatu kemasan yang bisa ditukarkan pada pembelian berikutnya.</w:t>
      </w:r>
    </w:p>
    <w:p w:rsidR="000E02F0" w:rsidRDefault="000E02F0" w:rsidP="000E02F0">
      <w:pPr>
        <w:pStyle w:val="ListParagraph"/>
        <w:spacing w:after="0" w:line="360" w:lineRule="auto"/>
        <w:ind w:left="1418"/>
        <w:rPr>
          <w:szCs w:val="24"/>
        </w:rPr>
      </w:pPr>
      <w:r>
        <w:rPr>
          <w:szCs w:val="24"/>
        </w:rPr>
        <w:t>4). Membangun arus pengunjung</w:t>
      </w:r>
    </w:p>
    <w:p w:rsidR="000E02F0" w:rsidRDefault="000E02F0" w:rsidP="000E02F0">
      <w:pPr>
        <w:pStyle w:val="ListParagraph"/>
        <w:tabs>
          <w:tab w:val="left" w:pos="1418"/>
        </w:tabs>
        <w:spacing w:after="0" w:line="360" w:lineRule="auto"/>
        <w:ind w:left="1701" w:firstLine="284"/>
        <w:rPr>
          <w:szCs w:val="24"/>
        </w:rPr>
      </w:pPr>
      <w:r>
        <w:rPr>
          <w:szCs w:val="24"/>
        </w:rPr>
        <w:t>Membangun arus pengunjung yaitu merangsang</w:t>
      </w:r>
      <w:r>
        <w:rPr>
          <w:color w:val="FFFFFF" w:themeColor="background1"/>
          <w:szCs w:val="24"/>
        </w:rPr>
        <w:t>”</w:t>
      </w:r>
      <w:r>
        <w:rPr>
          <w:szCs w:val="24"/>
        </w:rPr>
        <w:t>para pengunjung agar masuk ke toko. Acara hiburan khusus dan atraksi</w:t>
      </w:r>
      <w:r>
        <w:rPr>
          <w:color w:val="FFFFFF" w:themeColor="background1"/>
          <w:szCs w:val="24"/>
        </w:rPr>
        <w:t>”</w:t>
      </w:r>
      <w:r>
        <w:rPr>
          <w:szCs w:val="24"/>
        </w:rPr>
        <w:t>spesial seperti peragaan busana, jumpa fans di pusat perbelanjaan dapat bisa</w:t>
      </w:r>
      <w:r>
        <w:rPr>
          <w:color w:val="FFFFFF" w:themeColor="background1"/>
          <w:szCs w:val="24"/>
        </w:rPr>
        <w:t>”</w:t>
      </w:r>
      <w:r>
        <w:rPr>
          <w:szCs w:val="24"/>
        </w:rPr>
        <w:t>menarik minat para pelanggan untuk berkunjung, yang selanjutnya kemungkinan besar melakukan pembelian.</w:t>
      </w:r>
      <w:r>
        <w:rPr>
          <w:color w:val="FFFFFF" w:themeColor="background1"/>
          <w:szCs w:val="24"/>
        </w:rPr>
        <w:t>”</w:t>
      </w:r>
    </w:p>
    <w:p w:rsidR="000E02F0" w:rsidRDefault="000E02F0" w:rsidP="000E02F0">
      <w:pPr>
        <w:pStyle w:val="ListParagraph"/>
        <w:tabs>
          <w:tab w:val="left" w:pos="1418"/>
        </w:tabs>
        <w:spacing w:after="0" w:line="360" w:lineRule="auto"/>
        <w:ind w:left="1418"/>
        <w:rPr>
          <w:szCs w:val="24"/>
        </w:rPr>
      </w:pPr>
      <w:r>
        <w:rPr>
          <w:szCs w:val="24"/>
        </w:rPr>
        <w:t>5). Memperbesar tingkat pembelian</w:t>
      </w:r>
    </w:p>
    <w:p w:rsidR="000E02F0" w:rsidRDefault="000E02F0" w:rsidP="000E02F0">
      <w:pPr>
        <w:pStyle w:val="ListParagraph"/>
        <w:tabs>
          <w:tab w:val="left" w:pos="1701"/>
        </w:tabs>
        <w:spacing w:after="0" w:line="360" w:lineRule="auto"/>
        <w:ind w:left="1701" w:firstLine="284"/>
        <w:rPr>
          <w:szCs w:val="24"/>
        </w:rPr>
      </w:pPr>
      <w:r>
        <w:rPr>
          <w:szCs w:val="24"/>
        </w:rPr>
        <w:t>Dengan</w:t>
      </w:r>
      <w:r>
        <w:rPr>
          <w:color w:val="FFFFFF" w:themeColor="background1"/>
          <w:szCs w:val="24"/>
        </w:rPr>
        <w:t>”</w:t>
      </w:r>
      <w:r>
        <w:rPr>
          <w:szCs w:val="24"/>
        </w:rPr>
        <w:t xml:space="preserve">melalui </w:t>
      </w:r>
      <w:r>
        <w:rPr>
          <w:i/>
          <w:iCs/>
          <w:szCs w:val="24"/>
        </w:rPr>
        <w:t>consumer</w:t>
      </w:r>
      <w:r>
        <w:rPr>
          <w:szCs w:val="24"/>
        </w:rPr>
        <w:t xml:space="preserve"> </w:t>
      </w:r>
      <w:r>
        <w:rPr>
          <w:i/>
          <w:iCs/>
          <w:szCs w:val="24"/>
        </w:rPr>
        <w:t>loading</w:t>
      </w:r>
      <w:r>
        <w:rPr>
          <w:szCs w:val="24"/>
        </w:rPr>
        <w:t xml:space="preserve"> dan tingka konsumsi yang meningkat. </w:t>
      </w:r>
      <w:r>
        <w:rPr>
          <w:i/>
          <w:iCs/>
          <w:szCs w:val="24"/>
        </w:rPr>
        <w:t>consumer</w:t>
      </w:r>
      <w:r>
        <w:rPr>
          <w:szCs w:val="24"/>
        </w:rPr>
        <w:t xml:space="preserve"> </w:t>
      </w:r>
      <w:r>
        <w:rPr>
          <w:i/>
          <w:iCs/>
          <w:szCs w:val="24"/>
        </w:rPr>
        <w:t>loading</w:t>
      </w:r>
      <w:r>
        <w:rPr>
          <w:szCs w:val="24"/>
        </w:rPr>
        <w:t xml:space="preserve"> adalah situasi dimana konsumen menyimpan produk dalam jumlah</w:t>
      </w:r>
      <w:r>
        <w:rPr>
          <w:color w:val="FFFFFF" w:themeColor="background1"/>
          <w:szCs w:val="24"/>
        </w:rPr>
        <w:t>”</w:t>
      </w:r>
      <w:r>
        <w:rPr>
          <w:szCs w:val="24"/>
        </w:rPr>
        <w:t>banyak atau di atas normal.</w:t>
      </w:r>
    </w:p>
    <w:p w:rsidR="000E02F0" w:rsidRDefault="000E02F0" w:rsidP="000E02F0">
      <w:pPr>
        <w:tabs>
          <w:tab w:val="left" w:pos="1701"/>
        </w:tabs>
        <w:spacing w:after="0" w:line="360" w:lineRule="auto"/>
        <w:ind w:left="0" w:firstLine="0"/>
        <w:rPr>
          <w:szCs w:val="24"/>
        </w:rPr>
      </w:pPr>
    </w:p>
    <w:p w:rsidR="000E02F0" w:rsidRDefault="000E02F0" w:rsidP="000E02F0">
      <w:pPr>
        <w:spacing w:after="0" w:line="360" w:lineRule="auto"/>
        <w:ind w:right="0" w:firstLine="687"/>
        <w:rPr>
          <w:szCs w:val="24"/>
        </w:rPr>
      </w:pPr>
      <w:r>
        <w:rPr>
          <w:szCs w:val="24"/>
        </w:rPr>
        <w:t>b. Indikator Promosi Penjualan</w:t>
      </w:r>
    </w:p>
    <w:p w:rsidR="000E02F0" w:rsidRPr="00634122" w:rsidRDefault="000E02F0" w:rsidP="000E02F0">
      <w:pPr>
        <w:pStyle w:val="ListParagraph"/>
        <w:spacing w:after="0" w:line="360" w:lineRule="auto"/>
        <w:ind w:left="851" w:firstLine="850"/>
        <w:rPr>
          <w:color w:val="000000" w:themeColor="text1"/>
          <w:szCs w:val="24"/>
        </w:rPr>
      </w:pPr>
      <w:r w:rsidRPr="00634122">
        <w:rPr>
          <w:color w:val="000000" w:themeColor="text1"/>
          <w:szCs w:val="24"/>
        </w:rPr>
        <w:t xml:space="preserve">Menurut Sutisna (2003) dalam jurnal </w:t>
      </w:r>
      <w:r w:rsidR="00634122" w:rsidRPr="00634122">
        <w:rPr>
          <w:color w:val="000000" w:themeColor="text1"/>
          <w:szCs w:val="24"/>
        </w:rPr>
        <w:t>samosir dkk (2015</w:t>
      </w:r>
      <w:r w:rsidRPr="00634122">
        <w:rPr>
          <w:color w:val="000000" w:themeColor="text1"/>
          <w:szCs w:val="24"/>
        </w:rPr>
        <w:t>) untuk mengukur variabel promosi penjualan menggunakan indikator sebagai berikut:</w:t>
      </w:r>
    </w:p>
    <w:p w:rsidR="000E02F0" w:rsidRPr="00634122" w:rsidRDefault="000E02F0" w:rsidP="0078535D">
      <w:pPr>
        <w:pStyle w:val="ListParagraph"/>
        <w:numPr>
          <w:ilvl w:val="3"/>
          <w:numId w:val="18"/>
        </w:numPr>
        <w:spacing w:after="0" w:line="360" w:lineRule="auto"/>
        <w:ind w:left="1276" w:right="0" w:hanging="426"/>
        <w:rPr>
          <w:color w:val="000000" w:themeColor="text1"/>
          <w:szCs w:val="24"/>
        </w:rPr>
      </w:pPr>
      <w:r w:rsidRPr="00634122">
        <w:rPr>
          <w:color w:val="000000" w:themeColor="text1"/>
          <w:szCs w:val="24"/>
        </w:rPr>
        <w:t xml:space="preserve">Potongan Harga </w:t>
      </w:r>
    </w:p>
    <w:p w:rsidR="000E02F0" w:rsidRPr="00634122" w:rsidRDefault="000E02F0" w:rsidP="000E02F0">
      <w:pPr>
        <w:pStyle w:val="ListParagraph"/>
        <w:spacing w:after="0" w:line="360" w:lineRule="auto"/>
        <w:ind w:left="851" w:firstLine="567"/>
        <w:rPr>
          <w:color w:val="000000" w:themeColor="text1"/>
          <w:szCs w:val="24"/>
        </w:rPr>
      </w:pPr>
      <w:r w:rsidRPr="00634122">
        <w:rPr>
          <w:color w:val="000000" w:themeColor="text1"/>
          <w:szCs w:val="24"/>
        </w:rPr>
        <w:t xml:space="preserve">Menurut </w:t>
      </w:r>
      <w:r w:rsidR="00634122" w:rsidRPr="00634122">
        <w:rPr>
          <w:color w:val="000000" w:themeColor="text1"/>
          <w:szCs w:val="24"/>
        </w:rPr>
        <w:t>ekawati dkk,</w:t>
      </w:r>
      <w:r w:rsidRPr="00634122">
        <w:rPr>
          <w:color w:val="000000" w:themeColor="text1"/>
          <w:szCs w:val="24"/>
        </w:rPr>
        <w:t xml:space="preserve"> untuk mengukur variabel promosi penjualan menggunakan indikator sebagai berikut:</w:t>
      </w:r>
    </w:p>
    <w:p w:rsidR="000E02F0" w:rsidRPr="00634122" w:rsidRDefault="000E02F0" w:rsidP="0078535D">
      <w:pPr>
        <w:pStyle w:val="ListParagraph"/>
        <w:numPr>
          <w:ilvl w:val="6"/>
          <w:numId w:val="18"/>
        </w:numPr>
        <w:spacing w:after="0" w:line="360" w:lineRule="auto"/>
        <w:ind w:left="1276" w:right="0" w:hanging="426"/>
        <w:rPr>
          <w:color w:val="000000" w:themeColor="text1"/>
          <w:szCs w:val="24"/>
        </w:rPr>
      </w:pPr>
      <w:r w:rsidRPr="00634122">
        <w:rPr>
          <w:color w:val="000000" w:themeColor="text1"/>
          <w:szCs w:val="24"/>
        </w:rPr>
        <w:t>Pameran Dagang</w:t>
      </w:r>
    </w:p>
    <w:p w:rsidR="000E02F0" w:rsidRPr="00634122" w:rsidRDefault="000E02F0" w:rsidP="0078535D">
      <w:pPr>
        <w:pStyle w:val="ListParagraph"/>
        <w:numPr>
          <w:ilvl w:val="6"/>
          <w:numId w:val="18"/>
        </w:numPr>
        <w:spacing w:after="0" w:line="360" w:lineRule="auto"/>
        <w:ind w:left="1276" w:right="0" w:hanging="426"/>
        <w:rPr>
          <w:color w:val="000000" w:themeColor="text1"/>
          <w:szCs w:val="24"/>
        </w:rPr>
      </w:pPr>
      <w:r w:rsidRPr="00634122">
        <w:rPr>
          <w:color w:val="000000" w:themeColor="text1"/>
          <w:szCs w:val="24"/>
        </w:rPr>
        <w:t>Insentif Penjualan</w:t>
      </w:r>
    </w:p>
    <w:p w:rsidR="000E02F0" w:rsidRPr="00634122" w:rsidRDefault="000E02F0" w:rsidP="0078535D">
      <w:pPr>
        <w:pStyle w:val="ListParagraph"/>
        <w:numPr>
          <w:ilvl w:val="6"/>
          <w:numId w:val="18"/>
        </w:numPr>
        <w:spacing w:after="0" w:line="360" w:lineRule="auto"/>
        <w:ind w:left="1276" w:right="0" w:hanging="426"/>
        <w:rPr>
          <w:color w:val="000000" w:themeColor="text1"/>
          <w:szCs w:val="24"/>
        </w:rPr>
      </w:pPr>
      <w:r w:rsidRPr="00634122">
        <w:rPr>
          <w:color w:val="000000" w:themeColor="text1"/>
          <w:szCs w:val="24"/>
        </w:rPr>
        <w:t>Pemberian Kupon</w:t>
      </w:r>
    </w:p>
    <w:p w:rsidR="000E02F0" w:rsidRPr="00634122" w:rsidRDefault="000E02F0" w:rsidP="000E02F0">
      <w:pPr>
        <w:pStyle w:val="ListParagraph"/>
        <w:spacing w:after="0" w:line="360" w:lineRule="auto"/>
        <w:ind w:left="851" w:firstLine="567"/>
        <w:rPr>
          <w:color w:val="000000" w:themeColor="text1"/>
          <w:szCs w:val="24"/>
        </w:rPr>
      </w:pPr>
      <w:r w:rsidRPr="00634122">
        <w:rPr>
          <w:color w:val="000000" w:themeColor="text1"/>
          <w:szCs w:val="24"/>
        </w:rPr>
        <w:lastRenderedPageBreak/>
        <w:t>Berdasarkan jurnal-jurnal di atas maka untuk mengukur variabel harga menggunakan indikator :</w:t>
      </w:r>
    </w:p>
    <w:p w:rsidR="000E02F0" w:rsidRPr="00634122" w:rsidRDefault="000E02F0" w:rsidP="0078535D">
      <w:pPr>
        <w:pStyle w:val="ListParagraph"/>
        <w:numPr>
          <w:ilvl w:val="3"/>
          <w:numId w:val="17"/>
        </w:numPr>
        <w:spacing w:after="0" w:line="360" w:lineRule="auto"/>
        <w:ind w:left="1276" w:right="0" w:hanging="426"/>
        <w:rPr>
          <w:color w:val="000000" w:themeColor="text1"/>
          <w:szCs w:val="24"/>
        </w:rPr>
      </w:pPr>
      <w:r w:rsidRPr="00634122">
        <w:rPr>
          <w:color w:val="000000" w:themeColor="text1"/>
          <w:szCs w:val="24"/>
        </w:rPr>
        <w:t>Potongan Harga (Diskon)</w:t>
      </w:r>
    </w:p>
    <w:p w:rsidR="000E02F0" w:rsidRDefault="000E02F0" w:rsidP="000E02F0">
      <w:pPr>
        <w:spacing w:after="0" w:line="470" w:lineRule="auto"/>
        <w:ind w:left="0" w:right="14" w:firstLine="0"/>
        <w:jc w:val="left"/>
      </w:pPr>
    </w:p>
    <w:p w:rsidR="000E02F0" w:rsidRDefault="000E02F0" w:rsidP="00310A57">
      <w:pPr>
        <w:spacing w:after="0" w:line="360" w:lineRule="auto"/>
        <w:ind w:right="0" w:firstLine="251"/>
        <w:rPr>
          <w:b/>
          <w:szCs w:val="24"/>
        </w:rPr>
      </w:pPr>
      <w:r>
        <w:rPr>
          <w:b/>
          <w:szCs w:val="24"/>
        </w:rPr>
        <w:t>8. Keputusan Pembelian</w:t>
      </w:r>
    </w:p>
    <w:p w:rsidR="000E02F0" w:rsidRDefault="000E02F0" w:rsidP="0078535D">
      <w:pPr>
        <w:pStyle w:val="ListParagraph"/>
        <w:numPr>
          <w:ilvl w:val="0"/>
          <w:numId w:val="20"/>
        </w:numPr>
        <w:spacing w:after="0" w:line="360" w:lineRule="auto"/>
        <w:ind w:left="1134" w:right="0" w:hanging="283"/>
        <w:rPr>
          <w:b/>
          <w:szCs w:val="24"/>
        </w:rPr>
      </w:pPr>
      <w:r>
        <w:rPr>
          <w:b/>
          <w:szCs w:val="24"/>
        </w:rPr>
        <w:t>Pengertian Keputusan Pembelian</w:t>
      </w:r>
    </w:p>
    <w:p w:rsidR="000E02F0" w:rsidRDefault="000E02F0" w:rsidP="000E02F0">
      <w:pPr>
        <w:pStyle w:val="ListParagraph"/>
        <w:spacing w:after="0" w:line="360" w:lineRule="auto"/>
        <w:ind w:left="1134" w:firstLine="567"/>
        <w:rPr>
          <w:szCs w:val="24"/>
        </w:rPr>
      </w:pPr>
      <w:r>
        <w:rPr>
          <w:szCs w:val="24"/>
        </w:rPr>
        <w:t>Keputusan pembelian adalah bagaimana seseorang memutuskan untuk membeli dan mengkonsumsi barang atau jasa yang diinginkannya. Teori mengenai pengertian keputusan pembelian menurut para ahli beragam, berikut adalah teori-teori pengertian keputusan pembelian:</w:t>
      </w:r>
    </w:p>
    <w:p w:rsidR="000E02F0" w:rsidRDefault="000E02F0" w:rsidP="000E02F0">
      <w:pPr>
        <w:pStyle w:val="ListParagraph"/>
        <w:spacing w:after="0" w:line="360" w:lineRule="auto"/>
        <w:ind w:left="1134" w:firstLine="567"/>
        <w:rPr>
          <w:szCs w:val="24"/>
        </w:rPr>
      </w:pPr>
      <w:r>
        <w:rPr>
          <w:szCs w:val="24"/>
        </w:rPr>
        <w:t xml:space="preserve">Keputusan pembelian </w:t>
      </w:r>
      <w:r>
        <w:rPr>
          <w:i/>
          <w:szCs w:val="24"/>
        </w:rPr>
        <w:t>(purchase decision)</w:t>
      </w:r>
      <w:r>
        <w:rPr>
          <w:szCs w:val="24"/>
        </w:rPr>
        <w:t xml:space="preserve"> menurut Kotler dan Amstrong (2008:158) adalah keputusan mengenai merek mana yang akan dibeli. Umumnya, keputusan konsumen dalam melakukan pembelian merek yang paling disukai terdapat dua faktor yang mempengaruhinya. Faktor pertama adalah sikap orang lain dan faktor yang kedua adalah faktor situasional yang tidak terduga.</w:t>
      </w:r>
    </w:p>
    <w:p w:rsidR="000E02F0" w:rsidRDefault="000E02F0" w:rsidP="000E02F0">
      <w:pPr>
        <w:pStyle w:val="ListParagraph"/>
        <w:spacing w:after="0" w:line="360" w:lineRule="auto"/>
        <w:ind w:left="1134" w:firstLine="567"/>
        <w:rPr>
          <w:szCs w:val="24"/>
        </w:rPr>
      </w:pPr>
      <w:r>
        <w:rPr>
          <w:szCs w:val="24"/>
        </w:rPr>
        <w:t>Menurut Kotler dan Keller (2009:184), proses psikologis dasar memainkan peranan penting dalam memahami bagaimana konsumen benar-benar membuat keputusan pembelian mereka.</w:t>
      </w:r>
    </w:p>
    <w:p w:rsidR="000E02F0" w:rsidRDefault="000E02F0" w:rsidP="000E02F0">
      <w:pPr>
        <w:pStyle w:val="ListParagraph"/>
        <w:spacing w:after="0" w:line="360" w:lineRule="auto"/>
        <w:ind w:left="1134" w:firstLine="567"/>
        <w:rPr>
          <w:szCs w:val="24"/>
        </w:rPr>
      </w:pPr>
      <w:r>
        <w:rPr>
          <w:szCs w:val="24"/>
        </w:rPr>
        <w:t xml:space="preserve">Berdasarkan kedua teori di atas dapat disimpulkan bahwa keputusan pembelian </w:t>
      </w:r>
      <w:r>
        <w:rPr>
          <w:i/>
          <w:szCs w:val="24"/>
        </w:rPr>
        <w:t>(purchase decision)</w:t>
      </w:r>
      <w:r>
        <w:rPr>
          <w:szCs w:val="24"/>
        </w:rPr>
        <w:t xml:space="preserve"> merupakan keputusan mengenai merek apa yang akan dibeli yang didasari oleh proses psikologis. </w:t>
      </w:r>
    </w:p>
    <w:p w:rsidR="000E02F0" w:rsidRDefault="000E02F0" w:rsidP="0078535D">
      <w:pPr>
        <w:pStyle w:val="ListParagraph"/>
        <w:numPr>
          <w:ilvl w:val="0"/>
          <w:numId w:val="20"/>
        </w:numPr>
        <w:spacing w:after="0" w:line="360" w:lineRule="auto"/>
        <w:ind w:left="1134" w:right="0" w:hanging="283"/>
        <w:rPr>
          <w:b/>
          <w:szCs w:val="24"/>
        </w:rPr>
      </w:pPr>
      <w:r>
        <w:rPr>
          <w:b/>
          <w:szCs w:val="24"/>
        </w:rPr>
        <w:t>Dimensi Keputusan Pembelian</w:t>
      </w:r>
    </w:p>
    <w:p w:rsidR="000E02F0" w:rsidRDefault="000E02F0" w:rsidP="000E02F0">
      <w:pPr>
        <w:pStyle w:val="ListParagraph"/>
        <w:spacing w:after="0" w:line="360" w:lineRule="auto"/>
        <w:ind w:left="1134" w:firstLine="567"/>
        <w:rPr>
          <w:szCs w:val="24"/>
        </w:rPr>
      </w:pPr>
      <w:r>
        <w:rPr>
          <w:szCs w:val="24"/>
        </w:rPr>
        <w:t>Dimensi keputusan pembelian menurut Kotler dan Keller (2009:178) ada enam, antara lain:</w:t>
      </w:r>
    </w:p>
    <w:p w:rsidR="000E02F0" w:rsidRDefault="000E02F0" w:rsidP="0078535D">
      <w:pPr>
        <w:pStyle w:val="ListParagraph"/>
        <w:numPr>
          <w:ilvl w:val="0"/>
          <w:numId w:val="21"/>
        </w:numPr>
        <w:spacing w:after="0" w:line="360" w:lineRule="auto"/>
        <w:ind w:left="1418" w:right="0" w:hanging="284"/>
        <w:rPr>
          <w:szCs w:val="24"/>
        </w:rPr>
      </w:pPr>
      <w:r>
        <w:rPr>
          <w:szCs w:val="24"/>
        </w:rPr>
        <w:t>Pilihan produk</w:t>
      </w:r>
    </w:p>
    <w:p w:rsidR="000E02F0" w:rsidRDefault="000E02F0" w:rsidP="0078535D">
      <w:pPr>
        <w:pStyle w:val="ListParagraph"/>
        <w:numPr>
          <w:ilvl w:val="0"/>
          <w:numId w:val="21"/>
        </w:numPr>
        <w:spacing w:after="0" w:line="360" w:lineRule="auto"/>
        <w:ind w:left="1418" w:right="0" w:hanging="284"/>
        <w:rPr>
          <w:szCs w:val="24"/>
        </w:rPr>
      </w:pPr>
      <w:r>
        <w:rPr>
          <w:szCs w:val="24"/>
        </w:rPr>
        <w:t>Pilihan merek</w:t>
      </w:r>
    </w:p>
    <w:p w:rsidR="000E02F0" w:rsidRDefault="000E02F0" w:rsidP="0078535D">
      <w:pPr>
        <w:pStyle w:val="ListParagraph"/>
        <w:numPr>
          <w:ilvl w:val="0"/>
          <w:numId w:val="21"/>
        </w:numPr>
        <w:spacing w:after="0" w:line="360" w:lineRule="auto"/>
        <w:ind w:left="1418" w:right="0" w:hanging="284"/>
        <w:rPr>
          <w:szCs w:val="24"/>
        </w:rPr>
      </w:pPr>
      <w:r>
        <w:rPr>
          <w:szCs w:val="24"/>
        </w:rPr>
        <w:t>Pilihan penyalur</w:t>
      </w:r>
    </w:p>
    <w:p w:rsidR="000E02F0" w:rsidRDefault="000E02F0" w:rsidP="0078535D">
      <w:pPr>
        <w:pStyle w:val="ListParagraph"/>
        <w:numPr>
          <w:ilvl w:val="0"/>
          <w:numId w:val="21"/>
        </w:numPr>
        <w:spacing w:after="0" w:line="360" w:lineRule="auto"/>
        <w:ind w:left="1418" w:right="0" w:hanging="284"/>
        <w:rPr>
          <w:szCs w:val="24"/>
        </w:rPr>
      </w:pPr>
      <w:r>
        <w:rPr>
          <w:szCs w:val="24"/>
        </w:rPr>
        <w:t>Jumlah pembelian</w:t>
      </w:r>
    </w:p>
    <w:p w:rsidR="000E02F0" w:rsidRDefault="000E02F0" w:rsidP="0078535D">
      <w:pPr>
        <w:pStyle w:val="ListParagraph"/>
        <w:numPr>
          <w:ilvl w:val="0"/>
          <w:numId w:val="21"/>
        </w:numPr>
        <w:spacing w:after="0" w:line="360" w:lineRule="auto"/>
        <w:ind w:left="1418" w:right="0" w:hanging="284"/>
        <w:rPr>
          <w:szCs w:val="24"/>
        </w:rPr>
      </w:pPr>
      <w:r>
        <w:rPr>
          <w:szCs w:val="24"/>
        </w:rPr>
        <w:t>Waktu pembelian</w:t>
      </w:r>
    </w:p>
    <w:p w:rsidR="000E02F0" w:rsidRDefault="000E02F0" w:rsidP="0078535D">
      <w:pPr>
        <w:pStyle w:val="ListParagraph"/>
        <w:numPr>
          <w:ilvl w:val="0"/>
          <w:numId w:val="21"/>
        </w:numPr>
        <w:spacing w:after="0" w:line="360" w:lineRule="auto"/>
        <w:ind w:left="1418" w:right="0" w:hanging="284"/>
        <w:rPr>
          <w:szCs w:val="24"/>
        </w:rPr>
      </w:pPr>
      <w:r>
        <w:rPr>
          <w:szCs w:val="24"/>
        </w:rPr>
        <w:lastRenderedPageBreak/>
        <w:t>Metode pembayaran</w:t>
      </w:r>
    </w:p>
    <w:p w:rsidR="000E02F0" w:rsidRDefault="000E02F0" w:rsidP="0078535D">
      <w:pPr>
        <w:pStyle w:val="ListParagraph"/>
        <w:numPr>
          <w:ilvl w:val="0"/>
          <w:numId w:val="20"/>
        </w:numPr>
        <w:spacing w:after="0" w:line="360" w:lineRule="auto"/>
        <w:ind w:left="1134" w:right="0" w:hanging="283"/>
        <w:rPr>
          <w:b/>
          <w:szCs w:val="24"/>
        </w:rPr>
      </w:pPr>
      <w:r>
        <w:rPr>
          <w:b/>
          <w:szCs w:val="24"/>
        </w:rPr>
        <w:t>Indikator Keputusan Pembelian</w:t>
      </w:r>
    </w:p>
    <w:p w:rsidR="000E02F0" w:rsidRPr="00D872CE" w:rsidRDefault="00D872CE" w:rsidP="000E02F0">
      <w:pPr>
        <w:pStyle w:val="ListParagraph"/>
        <w:spacing w:after="0" w:line="360" w:lineRule="auto"/>
        <w:ind w:left="1134" w:firstLine="567"/>
        <w:rPr>
          <w:color w:val="auto"/>
        </w:rPr>
      </w:pPr>
      <w:r w:rsidRPr="00D872CE">
        <w:rPr>
          <w:color w:val="auto"/>
        </w:rPr>
        <w:t>Menurut Lin et al</w:t>
      </w:r>
      <w:r w:rsidR="000E02F0" w:rsidRPr="00D872CE">
        <w:rPr>
          <w:color w:val="auto"/>
        </w:rPr>
        <w:t xml:space="preserve"> (2016), dalam memutuskan pembelian juga didasarkan pada tiga hal berikut:</w:t>
      </w:r>
    </w:p>
    <w:p w:rsidR="000E02F0" w:rsidRPr="00D872CE" w:rsidRDefault="000E02F0" w:rsidP="0078535D">
      <w:pPr>
        <w:pStyle w:val="ListParagraph"/>
        <w:numPr>
          <w:ilvl w:val="0"/>
          <w:numId w:val="22"/>
        </w:numPr>
        <w:spacing w:after="0" w:line="360" w:lineRule="auto"/>
        <w:ind w:left="1418" w:right="0" w:hanging="284"/>
        <w:rPr>
          <w:color w:val="auto"/>
        </w:rPr>
      </w:pPr>
      <w:r w:rsidRPr="00D872CE">
        <w:rPr>
          <w:color w:val="auto"/>
        </w:rPr>
        <w:t>Pengaruh orang lain</w:t>
      </w:r>
    </w:p>
    <w:p w:rsidR="000E02F0" w:rsidRPr="00D872CE" w:rsidRDefault="000E02F0" w:rsidP="0078535D">
      <w:pPr>
        <w:pStyle w:val="ListParagraph"/>
        <w:numPr>
          <w:ilvl w:val="0"/>
          <w:numId w:val="22"/>
        </w:numPr>
        <w:spacing w:after="0" w:line="360" w:lineRule="auto"/>
        <w:ind w:left="1418" w:right="0" w:hanging="284"/>
        <w:rPr>
          <w:color w:val="auto"/>
        </w:rPr>
      </w:pPr>
      <w:r w:rsidRPr="00D872CE">
        <w:rPr>
          <w:color w:val="auto"/>
        </w:rPr>
        <w:t xml:space="preserve">Keinginan dan kemampuan konsumen </w:t>
      </w:r>
    </w:p>
    <w:p w:rsidR="000E02F0" w:rsidRPr="00D872CE" w:rsidRDefault="000E02F0" w:rsidP="0078535D">
      <w:pPr>
        <w:pStyle w:val="ListParagraph"/>
        <w:numPr>
          <w:ilvl w:val="0"/>
          <w:numId w:val="22"/>
        </w:numPr>
        <w:spacing w:after="0" w:line="360" w:lineRule="auto"/>
        <w:ind w:left="1418" w:right="0" w:hanging="284"/>
        <w:rPr>
          <w:color w:val="auto"/>
        </w:rPr>
      </w:pPr>
      <w:r w:rsidRPr="00D872CE">
        <w:rPr>
          <w:color w:val="auto"/>
        </w:rPr>
        <w:t>Intensitas pembelian konsumen</w:t>
      </w:r>
    </w:p>
    <w:p w:rsidR="000E02F0" w:rsidRPr="00D872CE" w:rsidRDefault="000E02F0" w:rsidP="000E02F0">
      <w:pPr>
        <w:spacing w:after="0" w:line="360" w:lineRule="auto"/>
        <w:ind w:left="1440" w:firstLine="720"/>
        <w:rPr>
          <w:color w:val="auto"/>
        </w:rPr>
      </w:pPr>
      <w:r w:rsidRPr="00D872CE">
        <w:rPr>
          <w:color w:val="auto"/>
        </w:rPr>
        <w:t xml:space="preserve">Indikator yang digunakan dalam keputusan pembelian menurut Samosir </w:t>
      </w:r>
      <w:r w:rsidR="00D872CE" w:rsidRPr="00D872CE">
        <w:rPr>
          <w:color w:val="auto"/>
        </w:rPr>
        <w:t xml:space="preserve">et al </w:t>
      </w:r>
      <w:r w:rsidRPr="00D872CE">
        <w:rPr>
          <w:color w:val="auto"/>
        </w:rPr>
        <w:t>(2015) ada dua, yakni:</w:t>
      </w:r>
    </w:p>
    <w:p w:rsidR="000E02F0" w:rsidRPr="00D872CE" w:rsidRDefault="000E02F0" w:rsidP="0078535D">
      <w:pPr>
        <w:pStyle w:val="ListParagraph"/>
        <w:numPr>
          <w:ilvl w:val="0"/>
          <w:numId w:val="23"/>
        </w:numPr>
        <w:spacing w:after="0" w:line="360" w:lineRule="auto"/>
        <w:ind w:left="1418" w:right="0" w:hanging="284"/>
        <w:rPr>
          <w:color w:val="auto"/>
        </w:rPr>
      </w:pPr>
      <w:r w:rsidRPr="00D872CE">
        <w:rPr>
          <w:color w:val="auto"/>
        </w:rPr>
        <w:t xml:space="preserve">Keputusan tentang </w:t>
      </w:r>
      <w:r w:rsidR="00D872CE" w:rsidRPr="00D872CE">
        <w:rPr>
          <w:color w:val="auto"/>
        </w:rPr>
        <w:t>waktu pembelian</w:t>
      </w:r>
    </w:p>
    <w:p w:rsidR="000E02F0" w:rsidRPr="00D872CE" w:rsidRDefault="000E02F0" w:rsidP="0078535D">
      <w:pPr>
        <w:pStyle w:val="ListParagraph"/>
        <w:numPr>
          <w:ilvl w:val="0"/>
          <w:numId w:val="23"/>
        </w:numPr>
        <w:spacing w:after="0" w:line="360" w:lineRule="auto"/>
        <w:ind w:left="1418" w:right="0" w:hanging="284"/>
        <w:rPr>
          <w:color w:val="auto"/>
        </w:rPr>
      </w:pPr>
      <w:r w:rsidRPr="00D872CE">
        <w:rPr>
          <w:color w:val="auto"/>
        </w:rPr>
        <w:t xml:space="preserve">Keputusan tentang </w:t>
      </w:r>
      <w:r w:rsidR="00D872CE" w:rsidRPr="00D872CE">
        <w:rPr>
          <w:color w:val="auto"/>
        </w:rPr>
        <w:t>harga</w:t>
      </w:r>
    </w:p>
    <w:p w:rsidR="000E02F0" w:rsidRPr="00EB3DAE" w:rsidRDefault="000E02F0" w:rsidP="005308DB">
      <w:pPr>
        <w:pStyle w:val="ListParagraph"/>
        <w:spacing w:after="0" w:line="360" w:lineRule="auto"/>
        <w:ind w:left="1440" w:right="0" w:firstLine="720"/>
        <w:rPr>
          <w:color w:val="auto"/>
        </w:rPr>
      </w:pPr>
      <w:r w:rsidRPr="00EB3DAE">
        <w:rPr>
          <w:color w:val="auto"/>
        </w:rPr>
        <w:t>Indikator yang digunakan dalam kep</w:t>
      </w:r>
      <w:r w:rsidR="00EB3DAE" w:rsidRPr="00EB3DAE">
        <w:rPr>
          <w:color w:val="auto"/>
        </w:rPr>
        <w:t>utusan pembelian menurut Ramadhan (2014</w:t>
      </w:r>
      <w:r w:rsidRPr="00EB3DAE">
        <w:rPr>
          <w:color w:val="auto"/>
        </w:rPr>
        <w:t>) ada tiga, yakni:</w:t>
      </w:r>
    </w:p>
    <w:p w:rsidR="000E02F0" w:rsidRPr="00EB3DAE" w:rsidRDefault="000E02F0" w:rsidP="000E02F0">
      <w:pPr>
        <w:spacing w:after="0" w:line="360" w:lineRule="auto"/>
        <w:ind w:right="0"/>
        <w:rPr>
          <w:color w:val="auto"/>
        </w:rPr>
      </w:pPr>
      <w:r w:rsidRPr="00EB3DAE">
        <w:rPr>
          <w:color w:val="auto"/>
        </w:rPr>
        <w:tab/>
      </w:r>
      <w:r w:rsidRPr="00EB3DAE">
        <w:rPr>
          <w:color w:val="auto"/>
        </w:rPr>
        <w:tab/>
        <w:t xml:space="preserve">       1)  Keputusan tentang merek</w:t>
      </w:r>
    </w:p>
    <w:p w:rsidR="000E02F0" w:rsidRPr="00EB3DAE" w:rsidRDefault="000E02F0" w:rsidP="000E02F0">
      <w:pPr>
        <w:spacing w:after="0" w:line="360" w:lineRule="auto"/>
        <w:ind w:right="0"/>
        <w:rPr>
          <w:color w:val="auto"/>
        </w:rPr>
      </w:pPr>
      <w:r w:rsidRPr="00EB3DAE">
        <w:rPr>
          <w:color w:val="auto"/>
        </w:rPr>
        <w:tab/>
      </w:r>
      <w:r w:rsidRPr="00EB3DAE">
        <w:rPr>
          <w:color w:val="auto"/>
        </w:rPr>
        <w:tab/>
        <w:t xml:space="preserve">       2)  Keputusan tentang kualitas produk</w:t>
      </w:r>
    </w:p>
    <w:p w:rsidR="000E02F0" w:rsidRDefault="000E02F0" w:rsidP="000E02F0">
      <w:pPr>
        <w:spacing w:after="0" w:line="360" w:lineRule="auto"/>
        <w:ind w:right="0"/>
        <w:rPr>
          <w:color w:val="auto"/>
        </w:rPr>
      </w:pPr>
      <w:r w:rsidRPr="00EB3DAE">
        <w:rPr>
          <w:color w:val="auto"/>
        </w:rPr>
        <w:tab/>
      </w:r>
      <w:r w:rsidRPr="00EB3DAE">
        <w:rPr>
          <w:color w:val="auto"/>
        </w:rPr>
        <w:tab/>
        <w:t xml:space="preserve">       3)  Keputusan tentang harga</w:t>
      </w:r>
    </w:p>
    <w:p w:rsidR="00AA2A27" w:rsidRPr="00EB3DAE" w:rsidRDefault="005308DB" w:rsidP="005308DB">
      <w:pPr>
        <w:spacing w:after="0" w:line="360" w:lineRule="auto"/>
        <w:ind w:left="1134" w:right="0" w:firstLine="306"/>
        <w:rPr>
          <w:color w:val="auto"/>
        </w:rPr>
      </w:pPr>
      <w:r>
        <w:rPr>
          <w:color w:val="auto"/>
        </w:rPr>
        <w:tab/>
        <w:t>Berdasarkan indikator dari beberapa penelitian di atas peneliti menggunakan indikator dari Samosir et al (2015), dan Ramadhan (2014), dengan melakukan adaptasi sebagai berikut:</w:t>
      </w:r>
    </w:p>
    <w:p w:rsidR="00EB3DAE" w:rsidRDefault="001A144D" w:rsidP="0078535D">
      <w:pPr>
        <w:pStyle w:val="ListParagraph"/>
        <w:numPr>
          <w:ilvl w:val="0"/>
          <w:numId w:val="58"/>
        </w:numPr>
        <w:spacing w:after="0" w:line="360" w:lineRule="auto"/>
        <w:ind w:right="0" w:firstLine="391"/>
        <w:rPr>
          <w:color w:val="auto"/>
        </w:rPr>
      </w:pPr>
      <w:r>
        <w:rPr>
          <w:color w:val="auto"/>
        </w:rPr>
        <w:t>Keputusan tentang merek</w:t>
      </w:r>
    </w:p>
    <w:p w:rsidR="001A144D" w:rsidRPr="005308DB" w:rsidRDefault="001A144D" w:rsidP="0078535D">
      <w:pPr>
        <w:pStyle w:val="ListParagraph"/>
        <w:numPr>
          <w:ilvl w:val="0"/>
          <w:numId w:val="58"/>
        </w:numPr>
        <w:spacing w:after="0" w:line="360" w:lineRule="auto"/>
        <w:ind w:right="0" w:firstLine="391"/>
        <w:rPr>
          <w:color w:val="auto"/>
        </w:rPr>
      </w:pPr>
      <w:r>
        <w:rPr>
          <w:color w:val="auto"/>
        </w:rPr>
        <w:t>Keputusan tentang waktu pembelian</w:t>
      </w:r>
    </w:p>
    <w:p w:rsidR="000E02F0" w:rsidRDefault="000E02F0" w:rsidP="000E02F0">
      <w:pPr>
        <w:spacing w:after="0" w:line="360" w:lineRule="auto"/>
        <w:ind w:right="0"/>
      </w:pPr>
    </w:p>
    <w:p w:rsidR="000E02F0" w:rsidRDefault="004C2125" w:rsidP="008A74B1">
      <w:pPr>
        <w:spacing w:after="0" w:line="360" w:lineRule="auto"/>
        <w:ind w:right="0"/>
        <w:rPr>
          <w:b/>
        </w:rPr>
      </w:pPr>
      <w:r>
        <w:rPr>
          <w:b/>
        </w:rPr>
        <w:t>B</w:t>
      </w:r>
      <w:r w:rsidR="000E02F0">
        <w:rPr>
          <w:b/>
        </w:rPr>
        <w:t>. Chickhen Nugget Fiesta</w:t>
      </w:r>
    </w:p>
    <w:p w:rsidR="000E02F0" w:rsidRDefault="00D75DAD" w:rsidP="0078535D">
      <w:pPr>
        <w:pStyle w:val="ListParagraph"/>
        <w:numPr>
          <w:ilvl w:val="0"/>
          <w:numId w:val="24"/>
        </w:numPr>
        <w:spacing w:after="0" w:line="360" w:lineRule="auto"/>
        <w:ind w:left="1418" w:right="0" w:hanging="283"/>
        <w:rPr>
          <w:b/>
        </w:rPr>
      </w:pPr>
      <w:r>
        <w:rPr>
          <w:b/>
        </w:rPr>
        <w:tab/>
      </w:r>
      <w:r w:rsidR="000E02F0">
        <w:rPr>
          <w:b/>
        </w:rPr>
        <w:t xml:space="preserve">Citra Merek </w:t>
      </w:r>
      <w:r>
        <w:rPr>
          <w:b/>
        </w:rPr>
        <w:t>Chickhen Nugget Fiesta</w:t>
      </w:r>
    </w:p>
    <w:p w:rsidR="000E02F0" w:rsidRDefault="000E02F0" w:rsidP="008A74B1">
      <w:pPr>
        <w:pStyle w:val="ListParagraph"/>
        <w:spacing w:after="0" w:line="360" w:lineRule="auto"/>
        <w:ind w:left="1134" w:firstLine="567"/>
      </w:pPr>
      <w:r>
        <w:t xml:space="preserve">PT Charoen Pokphand menetapkan strategi yang baik untuk mendorong produk </w:t>
      </w:r>
      <w:r>
        <w:rPr>
          <w:i/>
        </w:rPr>
        <w:t>Chickhen Nugget</w:t>
      </w:r>
      <w:r>
        <w:t xml:space="preserve"> Fiesta dalam berinovasi menciptakan keunikan tersendiri untuk membangun merek yang kuat. Langkah yang dilakukan oleh </w:t>
      </w:r>
      <w:r>
        <w:rPr>
          <w:i/>
        </w:rPr>
        <w:t>Chickhen Nugget</w:t>
      </w:r>
      <w:r>
        <w:t xml:space="preserve"> Fiesta dengan mengeluarkan biaya iklan yang tinggi untuk menciptakan kekuatan mereknya. Strategi ini juga bertujuan menciptakan citra merek </w:t>
      </w:r>
      <w:r w:rsidR="008A74B1">
        <w:t>yang positif di benak konsumen.</w:t>
      </w:r>
    </w:p>
    <w:p w:rsidR="008A74B1" w:rsidRPr="008A74B1" w:rsidRDefault="008A74B1" w:rsidP="008A74B1">
      <w:pPr>
        <w:pStyle w:val="ListParagraph"/>
        <w:spacing w:after="0" w:line="360" w:lineRule="auto"/>
        <w:ind w:left="1134" w:firstLine="567"/>
      </w:pPr>
    </w:p>
    <w:p w:rsidR="000E02F0" w:rsidRDefault="000E02F0" w:rsidP="00D75DAD">
      <w:pPr>
        <w:spacing w:after="0" w:line="360" w:lineRule="auto"/>
        <w:ind w:left="1134" w:right="0"/>
        <w:rPr>
          <w:b/>
        </w:rPr>
      </w:pPr>
      <w:r>
        <w:rPr>
          <w:b/>
        </w:rPr>
        <w:lastRenderedPageBreak/>
        <w:tab/>
      </w:r>
      <w:r w:rsidR="00D75DAD">
        <w:rPr>
          <w:b/>
        </w:rPr>
        <w:t>b.</w:t>
      </w:r>
      <w:r w:rsidR="00D75DAD">
        <w:rPr>
          <w:b/>
        </w:rPr>
        <w:tab/>
      </w:r>
      <w:r>
        <w:rPr>
          <w:b/>
        </w:rPr>
        <w:t>Promosi Penjualan Chickhen Nugget Fiesta</w:t>
      </w:r>
    </w:p>
    <w:p w:rsidR="000E02F0" w:rsidRDefault="000E02F0" w:rsidP="000E02F0">
      <w:pPr>
        <w:spacing w:after="0" w:line="360" w:lineRule="auto"/>
        <w:ind w:left="1134" w:right="0" w:firstLine="720"/>
        <w:rPr>
          <w:b/>
        </w:rPr>
      </w:pPr>
      <w:r>
        <w:rPr>
          <w:rStyle w:val="yiv3088385100s1"/>
          <w:i/>
        </w:rPr>
        <w:t xml:space="preserve">Chickhen Nugget </w:t>
      </w:r>
      <w:r>
        <w:rPr>
          <w:rStyle w:val="yiv3088385100s1"/>
        </w:rPr>
        <w:t>Fiesta</w:t>
      </w:r>
      <w:r>
        <w:rPr>
          <w:rStyle w:val="yiv3088385100s1"/>
          <w:i/>
        </w:rPr>
        <w:t xml:space="preserve">  </w:t>
      </w:r>
      <w:r>
        <w:rPr>
          <w:rStyle w:val="yiv3088385100s1"/>
        </w:rPr>
        <w:t xml:space="preserve">merupakan salah satu produk dari aneka makanan olahan yang di produksi oleh PT Charoen Pokphan. </w:t>
      </w:r>
      <w:r>
        <w:rPr>
          <w:rStyle w:val="yiv3088385100s1"/>
          <w:i/>
        </w:rPr>
        <w:t>Chickhen Nugget</w:t>
      </w:r>
      <w:r>
        <w:rPr>
          <w:rStyle w:val="yiv3088385100s1"/>
        </w:rPr>
        <w:t xml:space="preserve"> Fiesta juga sering melakukan promosi penjualan melalui diskon atau potongan penjualan di gerai supermarket yang menjual produk tersebut. Hal tersebut dapat dilihat dikatalog supermarket yang mana potongan harga tersebut berlaku untuk seluruh konsumen </w:t>
      </w:r>
      <w:r>
        <w:rPr>
          <w:rStyle w:val="yiv3088385100s1"/>
          <w:i/>
        </w:rPr>
        <w:t>Chickhen Nugget</w:t>
      </w:r>
      <w:r>
        <w:rPr>
          <w:rStyle w:val="yiv3088385100s1"/>
        </w:rPr>
        <w:t xml:space="preserve"> Fiesta di Indonesia.</w:t>
      </w:r>
    </w:p>
    <w:p w:rsidR="000E02F0" w:rsidRPr="008F6322" w:rsidRDefault="000E02F0" w:rsidP="008F6322">
      <w:pPr>
        <w:spacing w:after="0" w:line="360" w:lineRule="auto"/>
        <w:ind w:left="0" w:right="0" w:firstLine="0"/>
        <w:rPr>
          <w:szCs w:val="24"/>
        </w:rPr>
      </w:pPr>
    </w:p>
    <w:p w:rsidR="000E02F0" w:rsidRPr="008A74B1" w:rsidRDefault="004C2125" w:rsidP="008A74B1">
      <w:pPr>
        <w:spacing w:line="360" w:lineRule="auto"/>
        <w:ind w:left="0" w:firstLine="0"/>
        <w:rPr>
          <w:b/>
        </w:rPr>
      </w:pPr>
      <w:r>
        <w:rPr>
          <w:b/>
        </w:rPr>
        <w:t xml:space="preserve">C. </w:t>
      </w:r>
      <w:r w:rsidR="008A74B1" w:rsidRPr="004C2125">
        <w:rPr>
          <w:b/>
        </w:rPr>
        <w:t xml:space="preserve">Hubungan Antar Variabel </w:t>
      </w:r>
    </w:p>
    <w:p w:rsidR="000E02F0" w:rsidRPr="008A74B1" w:rsidRDefault="008A74B1" w:rsidP="008A74B1">
      <w:pPr>
        <w:pStyle w:val="NoSpacing"/>
        <w:spacing w:line="360" w:lineRule="auto"/>
        <w:ind w:firstLine="606"/>
        <w:rPr>
          <w:b/>
        </w:rPr>
      </w:pPr>
      <w:r w:rsidRPr="008A74B1">
        <w:rPr>
          <w:b/>
        </w:rPr>
        <w:t xml:space="preserve">a. </w:t>
      </w:r>
      <w:r w:rsidR="000E02F0" w:rsidRPr="008A74B1">
        <w:rPr>
          <w:b/>
        </w:rPr>
        <w:t xml:space="preserve">Pengaruh Citra Merek terhadap Keputusan Pembelian  </w:t>
      </w:r>
    </w:p>
    <w:p w:rsidR="000E02F0" w:rsidRDefault="000E02F0" w:rsidP="008A74B1">
      <w:pPr>
        <w:pStyle w:val="NoSpacing"/>
        <w:spacing w:line="360" w:lineRule="auto"/>
        <w:ind w:left="639" w:firstLine="687"/>
      </w:pPr>
      <w:r>
        <w:t xml:space="preserve">Menurut Kotler  (2009) menyebutkan citra merek adalah persepsi masyarakat terhadap perusahaan atau produknya. Citra dipengaruhi oleh banyak faktor yang di luar kontrol perusahaan. Citra yang efektif akan berpengaruh terhadap tiga hal yaitu : pertama, memantapkan karakter produk dan usulan nilai. Kedua, menyampaikan karakter itu dengan cara yang berbeda sehingga tidak dikacaukan dengan karakter pesaing. Ketiga, memberikan kekuatan emosional yang lebih dari sekadar citra mental. Supaya bisa berfungsi citra harus disampaikan melalui setiap sarana komunikasi yang tersedia dan kontak merek. </w:t>
      </w:r>
    </w:p>
    <w:p w:rsidR="000E02F0" w:rsidRDefault="000E02F0" w:rsidP="000E02F0">
      <w:pPr>
        <w:spacing w:line="360" w:lineRule="auto"/>
        <w:ind w:left="639" w:firstLine="687"/>
      </w:pPr>
      <w:r>
        <w:t>Semakin tinggi citra merek suatu produk maka semakin tinggi pula nilai prestis yang didapat oleh konsumen. Keberadaan merek merupakan  kesanggupan seorang calon pembeli untuk mengenali atau mengingat kembali bahkan menjadi pelanggan setia produk tersebut. Hal ini sesuai dengan penelitian yang dilakukan oleh Ramadhan (2014)</w:t>
      </w:r>
    </w:p>
    <w:p w:rsidR="000E02F0" w:rsidRPr="008A74B1" w:rsidRDefault="008A74B1" w:rsidP="008A74B1">
      <w:pPr>
        <w:pStyle w:val="NoSpacing"/>
        <w:spacing w:line="360" w:lineRule="auto"/>
        <w:ind w:firstLine="606"/>
        <w:rPr>
          <w:b/>
        </w:rPr>
      </w:pPr>
      <w:r w:rsidRPr="008A74B1">
        <w:rPr>
          <w:b/>
        </w:rPr>
        <w:t xml:space="preserve">b. </w:t>
      </w:r>
      <w:r w:rsidR="000E02F0" w:rsidRPr="008A74B1">
        <w:rPr>
          <w:b/>
        </w:rPr>
        <w:t xml:space="preserve">Pengaruh promosi terhadap Keputusan Pembelian  </w:t>
      </w:r>
    </w:p>
    <w:p w:rsidR="000E02F0" w:rsidRDefault="000E02F0" w:rsidP="008A74B1">
      <w:pPr>
        <w:pStyle w:val="NoSpacing"/>
        <w:spacing w:line="360" w:lineRule="auto"/>
        <w:ind w:left="639" w:firstLine="687"/>
      </w:pPr>
      <w:r>
        <w:t>Menurut Tjiptono (2002:219), Promosi adalah bentuk komunikasi pemasaran artinya aktivitas pemasaran yang berusaha menyebarkan informasi, mempengaruhi/membujuk dan atau mengingatkan pasar sasaran atas perusahaan dan produknya agar bersedia menerima, membeli dan loyal pada produk yang ditawarkan perusahaan yang bersangkutan.</w:t>
      </w:r>
    </w:p>
    <w:p w:rsidR="000E02F0" w:rsidRDefault="000E02F0" w:rsidP="00D21772">
      <w:pPr>
        <w:spacing w:line="360" w:lineRule="auto"/>
        <w:ind w:left="720" w:firstLine="720"/>
      </w:pPr>
      <w:r>
        <w:lastRenderedPageBreak/>
        <w:t>Kondisi ini mengindikasikan bahwa semakin sering perusahaan melakukan promosi maka akan semakin dikenal produk yang mereka jual dimasyarakat sehingga menarik minat orang untuk membeli produk tersebu</w:t>
      </w:r>
      <w:r w:rsidR="00A7345E">
        <w:t>t, Bernando dan Samosir  (2012)</w:t>
      </w:r>
    </w:p>
    <w:p w:rsidR="00EE2EAC" w:rsidRDefault="00EE2EAC" w:rsidP="00D21772">
      <w:pPr>
        <w:spacing w:after="200" w:line="360" w:lineRule="auto"/>
        <w:ind w:left="0" w:right="0" w:firstLine="0"/>
        <w:contextualSpacing/>
      </w:pPr>
      <w:r>
        <w:br w:type="page"/>
      </w:r>
    </w:p>
    <w:p w:rsidR="003414CA" w:rsidRDefault="003414CA" w:rsidP="00D21772">
      <w:pPr>
        <w:spacing w:after="200" w:line="360" w:lineRule="auto"/>
        <w:ind w:left="0" w:right="0" w:firstLine="0"/>
        <w:contextualSpacing/>
        <w:rPr>
          <w:rFonts w:eastAsiaTheme="minorHAnsi"/>
          <w:b/>
          <w:color w:val="auto"/>
          <w:lang w:eastAsia="en-US"/>
        </w:rPr>
        <w:sectPr w:rsidR="003414CA" w:rsidSect="001A3550">
          <w:headerReference w:type="default" r:id="rId19"/>
          <w:footerReference w:type="default" r:id="rId20"/>
          <w:type w:val="continuous"/>
          <w:pgSz w:w="11907" w:h="16839" w:code="9"/>
          <w:pgMar w:top="1701" w:right="1701" w:bottom="1701" w:left="2268" w:header="708" w:footer="708" w:gutter="0"/>
          <w:cols w:space="708"/>
          <w:docGrid w:linePitch="360"/>
        </w:sectPr>
      </w:pPr>
    </w:p>
    <w:p w:rsidR="00EE2EAC" w:rsidRDefault="00952D77" w:rsidP="00D21772">
      <w:pPr>
        <w:spacing w:after="200" w:line="360" w:lineRule="auto"/>
        <w:ind w:left="0" w:right="0" w:firstLine="0"/>
        <w:rPr>
          <w:rFonts w:eastAsiaTheme="minorHAnsi" w:cstheme="minorBidi"/>
          <w:b/>
          <w:color w:val="auto"/>
          <w:lang w:eastAsia="en-US"/>
        </w:rPr>
      </w:pPr>
      <w:r>
        <w:rPr>
          <w:rFonts w:eastAsiaTheme="minorHAnsi" w:cstheme="minorBidi"/>
          <w:b/>
          <w:color w:val="auto"/>
          <w:lang w:eastAsia="en-US"/>
        </w:rPr>
        <w:lastRenderedPageBreak/>
        <w:t>D</w:t>
      </w:r>
      <w:r w:rsidR="004C2125">
        <w:rPr>
          <w:rFonts w:eastAsiaTheme="minorHAnsi" w:cstheme="minorBidi"/>
          <w:b/>
          <w:color w:val="auto"/>
          <w:lang w:eastAsia="en-US"/>
        </w:rPr>
        <w:t xml:space="preserve">. </w:t>
      </w:r>
      <w:r w:rsidR="008A74B1">
        <w:rPr>
          <w:rFonts w:eastAsiaTheme="minorHAnsi" w:cstheme="minorBidi"/>
          <w:b/>
          <w:color w:val="auto"/>
          <w:lang w:eastAsia="en-US"/>
        </w:rPr>
        <w:t>Penelitian Terdahulu</w:t>
      </w:r>
    </w:p>
    <w:tbl>
      <w:tblPr>
        <w:tblStyle w:val="TableGrid"/>
        <w:tblW w:w="13419" w:type="dxa"/>
        <w:shd w:val="clear" w:color="auto" w:fill="FFFFFF" w:themeFill="background1"/>
        <w:tblLayout w:type="fixed"/>
        <w:tblLook w:val="0600" w:firstRow="0" w:lastRow="0" w:firstColumn="0" w:lastColumn="0" w:noHBand="1" w:noVBand="1"/>
      </w:tblPr>
      <w:tblGrid>
        <w:gridCol w:w="562"/>
        <w:gridCol w:w="2127"/>
        <w:gridCol w:w="1842"/>
        <w:gridCol w:w="1276"/>
        <w:gridCol w:w="1276"/>
        <w:gridCol w:w="2225"/>
        <w:gridCol w:w="2027"/>
        <w:gridCol w:w="2084"/>
      </w:tblGrid>
      <w:tr w:rsidR="004C2125" w:rsidRPr="00986A80" w:rsidTr="00A96920">
        <w:tc>
          <w:tcPr>
            <w:tcW w:w="562" w:type="dxa"/>
            <w:shd w:val="clear" w:color="auto" w:fill="FFFFFF" w:themeFill="background1"/>
          </w:tcPr>
          <w:p w:rsidR="004C2125" w:rsidRPr="00986A80" w:rsidRDefault="004C2125" w:rsidP="004306A4">
            <w:pPr>
              <w:pStyle w:val="NoSpacing"/>
            </w:pPr>
            <w:r w:rsidRPr="00986A80">
              <w:t>No.</w:t>
            </w:r>
          </w:p>
        </w:tc>
        <w:tc>
          <w:tcPr>
            <w:tcW w:w="2127" w:type="dxa"/>
            <w:shd w:val="clear" w:color="auto" w:fill="FFFFFF" w:themeFill="background1"/>
          </w:tcPr>
          <w:p w:rsidR="004C2125" w:rsidRPr="00986A80" w:rsidRDefault="004C2125" w:rsidP="004306A4">
            <w:pPr>
              <w:pStyle w:val="NoSpacing"/>
              <w:jc w:val="center"/>
            </w:pPr>
            <w:r w:rsidRPr="00986A80">
              <w:t>Judul</w:t>
            </w:r>
          </w:p>
        </w:tc>
        <w:tc>
          <w:tcPr>
            <w:tcW w:w="1842" w:type="dxa"/>
            <w:shd w:val="clear" w:color="auto" w:fill="FFFFFF" w:themeFill="background1"/>
          </w:tcPr>
          <w:p w:rsidR="004C2125" w:rsidRPr="00986A80" w:rsidRDefault="004C2125" w:rsidP="004306A4">
            <w:pPr>
              <w:pStyle w:val="NoSpacing"/>
            </w:pPr>
            <w:r w:rsidRPr="00986A80">
              <w:t>Independent Variabel</w:t>
            </w:r>
          </w:p>
        </w:tc>
        <w:tc>
          <w:tcPr>
            <w:tcW w:w="1276" w:type="dxa"/>
            <w:shd w:val="clear" w:color="auto" w:fill="FFFFFF" w:themeFill="background1"/>
          </w:tcPr>
          <w:p w:rsidR="004C2125" w:rsidRPr="00986A80" w:rsidRDefault="004C2125" w:rsidP="004306A4">
            <w:pPr>
              <w:pStyle w:val="NoSpacing"/>
            </w:pPr>
            <w:r w:rsidRPr="00986A80">
              <w:t>Dependent Variabel</w:t>
            </w:r>
          </w:p>
        </w:tc>
        <w:tc>
          <w:tcPr>
            <w:tcW w:w="1276" w:type="dxa"/>
            <w:shd w:val="clear" w:color="auto" w:fill="FFFFFF" w:themeFill="background1"/>
          </w:tcPr>
          <w:p w:rsidR="004C2125" w:rsidRPr="00986A80" w:rsidRDefault="004C2125" w:rsidP="004306A4">
            <w:pPr>
              <w:pStyle w:val="NoSpacing"/>
            </w:pPr>
            <w:r>
              <w:t>Alat analisis</w:t>
            </w:r>
          </w:p>
        </w:tc>
        <w:tc>
          <w:tcPr>
            <w:tcW w:w="2225" w:type="dxa"/>
            <w:shd w:val="clear" w:color="auto" w:fill="FFFFFF" w:themeFill="background1"/>
          </w:tcPr>
          <w:p w:rsidR="004C2125" w:rsidRPr="00986A80" w:rsidRDefault="004C2125" w:rsidP="004306A4">
            <w:pPr>
              <w:pStyle w:val="NoSpacing"/>
            </w:pPr>
            <w:r w:rsidRPr="00986A80">
              <w:t>Hasil Penelitian</w:t>
            </w:r>
          </w:p>
        </w:tc>
        <w:tc>
          <w:tcPr>
            <w:tcW w:w="2027" w:type="dxa"/>
            <w:shd w:val="clear" w:color="auto" w:fill="FFFFFF" w:themeFill="background1"/>
          </w:tcPr>
          <w:p w:rsidR="004C2125" w:rsidRPr="00986A80" w:rsidRDefault="004C2125" w:rsidP="004306A4">
            <w:pPr>
              <w:pStyle w:val="NoSpacing"/>
            </w:pPr>
            <w:r w:rsidRPr="00986A80">
              <w:t>persamaan</w:t>
            </w:r>
          </w:p>
        </w:tc>
        <w:tc>
          <w:tcPr>
            <w:tcW w:w="2084" w:type="dxa"/>
            <w:shd w:val="clear" w:color="auto" w:fill="FFFFFF" w:themeFill="background1"/>
          </w:tcPr>
          <w:p w:rsidR="004C2125" w:rsidRPr="00986A80" w:rsidRDefault="004C2125" w:rsidP="004306A4">
            <w:pPr>
              <w:pStyle w:val="NoSpacing"/>
            </w:pPr>
            <w:r w:rsidRPr="00986A80">
              <w:t>perbedaa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t>1.</w:t>
            </w:r>
          </w:p>
        </w:tc>
        <w:tc>
          <w:tcPr>
            <w:tcW w:w="2127" w:type="dxa"/>
            <w:shd w:val="clear" w:color="auto" w:fill="FFFFFF" w:themeFill="background1"/>
          </w:tcPr>
          <w:p w:rsidR="004C2125" w:rsidRPr="00986A80" w:rsidRDefault="004C2125" w:rsidP="004306A4">
            <w:pPr>
              <w:pStyle w:val="NoSpacing"/>
            </w:pPr>
            <w:r w:rsidRPr="00986A80">
              <w:t>The Influence of Price Perception And Promotion On Consumer Purchase Decision Of Enervon-C Products</w:t>
            </w:r>
          </w:p>
          <w:p w:rsidR="004C2125" w:rsidRPr="00986A80" w:rsidRDefault="004C2125" w:rsidP="004306A4">
            <w:pPr>
              <w:pStyle w:val="NoSpacing"/>
            </w:pPr>
          </w:p>
          <w:p w:rsidR="004C2125" w:rsidRPr="00986A80" w:rsidRDefault="004C2125" w:rsidP="004306A4">
            <w:pPr>
              <w:pStyle w:val="NoSpacing"/>
            </w:pPr>
            <w:r w:rsidRPr="00986A80">
              <w:t>( Charlie Bernando Halomoan Samosir</w:t>
            </w:r>
          </w:p>
          <w:p w:rsidR="004C2125" w:rsidRPr="00986A80" w:rsidRDefault="004C2125" w:rsidP="004306A4">
            <w:pPr>
              <w:pStyle w:val="NoSpacing"/>
            </w:pPr>
            <w:r w:rsidRPr="00986A80">
              <w:t>Arief Bowo Prayoga K /2015)</w:t>
            </w:r>
          </w:p>
        </w:tc>
        <w:tc>
          <w:tcPr>
            <w:tcW w:w="1842" w:type="dxa"/>
            <w:shd w:val="clear" w:color="auto" w:fill="FFFFFF" w:themeFill="background1"/>
          </w:tcPr>
          <w:p w:rsidR="004C2125" w:rsidRPr="00986A80" w:rsidRDefault="004C2125" w:rsidP="004306A4">
            <w:pPr>
              <w:pStyle w:val="NoSpacing"/>
            </w:pPr>
            <w:r w:rsidRPr="00986A80">
              <w:t>X1: Price Perception</w:t>
            </w:r>
          </w:p>
          <w:p w:rsidR="004C2125" w:rsidRPr="00986A80" w:rsidRDefault="004C2125" w:rsidP="004306A4">
            <w:pPr>
              <w:pStyle w:val="NoSpacing"/>
            </w:pPr>
          </w:p>
          <w:p w:rsidR="004C2125" w:rsidRPr="00986A80" w:rsidRDefault="004C2125" w:rsidP="004306A4">
            <w:pPr>
              <w:pStyle w:val="NoSpacing"/>
            </w:pPr>
          </w:p>
          <w:p w:rsidR="004C2125" w:rsidRPr="00986A80" w:rsidRDefault="004C2125" w:rsidP="004306A4">
            <w:pPr>
              <w:pStyle w:val="NoSpacing"/>
            </w:pPr>
          </w:p>
          <w:p w:rsidR="004C2125" w:rsidRPr="00986A80" w:rsidRDefault="004C2125" w:rsidP="004306A4">
            <w:pPr>
              <w:pStyle w:val="NoSpacing"/>
            </w:pPr>
            <w:r w:rsidRPr="00986A80">
              <w:t>X2: Promotion</w:t>
            </w:r>
          </w:p>
          <w:p w:rsidR="004C2125" w:rsidRPr="00986A80" w:rsidRDefault="004C2125" w:rsidP="004306A4">
            <w:pPr>
              <w:pStyle w:val="NoSpacing"/>
            </w:pP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A96920" w:rsidP="004306A4">
            <w:pPr>
              <w:pStyle w:val="NoSpacing"/>
            </w:pPr>
            <w:r>
              <w:t>Analisis regresi linier berganda</w:t>
            </w:r>
          </w:p>
        </w:tc>
        <w:tc>
          <w:tcPr>
            <w:tcW w:w="2225" w:type="dxa"/>
            <w:shd w:val="clear" w:color="auto" w:fill="FFFFFF" w:themeFill="background1"/>
          </w:tcPr>
          <w:p w:rsidR="004C2125" w:rsidRPr="00986A80" w:rsidRDefault="004C2125" w:rsidP="004306A4">
            <w:pPr>
              <w:pStyle w:val="NoSpacing"/>
            </w:pPr>
            <w:r w:rsidRPr="00986A80">
              <w:t>-Persepsi harga pengaruh yang positif terhadap keputusan pembelian</w:t>
            </w:r>
          </w:p>
          <w:p w:rsidR="004C2125" w:rsidRPr="00986A80" w:rsidRDefault="004C2125" w:rsidP="004306A4">
            <w:pPr>
              <w:pStyle w:val="NoSpacing"/>
            </w:pPr>
          </w:p>
          <w:p w:rsidR="004C2125" w:rsidRPr="00986A80" w:rsidRDefault="004C2125" w:rsidP="004306A4">
            <w:pPr>
              <w:pStyle w:val="NoSpacing"/>
            </w:pPr>
            <w:r w:rsidRPr="00986A80">
              <w:t>-Promosi memiliki pengaruh yang positif terhadap Keputusan pembelian</w:t>
            </w:r>
          </w:p>
          <w:p w:rsidR="004C2125" w:rsidRPr="00986A80" w:rsidRDefault="004C2125" w:rsidP="004306A4">
            <w:pPr>
              <w:pStyle w:val="NoSpacing"/>
            </w:pPr>
          </w:p>
          <w:p w:rsidR="004C2125" w:rsidRPr="00986A80" w:rsidRDefault="004C2125" w:rsidP="004306A4">
            <w:pPr>
              <w:pStyle w:val="NoSpacing"/>
            </w:pPr>
          </w:p>
        </w:tc>
        <w:tc>
          <w:tcPr>
            <w:tcW w:w="2027" w:type="dxa"/>
            <w:shd w:val="clear" w:color="auto" w:fill="FFFFFF" w:themeFill="background1"/>
          </w:tcPr>
          <w:p w:rsidR="004C2125" w:rsidRPr="00986A80" w:rsidRDefault="004C2125" w:rsidP="004306A4">
            <w:pPr>
              <w:pStyle w:val="NoSpacing"/>
            </w:pPr>
            <w:r w:rsidRPr="00986A80">
              <w:t>-Menggunakan promosi sebagai variabel independen</w:t>
            </w:r>
          </w:p>
          <w:p w:rsidR="004C2125" w:rsidRPr="00986A80" w:rsidRDefault="004C2125" w:rsidP="004306A4">
            <w:pPr>
              <w:pStyle w:val="NoSpacing"/>
            </w:pPr>
          </w:p>
          <w:p w:rsidR="004C2125" w:rsidRPr="00986A80" w:rsidRDefault="004C2125" w:rsidP="004306A4">
            <w:pPr>
              <w:pStyle w:val="NoSpacing"/>
            </w:pPr>
            <w:r w:rsidRPr="00986A80">
              <w:t>-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Menggunakan persepsi harga sebagai variabel independent</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t>2.</w:t>
            </w:r>
          </w:p>
        </w:tc>
        <w:tc>
          <w:tcPr>
            <w:tcW w:w="2127" w:type="dxa"/>
            <w:shd w:val="clear" w:color="auto" w:fill="FFFFFF" w:themeFill="background1"/>
          </w:tcPr>
          <w:p w:rsidR="004C2125" w:rsidRPr="00986A80" w:rsidRDefault="004C2125" w:rsidP="004306A4">
            <w:pPr>
              <w:pStyle w:val="NoSpacing"/>
            </w:pPr>
            <w:r w:rsidRPr="00986A80">
              <w:t>The Influence Of Price And Promotion To The Decision Of Buying Mineral Water Aqua In Samarinda</w:t>
            </w:r>
          </w:p>
          <w:p w:rsidR="004C2125" w:rsidRPr="00986A80" w:rsidRDefault="004C2125" w:rsidP="004306A4">
            <w:pPr>
              <w:pStyle w:val="NoSpacing"/>
            </w:pPr>
            <w:r w:rsidRPr="00986A80">
              <w:t>(Lili Ekawati, H.Eddy Soegiarto, Eka Yudhyani)</w:t>
            </w:r>
          </w:p>
        </w:tc>
        <w:tc>
          <w:tcPr>
            <w:tcW w:w="1842" w:type="dxa"/>
            <w:shd w:val="clear" w:color="auto" w:fill="FFFFFF" w:themeFill="background1"/>
          </w:tcPr>
          <w:p w:rsidR="004C2125" w:rsidRPr="00986A80" w:rsidRDefault="004C2125" w:rsidP="004306A4">
            <w:pPr>
              <w:pStyle w:val="NoSpacing"/>
            </w:pPr>
            <w:r w:rsidRPr="00986A80">
              <w:t>X1: Price</w:t>
            </w:r>
          </w:p>
          <w:p w:rsidR="004C2125" w:rsidRPr="00986A80" w:rsidRDefault="004C2125" w:rsidP="004306A4">
            <w:pPr>
              <w:pStyle w:val="NoSpacing"/>
            </w:pPr>
          </w:p>
          <w:p w:rsidR="004C2125" w:rsidRPr="00986A80" w:rsidRDefault="004C2125" w:rsidP="004306A4">
            <w:pPr>
              <w:pStyle w:val="NoSpacing"/>
            </w:pPr>
            <w:r w:rsidRPr="00986A80">
              <w:t>X2: Promotion</w:t>
            </w:r>
          </w:p>
          <w:p w:rsidR="004C2125" w:rsidRPr="00986A80" w:rsidRDefault="004C2125" w:rsidP="004306A4">
            <w:pPr>
              <w:pStyle w:val="NoSpacing"/>
            </w:pP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A96920" w:rsidP="004306A4">
            <w:pPr>
              <w:pStyle w:val="NoSpacing"/>
            </w:pPr>
            <w:r>
              <w:t>Analisis regresi linier berganda</w:t>
            </w:r>
          </w:p>
        </w:tc>
        <w:tc>
          <w:tcPr>
            <w:tcW w:w="2225" w:type="dxa"/>
            <w:shd w:val="clear" w:color="auto" w:fill="FFFFFF" w:themeFill="background1"/>
          </w:tcPr>
          <w:p w:rsidR="004C2125" w:rsidRPr="00986A80" w:rsidRDefault="004C2125" w:rsidP="004306A4">
            <w:pPr>
              <w:pStyle w:val="NoSpacing"/>
            </w:pPr>
            <w:r w:rsidRPr="00986A80">
              <w:t>-Harga mempunyai pengaruh positif dan signifikan</w:t>
            </w:r>
          </w:p>
          <w:p w:rsidR="004C2125" w:rsidRPr="00986A80" w:rsidRDefault="004C2125" w:rsidP="004306A4">
            <w:pPr>
              <w:pStyle w:val="NoSpacing"/>
            </w:pPr>
          </w:p>
          <w:p w:rsidR="004C2125" w:rsidRPr="00986A80" w:rsidRDefault="004C2125" w:rsidP="004306A4">
            <w:pPr>
              <w:pStyle w:val="NoSpacing"/>
            </w:pPr>
            <w:r w:rsidRPr="00986A80">
              <w:t>-Promosi mempunyai pengaruh yang negatif dan tidak signifikan terhadap keputusan membeli air mineral merek aqua di Samarinda</w:t>
            </w:r>
          </w:p>
          <w:p w:rsidR="004C2125" w:rsidRPr="00986A80" w:rsidRDefault="004C2125" w:rsidP="004306A4">
            <w:pPr>
              <w:pStyle w:val="NoSpacing"/>
            </w:pPr>
          </w:p>
        </w:tc>
        <w:tc>
          <w:tcPr>
            <w:tcW w:w="2027" w:type="dxa"/>
            <w:shd w:val="clear" w:color="auto" w:fill="FFFFFF" w:themeFill="background1"/>
          </w:tcPr>
          <w:p w:rsidR="004C2125" w:rsidRPr="00986A80" w:rsidRDefault="004C2125" w:rsidP="004306A4">
            <w:pPr>
              <w:pStyle w:val="NoSpacing"/>
            </w:pPr>
            <w:r w:rsidRPr="00986A80">
              <w:t>-Menggunakan promosi sebagai variabel independen</w:t>
            </w:r>
          </w:p>
          <w:p w:rsidR="004C2125" w:rsidRPr="00986A80" w:rsidRDefault="004C2125" w:rsidP="004306A4">
            <w:pPr>
              <w:pStyle w:val="NoSpacing"/>
            </w:pPr>
          </w:p>
          <w:p w:rsidR="004C2125" w:rsidRPr="00986A80" w:rsidRDefault="004C2125" w:rsidP="004306A4">
            <w:pPr>
              <w:pStyle w:val="NoSpacing"/>
            </w:pPr>
            <w:r w:rsidRPr="00986A80">
              <w:t>-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Menggunakan harga sebagai variabel independent</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lastRenderedPageBreak/>
              <w:t>3.</w:t>
            </w:r>
          </w:p>
        </w:tc>
        <w:tc>
          <w:tcPr>
            <w:tcW w:w="2127" w:type="dxa"/>
            <w:shd w:val="clear" w:color="auto" w:fill="FFFFFF" w:themeFill="background1"/>
          </w:tcPr>
          <w:p w:rsidR="004C2125" w:rsidRPr="00986A80" w:rsidRDefault="004C2125" w:rsidP="004306A4">
            <w:pPr>
              <w:pStyle w:val="NoSpacing"/>
              <w:rPr>
                <w:bCs/>
              </w:rPr>
            </w:pPr>
            <w:r w:rsidRPr="00986A80">
              <w:rPr>
                <w:bCs/>
              </w:rPr>
              <w:t>Influence Of Price, Quality Products, And Brand Image Areas Of Decision Packaging Sweet Sweet Brand Bango</w:t>
            </w:r>
          </w:p>
          <w:p w:rsidR="004C2125" w:rsidRPr="00986A80" w:rsidRDefault="004C2125" w:rsidP="004306A4">
            <w:pPr>
              <w:pStyle w:val="NoSpacing"/>
            </w:pPr>
            <w:r w:rsidRPr="00986A80">
              <w:rPr>
                <w:bCs/>
              </w:rPr>
              <w:t>(</w:t>
            </w:r>
            <w:r w:rsidRPr="00986A80">
              <w:t xml:space="preserve"> Fivi Rahmatus Sofiyah</w:t>
            </w:r>
            <w:r w:rsidRPr="00986A80">
              <w:rPr>
                <w:bCs/>
              </w:rPr>
              <w:t>)</w:t>
            </w:r>
          </w:p>
        </w:tc>
        <w:tc>
          <w:tcPr>
            <w:tcW w:w="1842" w:type="dxa"/>
            <w:shd w:val="clear" w:color="auto" w:fill="FFFFFF" w:themeFill="background1"/>
          </w:tcPr>
          <w:p w:rsidR="004C2125" w:rsidRPr="00986A80" w:rsidRDefault="004C2125" w:rsidP="004306A4">
            <w:pPr>
              <w:pStyle w:val="NoSpacing"/>
            </w:pPr>
            <w:r w:rsidRPr="00986A80">
              <w:t>X1 : price</w:t>
            </w:r>
          </w:p>
          <w:p w:rsidR="004C2125" w:rsidRPr="00986A80" w:rsidRDefault="004C2125" w:rsidP="004306A4">
            <w:pPr>
              <w:pStyle w:val="NoSpacing"/>
            </w:pPr>
          </w:p>
          <w:p w:rsidR="004C2125" w:rsidRPr="00986A80" w:rsidRDefault="004C2125" w:rsidP="004306A4">
            <w:pPr>
              <w:pStyle w:val="NoSpacing"/>
            </w:pPr>
            <w:r w:rsidRPr="00986A80">
              <w:t>X2 : quality product</w:t>
            </w:r>
          </w:p>
          <w:p w:rsidR="004C2125" w:rsidRPr="00986A80" w:rsidRDefault="004C2125" w:rsidP="004306A4">
            <w:pPr>
              <w:pStyle w:val="NoSpacing"/>
            </w:pPr>
          </w:p>
          <w:p w:rsidR="004C2125" w:rsidRPr="00986A80" w:rsidRDefault="004C2125" w:rsidP="004306A4">
            <w:pPr>
              <w:pStyle w:val="NoSpacing"/>
            </w:pPr>
            <w:r w:rsidRPr="00986A80">
              <w:t>X3 : brand image</w:t>
            </w: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A96920" w:rsidP="004306A4">
            <w:pPr>
              <w:pStyle w:val="NoSpacing"/>
            </w:pPr>
            <w:r>
              <w:t>ANOVA</w:t>
            </w:r>
          </w:p>
        </w:tc>
        <w:tc>
          <w:tcPr>
            <w:tcW w:w="2225" w:type="dxa"/>
            <w:shd w:val="clear" w:color="auto" w:fill="FFFFFF" w:themeFill="background1"/>
          </w:tcPr>
          <w:p w:rsidR="004C2125" w:rsidRPr="00986A80" w:rsidRDefault="004C2125" w:rsidP="004306A4">
            <w:pPr>
              <w:pStyle w:val="NoSpacing"/>
            </w:pPr>
            <w:r w:rsidRPr="00986A80">
              <w:t>-Harga berpengaruh positif dan signifikan terhadap keputusan pembelian  pkecap manis merek bango.</w:t>
            </w:r>
          </w:p>
          <w:p w:rsidR="004C2125" w:rsidRPr="00986A80" w:rsidRDefault="004C2125" w:rsidP="004306A4">
            <w:pPr>
              <w:pStyle w:val="NoSpacing"/>
            </w:pPr>
          </w:p>
          <w:p w:rsidR="004C2125" w:rsidRPr="00986A80" w:rsidRDefault="004C2125" w:rsidP="004306A4">
            <w:pPr>
              <w:pStyle w:val="NoSpacing"/>
            </w:pPr>
            <w:r w:rsidRPr="00986A80">
              <w:t>-Kualitas produk berpengaruh positif dan signifikan terhadap keputusan pembelian  pkecap manis merek bango.</w:t>
            </w:r>
          </w:p>
          <w:p w:rsidR="004C2125" w:rsidRPr="00986A80" w:rsidRDefault="004C2125" w:rsidP="004306A4">
            <w:pPr>
              <w:pStyle w:val="NoSpacing"/>
            </w:pPr>
          </w:p>
          <w:p w:rsidR="004C2125" w:rsidRPr="00986A80" w:rsidRDefault="004C2125" w:rsidP="004306A4">
            <w:pPr>
              <w:pStyle w:val="NoSpacing"/>
              <w:rPr>
                <w:i/>
                <w:iCs/>
              </w:rPr>
            </w:pPr>
            <w:r w:rsidRPr="00986A80">
              <w:t>-Citra merek berpengaruh positif dan signifikan</w:t>
            </w:r>
            <w:r>
              <w:t xml:space="preserve"> terhadap keputusan pembelian  </w:t>
            </w:r>
            <w:r w:rsidRPr="00986A80">
              <w:t>kecap manis merek bango.</w:t>
            </w:r>
          </w:p>
        </w:tc>
        <w:tc>
          <w:tcPr>
            <w:tcW w:w="2027" w:type="dxa"/>
            <w:shd w:val="clear" w:color="auto" w:fill="FFFFFF" w:themeFill="background1"/>
          </w:tcPr>
          <w:p w:rsidR="004C2125" w:rsidRPr="00986A80" w:rsidRDefault="004C2125" w:rsidP="004306A4">
            <w:pPr>
              <w:pStyle w:val="NoSpacing"/>
            </w:pPr>
            <w:r w:rsidRPr="00986A80">
              <w:t>-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Menggunakan harga dan kualitas produk sebagai variabel independen</w:t>
            </w:r>
          </w:p>
        </w:tc>
      </w:tr>
      <w:tr w:rsidR="004C2125" w:rsidRPr="00986A80" w:rsidTr="00A96920">
        <w:trPr>
          <w:trHeight w:val="5660"/>
        </w:trPr>
        <w:tc>
          <w:tcPr>
            <w:tcW w:w="562" w:type="dxa"/>
            <w:shd w:val="clear" w:color="auto" w:fill="FFFFFF" w:themeFill="background1"/>
          </w:tcPr>
          <w:p w:rsidR="004C2125" w:rsidRPr="00986A80" w:rsidRDefault="004C2125" w:rsidP="004306A4">
            <w:pPr>
              <w:pStyle w:val="NoSpacing"/>
            </w:pPr>
            <w:r w:rsidRPr="00986A80">
              <w:lastRenderedPageBreak/>
              <w:t>4.</w:t>
            </w:r>
          </w:p>
        </w:tc>
        <w:tc>
          <w:tcPr>
            <w:tcW w:w="2127" w:type="dxa"/>
            <w:shd w:val="clear" w:color="auto" w:fill="FFFFFF" w:themeFill="background1"/>
          </w:tcPr>
          <w:p w:rsidR="004C2125" w:rsidRPr="00986A80" w:rsidRDefault="004C2125" w:rsidP="004306A4">
            <w:pPr>
              <w:pStyle w:val="NoSpacing"/>
            </w:pPr>
            <w:r w:rsidRPr="00986A80">
              <w:t>The Brand Image Effect On Word Of Mouth And Purchase Decision</w:t>
            </w:r>
          </w:p>
          <w:p w:rsidR="004C2125" w:rsidRPr="00986A80" w:rsidRDefault="004C2125" w:rsidP="004306A4">
            <w:pPr>
              <w:pStyle w:val="NoSpacing"/>
            </w:pPr>
            <w:r w:rsidRPr="00986A80">
              <w:t>( Prima Conny Permadi Srikandi, Kumadji</w:t>
            </w:r>
          </w:p>
          <w:p w:rsidR="004C2125" w:rsidRPr="00986A80" w:rsidRDefault="004C2125" w:rsidP="004306A4">
            <w:pPr>
              <w:pStyle w:val="NoSpacing"/>
            </w:pPr>
            <w:r w:rsidRPr="00986A80">
              <w:t>Andriani Kusumawati /2014)</w:t>
            </w:r>
          </w:p>
        </w:tc>
        <w:tc>
          <w:tcPr>
            <w:tcW w:w="1842" w:type="dxa"/>
            <w:shd w:val="clear" w:color="auto" w:fill="FFFFFF" w:themeFill="background1"/>
          </w:tcPr>
          <w:p w:rsidR="004C2125" w:rsidRPr="00986A80" w:rsidRDefault="004C2125" w:rsidP="004306A4">
            <w:pPr>
              <w:pStyle w:val="NoSpacing"/>
            </w:pPr>
            <w:r w:rsidRPr="00986A80">
              <w:t>X1 : Brand Image</w:t>
            </w:r>
          </w:p>
          <w:p w:rsidR="004C2125" w:rsidRPr="00986A80" w:rsidRDefault="004C2125" w:rsidP="004306A4">
            <w:pPr>
              <w:pStyle w:val="NoSpacing"/>
            </w:pPr>
          </w:p>
          <w:p w:rsidR="004C2125" w:rsidRPr="00986A80" w:rsidRDefault="004C2125" w:rsidP="004306A4">
            <w:pPr>
              <w:pStyle w:val="NoSpacing"/>
            </w:pPr>
            <w:r w:rsidRPr="00986A80">
              <w:t>X2 : Word of mouth</w:t>
            </w: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Default="006072BE" w:rsidP="004306A4">
            <w:pPr>
              <w:pStyle w:val="NoSpacing"/>
            </w:pPr>
            <w:r>
              <w:t>-analisis regresi sederhana</w:t>
            </w:r>
          </w:p>
          <w:p w:rsidR="006072BE" w:rsidRPr="00986A80" w:rsidRDefault="006072BE" w:rsidP="004306A4">
            <w:pPr>
              <w:pStyle w:val="NoSpacing"/>
            </w:pPr>
            <w:r>
              <w:t>-analisis regresi linier berganda</w:t>
            </w:r>
          </w:p>
        </w:tc>
        <w:tc>
          <w:tcPr>
            <w:tcW w:w="2225" w:type="dxa"/>
            <w:shd w:val="clear" w:color="auto" w:fill="FFFFFF" w:themeFill="background1"/>
          </w:tcPr>
          <w:p w:rsidR="004C2125" w:rsidRPr="00986A80" w:rsidRDefault="004C2125" w:rsidP="004306A4">
            <w:pPr>
              <w:pStyle w:val="NoSpacing"/>
            </w:pPr>
            <w:r w:rsidRPr="00986A80">
              <w:t xml:space="preserve">-Citra merek berpengaruh signifikan terhadap </w:t>
            </w:r>
            <w:r w:rsidRPr="00986A80">
              <w:rPr>
                <w:i/>
              </w:rPr>
              <w:t>word of mouth</w:t>
            </w:r>
            <w:r w:rsidRPr="00986A80">
              <w:t>.</w:t>
            </w:r>
          </w:p>
          <w:p w:rsidR="004C2125" w:rsidRPr="00986A80" w:rsidRDefault="004C2125" w:rsidP="004306A4">
            <w:pPr>
              <w:pStyle w:val="NoSpacing"/>
            </w:pPr>
          </w:p>
          <w:p w:rsidR="004C2125" w:rsidRPr="00986A80" w:rsidRDefault="004C2125" w:rsidP="004306A4">
            <w:pPr>
              <w:pStyle w:val="NoSpacing"/>
            </w:pPr>
            <w:r w:rsidRPr="00986A80">
              <w:t xml:space="preserve">-  </w:t>
            </w:r>
            <w:r w:rsidRPr="00986A80">
              <w:rPr>
                <w:i/>
              </w:rPr>
              <w:t>Word of Mouth</w:t>
            </w:r>
            <w:r w:rsidRPr="00986A80">
              <w:t xml:space="preserve"> berpengaruh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  Citra Merek berpengaruh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 xml:space="preserve">- Citra merek berpengaruh signifikan terhadap keputusan pembelian melalui </w:t>
            </w:r>
            <w:r w:rsidRPr="00986A80">
              <w:rPr>
                <w:i/>
              </w:rPr>
              <w:t>word of mouth</w:t>
            </w:r>
            <w:r w:rsidRPr="00986A80">
              <w:t>.</w:t>
            </w:r>
          </w:p>
          <w:p w:rsidR="004C2125" w:rsidRPr="00986A80" w:rsidRDefault="004C2125" w:rsidP="004306A4">
            <w:pPr>
              <w:pStyle w:val="NoSpacing"/>
            </w:pPr>
          </w:p>
        </w:tc>
        <w:tc>
          <w:tcPr>
            <w:tcW w:w="2027" w:type="dxa"/>
            <w:shd w:val="clear" w:color="auto" w:fill="FFFFFF" w:themeFill="background1"/>
          </w:tcPr>
          <w:p w:rsidR="004C2125" w:rsidRPr="00986A80" w:rsidRDefault="004C2125" w:rsidP="004306A4">
            <w:pPr>
              <w:pStyle w:val="NoSpacing"/>
            </w:pPr>
            <w:r w:rsidRPr="00986A80">
              <w:t>-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Menggunakan word of mouth sebagai 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t>5.</w:t>
            </w:r>
          </w:p>
        </w:tc>
        <w:tc>
          <w:tcPr>
            <w:tcW w:w="2127" w:type="dxa"/>
            <w:shd w:val="clear" w:color="auto" w:fill="FFFFFF" w:themeFill="background1"/>
          </w:tcPr>
          <w:p w:rsidR="004C2125" w:rsidRPr="00986A80" w:rsidRDefault="004C2125" w:rsidP="004306A4">
            <w:pPr>
              <w:pStyle w:val="NoSpacing"/>
            </w:pPr>
            <w:r w:rsidRPr="00986A80">
              <w:t>The Influence Of Brand Awareness And Brand Image On Purchase Decision</w:t>
            </w:r>
          </w:p>
          <w:p w:rsidR="004C2125" w:rsidRPr="00986A80" w:rsidRDefault="004C2125" w:rsidP="004306A4">
            <w:pPr>
              <w:pStyle w:val="NoSpacing"/>
            </w:pPr>
            <w:r w:rsidRPr="00986A80">
              <w:lastRenderedPageBreak/>
              <w:t>( Muhammad Arie Permana Ambolau</w:t>
            </w:r>
          </w:p>
          <w:p w:rsidR="004C2125" w:rsidRPr="00986A80" w:rsidRDefault="004C2125" w:rsidP="004306A4">
            <w:pPr>
              <w:pStyle w:val="NoSpacing"/>
            </w:pPr>
            <w:r w:rsidRPr="00986A80">
              <w:t>Andriani Kusumawati</w:t>
            </w:r>
          </w:p>
          <w:p w:rsidR="004C2125" w:rsidRPr="00986A80" w:rsidRDefault="004C2125" w:rsidP="004306A4">
            <w:pPr>
              <w:pStyle w:val="NoSpacing"/>
            </w:pPr>
            <w:r w:rsidRPr="00986A80">
              <w:t>Mukhamad Kholid Mawardi</w:t>
            </w:r>
          </w:p>
          <w:p w:rsidR="004C2125" w:rsidRPr="00986A80" w:rsidRDefault="004C2125" w:rsidP="004306A4">
            <w:pPr>
              <w:pStyle w:val="NoSpacing"/>
            </w:pPr>
            <w:r w:rsidRPr="00986A80">
              <w:t>/2013)</w:t>
            </w:r>
          </w:p>
        </w:tc>
        <w:tc>
          <w:tcPr>
            <w:tcW w:w="1842" w:type="dxa"/>
            <w:shd w:val="clear" w:color="auto" w:fill="FFFFFF" w:themeFill="background1"/>
          </w:tcPr>
          <w:p w:rsidR="004C2125" w:rsidRPr="00986A80" w:rsidRDefault="004C2125" w:rsidP="004306A4">
            <w:pPr>
              <w:pStyle w:val="NoSpacing"/>
            </w:pPr>
            <w:r w:rsidRPr="00986A80">
              <w:lastRenderedPageBreak/>
              <w:t>X1 : brand awarness</w:t>
            </w:r>
          </w:p>
          <w:p w:rsidR="004C2125" w:rsidRPr="00986A80" w:rsidRDefault="004C2125" w:rsidP="004306A4">
            <w:pPr>
              <w:pStyle w:val="NoSpacing"/>
            </w:pPr>
          </w:p>
          <w:p w:rsidR="004C2125" w:rsidRPr="00986A80" w:rsidRDefault="004C2125" w:rsidP="004306A4">
            <w:pPr>
              <w:pStyle w:val="NoSpacing"/>
            </w:pPr>
            <w:r w:rsidRPr="00986A80">
              <w:t>X2 : brand image</w:t>
            </w: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4C2125" w:rsidP="004306A4">
            <w:pPr>
              <w:pStyle w:val="NoSpacing"/>
            </w:pPr>
          </w:p>
        </w:tc>
        <w:tc>
          <w:tcPr>
            <w:tcW w:w="2225" w:type="dxa"/>
            <w:shd w:val="clear" w:color="auto" w:fill="FFFFFF" w:themeFill="background1"/>
          </w:tcPr>
          <w:p w:rsidR="004C2125" w:rsidRPr="00986A80" w:rsidRDefault="004C2125" w:rsidP="004306A4">
            <w:pPr>
              <w:pStyle w:val="NoSpacing"/>
            </w:pPr>
            <w:r w:rsidRPr="00986A80">
              <w:t>- Kesadaran Merek berpengaruh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lastRenderedPageBreak/>
              <w:t>- Citra Merek berpengaruh signifikan terhadap Keputusan Pembelian.</w:t>
            </w:r>
          </w:p>
        </w:tc>
        <w:tc>
          <w:tcPr>
            <w:tcW w:w="2027" w:type="dxa"/>
            <w:shd w:val="clear" w:color="auto" w:fill="FFFFFF" w:themeFill="background1"/>
          </w:tcPr>
          <w:p w:rsidR="004C2125" w:rsidRPr="00986A80" w:rsidRDefault="004C2125" w:rsidP="004306A4">
            <w:pPr>
              <w:pStyle w:val="NoSpacing"/>
            </w:pPr>
            <w:r w:rsidRPr="00986A80">
              <w:lastRenderedPageBreak/>
              <w:t>- 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lastRenderedPageBreak/>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lastRenderedPageBreak/>
              <w:t>-Menggunakan kesadaran merek sebagai 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lastRenderedPageBreak/>
              <w:t>6.</w:t>
            </w:r>
          </w:p>
        </w:tc>
        <w:tc>
          <w:tcPr>
            <w:tcW w:w="2127" w:type="dxa"/>
            <w:shd w:val="clear" w:color="auto" w:fill="FFFFFF" w:themeFill="background1"/>
          </w:tcPr>
          <w:p w:rsidR="004C2125" w:rsidRPr="00986A80" w:rsidRDefault="004C2125" w:rsidP="004306A4">
            <w:pPr>
              <w:pStyle w:val="NoSpacing"/>
            </w:pPr>
            <w:r w:rsidRPr="00986A80">
              <w:t>The Effect Of Brand Image, Product Quality And Price</w:t>
            </w:r>
          </w:p>
          <w:p w:rsidR="004C2125" w:rsidRPr="00986A80" w:rsidRDefault="004C2125" w:rsidP="004306A4">
            <w:pPr>
              <w:pStyle w:val="NoSpacing"/>
            </w:pPr>
            <w:r w:rsidRPr="00986A80">
              <w:t>Toward Purchase Decision</w:t>
            </w:r>
          </w:p>
          <w:p w:rsidR="004C2125" w:rsidRPr="00986A80" w:rsidRDefault="004C2125" w:rsidP="004306A4">
            <w:pPr>
              <w:pStyle w:val="NoSpacing"/>
            </w:pPr>
            <w:r w:rsidRPr="00986A80">
              <w:t>(Henry Susanto /2016)</w:t>
            </w:r>
          </w:p>
        </w:tc>
        <w:tc>
          <w:tcPr>
            <w:tcW w:w="1842" w:type="dxa"/>
            <w:shd w:val="clear" w:color="auto" w:fill="FFFFFF" w:themeFill="background1"/>
          </w:tcPr>
          <w:p w:rsidR="004C2125" w:rsidRPr="00986A80" w:rsidRDefault="004C2125" w:rsidP="004306A4">
            <w:pPr>
              <w:pStyle w:val="NoSpacing"/>
            </w:pPr>
            <w:r w:rsidRPr="00986A80">
              <w:t>X1 : brand image</w:t>
            </w:r>
          </w:p>
          <w:p w:rsidR="004C2125" w:rsidRPr="00986A80" w:rsidRDefault="004C2125" w:rsidP="004306A4">
            <w:pPr>
              <w:pStyle w:val="NoSpacing"/>
            </w:pPr>
          </w:p>
          <w:p w:rsidR="004C2125" w:rsidRPr="00986A80" w:rsidRDefault="004C2125" w:rsidP="004306A4">
            <w:pPr>
              <w:pStyle w:val="NoSpacing"/>
            </w:pPr>
            <w:r w:rsidRPr="00986A80">
              <w:t>X2 : product quality</w:t>
            </w:r>
          </w:p>
          <w:p w:rsidR="004C2125" w:rsidRPr="00986A80" w:rsidRDefault="004C2125" w:rsidP="004306A4">
            <w:pPr>
              <w:pStyle w:val="NoSpacing"/>
            </w:pPr>
          </w:p>
          <w:p w:rsidR="004C2125" w:rsidRPr="00986A80" w:rsidRDefault="004C2125" w:rsidP="004306A4">
            <w:pPr>
              <w:pStyle w:val="NoSpacing"/>
            </w:pPr>
            <w:r w:rsidRPr="00986A80">
              <w:t>X3 : price</w:t>
            </w: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6072BE" w:rsidP="004306A4">
            <w:pPr>
              <w:pStyle w:val="NoSpacing"/>
            </w:pPr>
            <w:r>
              <w:t>Analisis regresi linier berganda</w:t>
            </w:r>
          </w:p>
        </w:tc>
        <w:tc>
          <w:tcPr>
            <w:tcW w:w="2225" w:type="dxa"/>
            <w:shd w:val="clear" w:color="auto" w:fill="FFFFFF" w:themeFill="background1"/>
          </w:tcPr>
          <w:p w:rsidR="004C2125" w:rsidRPr="00986A80" w:rsidRDefault="004C2125" w:rsidP="004306A4">
            <w:pPr>
              <w:pStyle w:val="NoSpacing"/>
            </w:pPr>
            <w:r w:rsidRPr="00986A80">
              <w:t>- Citra merek memiliki pengaruh yang positif terhadap keputusan pembelian.</w:t>
            </w:r>
          </w:p>
          <w:p w:rsidR="004C2125" w:rsidRPr="00986A80" w:rsidRDefault="004C2125" w:rsidP="004306A4">
            <w:pPr>
              <w:pStyle w:val="NoSpacing"/>
            </w:pPr>
          </w:p>
          <w:p w:rsidR="004C2125" w:rsidRPr="00986A80" w:rsidRDefault="004C2125" w:rsidP="004306A4">
            <w:pPr>
              <w:pStyle w:val="NoSpacing"/>
            </w:pPr>
            <w:r w:rsidRPr="00986A80">
              <w:t>- Kualitas produk memiliki pengaruh positif dan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H3 : Harga memiliki pengaruh yang positif dan signifikan terhadap keputusan pembelian</w:t>
            </w:r>
          </w:p>
        </w:tc>
        <w:tc>
          <w:tcPr>
            <w:tcW w:w="2027" w:type="dxa"/>
            <w:shd w:val="clear" w:color="auto" w:fill="FFFFFF" w:themeFill="background1"/>
          </w:tcPr>
          <w:p w:rsidR="004C2125" w:rsidRPr="00986A80" w:rsidRDefault="004C2125" w:rsidP="004306A4">
            <w:pPr>
              <w:pStyle w:val="NoSpacing"/>
            </w:pPr>
            <w:r w:rsidRPr="00986A80">
              <w:t>- 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 Menggunakan kualitas produk dan harga sebagai 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t>7</w:t>
            </w:r>
          </w:p>
        </w:tc>
        <w:tc>
          <w:tcPr>
            <w:tcW w:w="2127" w:type="dxa"/>
            <w:shd w:val="clear" w:color="auto" w:fill="FFFFFF" w:themeFill="background1"/>
          </w:tcPr>
          <w:p w:rsidR="004C2125" w:rsidRPr="00986A80" w:rsidRDefault="004C2125" w:rsidP="004306A4">
            <w:pPr>
              <w:pStyle w:val="NoSpacing"/>
            </w:pPr>
            <w:r w:rsidRPr="00986A80">
              <w:t xml:space="preserve">The Effect Of Brand Image And Product Knowledge On </w:t>
            </w:r>
            <w:r w:rsidRPr="00986A80">
              <w:lastRenderedPageBreak/>
              <w:t>Purchase Intention Moderated By Price Discount</w:t>
            </w:r>
          </w:p>
          <w:p w:rsidR="004C2125" w:rsidRPr="00986A80" w:rsidRDefault="004C2125" w:rsidP="004306A4">
            <w:pPr>
              <w:pStyle w:val="NoSpacing"/>
            </w:pPr>
            <w:r w:rsidRPr="00986A80">
              <w:t>( Nan-Hong Lin)</w:t>
            </w:r>
          </w:p>
          <w:p w:rsidR="004C2125" w:rsidRPr="00986A80" w:rsidRDefault="004C2125" w:rsidP="004306A4">
            <w:pPr>
              <w:pStyle w:val="NoSpacing"/>
            </w:pPr>
          </w:p>
        </w:tc>
        <w:tc>
          <w:tcPr>
            <w:tcW w:w="1842" w:type="dxa"/>
            <w:shd w:val="clear" w:color="auto" w:fill="FFFFFF" w:themeFill="background1"/>
          </w:tcPr>
          <w:p w:rsidR="004C2125" w:rsidRPr="00986A80" w:rsidRDefault="004C2125" w:rsidP="004306A4">
            <w:pPr>
              <w:pStyle w:val="NoSpacing"/>
            </w:pPr>
            <w:r w:rsidRPr="00986A80">
              <w:lastRenderedPageBreak/>
              <w:t>X1 : Brand image</w:t>
            </w:r>
          </w:p>
          <w:p w:rsidR="004C2125" w:rsidRPr="00986A80" w:rsidRDefault="004C2125" w:rsidP="004306A4">
            <w:pPr>
              <w:pStyle w:val="NoSpacing"/>
            </w:pPr>
          </w:p>
          <w:p w:rsidR="004C2125" w:rsidRPr="00986A80" w:rsidRDefault="004C2125" w:rsidP="004306A4">
            <w:pPr>
              <w:pStyle w:val="NoSpacing"/>
            </w:pPr>
            <w:r w:rsidRPr="00986A80">
              <w:lastRenderedPageBreak/>
              <w:t>X2 : Product knowledge</w:t>
            </w:r>
          </w:p>
        </w:tc>
        <w:tc>
          <w:tcPr>
            <w:tcW w:w="1276" w:type="dxa"/>
            <w:shd w:val="clear" w:color="auto" w:fill="FFFFFF" w:themeFill="background1"/>
          </w:tcPr>
          <w:p w:rsidR="004C2125" w:rsidRPr="00986A80" w:rsidRDefault="004C2125" w:rsidP="004306A4">
            <w:pPr>
              <w:pStyle w:val="NoSpacing"/>
            </w:pPr>
            <w:r w:rsidRPr="00986A80">
              <w:lastRenderedPageBreak/>
              <w:t>Purchase</w:t>
            </w:r>
          </w:p>
        </w:tc>
        <w:tc>
          <w:tcPr>
            <w:tcW w:w="1276" w:type="dxa"/>
            <w:shd w:val="clear" w:color="auto" w:fill="FFFFFF" w:themeFill="background1"/>
          </w:tcPr>
          <w:p w:rsidR="004C2125" w:rsidRPr="00986A80" w:rsidRDefault="004C2125" w:rsidP="004306A4">
            <w:pPr>
              <w:pStyle w:val="NoSpacing"/>
            </w:pPr>
          </w:p>
        </w:tc>
        <w:tc>
          <w:tcPr>
            <w:tcW w:w="2225" w:type="dxa"/>
            <w:shd w:val="clear" w:color="auto" w:fill="FFFFFF" w:themeFill="background1"/>
          </w:tcPr>
          <w:p w:rsidR="004C2125" w:rsidRPr="00986A80" w:rsidRDefault="004C2125" w:rsidP="004306A4">
            <w:pPr>
              <w:pStyle w:val="NoSpacing"/>
            </w:pPr>
            <w:r w:rsidRPr="00986A80">
              <w:t xml:space="preserve">- Citra merek memiliki pengaruh yang positif dan </w:t>
            </w:r>
            <w:r w:rsidRPr="00986A80">
              <w:lastRenderedPageBreak/>
              <w:t>signifikan terhadap niat beli.</w:t>
            </w:r>
          </w:p>
          <w:p w:rsidR="004C2125" w:rsidRPr="00986A80" w:rsidRDefault="004C2125" w:rsidP="004306A4">
            <w:pPr>
              <w:pStyle w:val="NoSpacing"/>
            </w:pPr>
          </w:p>
          <w:p w:rsidR="004C2125" w:rsidRPr="00986A80" w:rsidRDefault="004C2125" w:rsidP="004306A4">
            <w:pPr>
              <w:pStyle w:val="NoSpacing"/>
            </w:pPr>
            <w:r w:rsidRPr="00986A80">
              <w:t>- Pengetahuan produk memiliki pengaruh yang positif dan signifikan terhadap niat beli</w:t>
            </w:r>
          </w:p>
          <w:p w:rsidR="004C2125" w:rsidRPr="00986A80" w:rsidRDefault="004C2125" w:rsidP="004306A4">
            <w:pPr>
              <w:pStyle w:val="NoSpacing"/>
            </w:pPr>
          </w:p>
          <w:p w:rsidR="004C2125" w:rsidRPr="00986A80" w:rsidRDefault="004C2125" w:rsidP="004306A4">
            <w:pPr>
              <w:pStyle w:val="NoSpacing"/>
            </w:pPr>
            <w:r w:rsidRPr="00986A80">
              <w:t>- Harga diskon dan Citra merek memiliki pengaruh yang positif dan signifikan terhadap niat beli</w:t>
            </w:r>
          </w:p>
        </w:tc>
        <w:tc>
          <w:tcPr>
            <w:tcW w:w="2027" w:type="dxa"/>
            <w:shd w:val="clear" w:color="auto" w:fill="FFFFFF" w:themeFill="background1"/>
          </w:tcPr>
          <w:p w:rsidR="004C2125" w:rsidRPr="00986A80" w:rsidRDefault="004C2125" w:rsidP="004306A4">
            <w:pPr>
              <w:pStyle w:val="NoSpacing"/>
            </w:pPr>
            <w:r w:rsidRPr="00986A80">
              <w:lastRenderedPageBreak/>
              <w:t>- 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lastRenderedPageBreak/>
              <w:t xml:space="preserve">- Menggunakan pengetahuan produk sebagai </w:t>
            </w:r>
            <w:r w:rsidRPr="00986A80">
              <w:lastRenderedPageBreak/>
              <w:t>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lastRenderedPageBreak/>
              <w:t>8</w:t>
            </w:r>
          </w:p>
        </w:tc>
        <w:tc>
          <w:tcPr>
            <w:tcW w:w="2127" w:type="dxa"/>
            <w:shd w:val="clear" w:color="auto" w:fill="FFFFFF" w:themeFill="background1"/>
          </w:tcPr>
          <w:p w:rsidR="004C2125" w:rsidRPr="00986A80" w:rsidRDefault="004C2125" w:rsidP="004306A4">
            <w:pPr>
              <w:pStyle w:val="NoSpacing"/>
            </w:pPr>
            <w:r w:rsidRPr="00986A80">
              <w:t>Effect of quality products, brand image and price toward purchase decision.</w:t>
            </w:r>
          </w:p>
          <w:p w:rsidR="004C2125" w:rsidRPr="00986A80" w:rsidRDefault="004C2125" w:rsidP="004306A4">
            <w:pPr>
              <w:pStyle w:val="NoSpacing"/>
            </w:pPr>
            <w:r w:rsidRPr="00986A80">
              <w:t>( Aristyowati, Minarsih dan Fathoni /2014)</w:t>
            </w:r>
          </w:p>
        </w:tc>
        <w:tc>
          <w:tcPr>
            <w:tcW w:w="1842" w:type="dxa"/>
            <w:shd w:val="clear" w:color="auto" w:fill="FFFFFF" w:themeFill="background1"/>
          </w:tcPr>
          <w:p w:rsidR="004C2125" w:rsidRPr="00986A80" w:rsidRDefault="004C2125" w:rsidP="004306A4">
            <w:pPr>
              <w:pStyle w:val="NoSpacing"/>
            </w:pPr>
            <w:r w:rsidRPr="00986A80">
              <w:t>X1 : Product quality</w:t>
            </w:r>
          </w:p>
          <w:p w:rsidR="004C2125" w:rsidRPr="00986A80" w:rsidRDefault="004C2125" w:rsidP="004306A4">
            <w:pPr>
              <w:pStyle w:val="NoSpacing"/>
            </w:pPr>
          </w:p>
          <w:p w:rsidR="004C2125" w:rsidRPr="00986A80" w:rsidRDefault="004C2125" w:rsidP="004306A4">
            <w:pPr>
              <w:pStyle w:val="NoSpacing"/>
            </w:pPr>
            <w:r w:rsidRPr="00986A80">
              <w:t>X2 : Brand image</w:t>
            </w:r>
          </w:p>
          <w:p w:rsidR="004C2125" w:rsidRPr="00986A80" w:rsidRDefault="004C2125" w:rsidP="004306A4">
            <w:pPr>
              <w:pStyle w:val="NoSpacing"/>
            </w:pPr>
          </w:p>
          <w:p w:rsidR="004C2125" w:rsidRPr="00986A80" w:rsidRDefault="004C2125" w:rsidP="004306A4">
            <w:pPr>
              <w:pStyle w:val="NoSpacing"/>
            </w:pPr>
            <w:r w:rsidRPr="00986A80">
              <w:t>X3 : Price</w:t>
            </w:r>
          </w:p>
        </w:tc>
        <w:tc>
          <w:tcPr>
            <w:tcW w:w="1276" w:type="dxa"/>
            <w:shd w:val="clear" w:color="auto" w:fill="FFFFFF" w:themeFill="background1"/>
          </w:tcPr>
          <w:p w:rsidR="004C2125" w:rsidRPr="00986A80" w:rsidRDefault="006072BE" w:rsidP="004306A4">
            <w:pPr>
              <w:pStyle w:val="NoSpacing"/>
            </w:pPr>
            <w:r>
              <w:t>Purchase decision</w:t>
            </w:r>
          </w:p>
        </w:tc>
        <w:tc>
          <w:tcPr>
            <w:tcW w:w="1276" w:type="dxa"/>
            <w:shd w:val="clear" w:color="auto" w:fill="FFFFFF" w:themeFill="background1"/>
          </w:tcPr>
          <w:p w:rsidR="004C2125" w:rsidRPr="00986A80" w:rsidRDefault="006072BE" w:rsidP="004306A4">
            <w:pPr>
              <w:pStyle w:val="NoSpacing"/>
            </w:pPr>
            <w:r>
              <w:t>Analisis regresi linear berganda</w:t>
            </w:r>
          </w:p>
        </w:tc>
        <w:tc>
          <w:tcPr>
            <w:tcW w:w="2225" w:type="dxa"/>
            <w:shd w:val="clear" w:color="auto" w:fill="FFFFFF" w:themeFill="background1"/>
          </w:tcPr>
          <w:p w:rsidR="004C2125" w:rsidRPr="00986A80" w:rsidRDefault="004C2125" w:rsidP="004306A4">
            <w:pPr>
              <w:pStyle w:val="NoSpacing"/>
            </w:pPr>
            <w:r w:rsidRPr="00986A80">
              <w:t>- Kualitas produk memiliki pengaruh yang positif dan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 Citra merek memiliki pengaruh yang positif dan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lastRenderedPageBreak/>
              <w:t>- Harga memiliki pengaruh yang positif dan signifikan terhadap keputusan pembelian</w:t>
            </w:r>
          </w:p>
        </w:tc>
        <w:tc>
          <w:tcPr>
            <w:tcW w:w="2027" w:type="dxa"/>
            <w:shd w:val="clear" w:color="auto" w:fill="FFFFFF" w:themeFill="background1"/>
          </w:tcPr>
          <w:p w:rsidR="004C2125" w:rsidRPr="00986A80" w:rsidRDefault="004C2125" w:rsidP="004306A4">
            <w:pPr>
              <w:pStyle w:val="NoSpacing"/>
            </w:pPr>
            <w:r w:rsidRPr="00986A80">
              <w:lastRenderedPageBreak/>
              <w:t>- 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 Menggunakan kualitas produk dan harga sebagai 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lastRenderedPageBreak/>
              <w:t>9</w:t>
            </w:r>
          </w:p>
        </w:tc>
        <w:tc>
          <w:tcPr>
            <w:tcW w:w="2127" w:type="dxa"/>
            <w:shd w:val="clear" w:color="auto" w:fill="FFFFFF" w:themeFill="background1"/>
          </w:tcPr>
          <w:p w:rsidR="004C2125" w:rsidRPr="00986A80" w:rsidRDefault="004C2125" w:rsidP="004306A4">
            <w:pPr>
              <w:pStyle w:val="NoSpacing"/>
            </w:pPr>
            <w:r w:rsidRPr="00986A80">
              <w:t>The effect of price, product, and brand image on yoghurt purchase decision.</w:t>
            </w:r>
          </w:p>
          <w:p w:rsidR="004C2125" w:rsidRPr="00986A80" w:rsidRDefault="004C2125" w:rsidP="004306A4">
            <w:pPr>
              <w:pStyle w:val="NoSpacing"/>
            </w:pPr>
            <w:r w:rsidRPr="00986A80">
              <w:t>( Ramadhan  /2014)</w:t>
            </w:r>
          </w:p>
        </w:tc>
        <w:tc>
          <w:tcPr>
            <w:tcW w:w="1842" w:type="dxa"/>
            <w:shd w:val="clear" w:color="auto" w:fill="FFFFFF" w:themeFill="background1"/>
          </w:tcPr>
          <w:p w:rsidR="004C2125" w:rsidRPr="00986A80" w:rsidRDefault="004C2125" w:rsidP="004306A4">
            <w:pPr>
              <w:pStyle w:val="NoSpacing"/>
            </w:pPr>
            <w:r w:rsidRPr="00986A80">
              <w:t>X1 : Price</w:t>
            </w:r>
          </w:p>
          <w:p w:rsidR="004C2125" w:rsidRPr="00986A80" w:rsidRDefault="004C2125" w:rsidP="004306A4">
            <w:pPr>
              <w:pStyle w:val="NoSpacing"/>
            </w:pPr>
          </w:p>
          <w:p w:rsidR="004C2125" w:rsidRPr="00986A80" w:rsidRDefault="004C2125" w:rsidP="004306A4">
            <w:pPr>
              <w:pStyle w:val="NoSpacing"/>
            </w:pPr>
            <w:r w:rsidRPr="00986A80">
              <w:t xml:space="preserve">X2 : Product </w:t>
            </w:r>
          </w:p>
          <w:p w:rsidR="004C2125" w:rsidRPr="00986A80" w:rsidRDefault="004C2125" w:rsidP="004306A4">
            <w:pPr>
              <w:pStyle w:val="NoSpacing"/>
            </w:pPr>
          </w:p>
          <w:p w:rsidR="004C2125" w:rsidRPr="00986A80" w:rsidRDefault="004C2125" w:rsidP="004306A4">
            <w:pPr>
              <w:pStyle w:val="NoSpacing"/>
            </w:pPr>
            <w:r w:rsidRPr="00986A80">
              <w:t>X3 : Brand image</w:t>
            </w:r>
          </w:p>
        </w:tc>
        <w:tc>
          <w:tcPr>
            <w:tcW w:w="1276" w:type="dxa"/>
            <w:shd w:val="clear" w:color="auto" w:fill="FFFFFF" w:themeFill="background1"/>
          </w:tcPr>
          <w:p w:rsidR="004C2125" w:rsidRPr="00986A80" w:rsidRDefault="004C2125" w:rsidP="004306A4">
            <w:pPr>
              <w:pStyle w:val="NoSpacing"/>
            </w:pPr>
            <w:r w:rsidRPr="00986A80">
              <w:t xml:space="preserve">Purchase </w:t>
            </w:r>
          </w:p>
        </w:tc>
        <w:tc>
          <w:tcPr>
            <w:tcW w:w="1276" w:type="dxa"/>
            <w:shd w:val="clear" w:color="auto" w:fill="FFFFFF" w:themeFill="background1"/>
          </w:tcPr>
          <w:p w:rsidR="004C2125" w:rsidRPr="00986A80" w:rsidRDefault="006072BE" w:rsidP="004306A4">
            <w:pPr>
              <w:pStyle w:val="NoSpacing"/>
            </w:pPr>
            <w:r>
              <w:t>Analisis regresi linear berganda</w:t>
            </w:r>
          </w:p>
        </w:tc>
        <w:tc>
          <w:tcPr>
            <w:tcW w:w="2225" w:type="dxa"/>
            <w:shd w:val="clear" w:color="auto" w:fill="FFFFFF" w:themeFill="background1"/>
          </w:tcPr>
          <w:p w:rsidR="004C2125" w:rsidRPr="00986A80" w:rsidRDefault="004C2125" w:rsidP="004306A4">
            <w:pPr>
              <w:pStyle w:val="NoSpacing"/>
            </w:pPr>
            <w:r w:rsidRPr="00986A80">
              <w:t>- Harga memiliki pengaruh yang positif dan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 Produk tidak memiliki pengaruh yang signifikan terhadap keputusan pembelian</w:t>
            </w:r>
          </w:p>
          <w:p w:rsidR="004C2125" w:rsidRPr="00986A80" w:rsidRDefault="004C2125" w:rsidP="004306A4">
            <w:pPr>
              <w:pStyle w:val="NoSpacing"/>
            </w:pPr>
          </w:p>
          <w:p w:rsidR="004C2125" w:rsidRPr="00986A80" w:rsidRDefault="004C2125" w:rsidP="004306A4">
            <w:pPr>
              <w:pStyle w:val="NoSpacing"/>
            </w:pPr>
            <w:r w:rsidRPr="00986A80">
              <w:t>- Citra merek memiliki pengaruh yang positif dan signifikan terhadap keputusan pembelian</w:t>
            </w:r>
          </w:p>
        </w:tc>
        <w:tc>
          <w:tcPr>
            <w:tcW w:w="2027" w:type="dxa"/>
            <w:shd w:val="clear" w:color="auto" w:fill="FFFFFF" w:themeFill="background1"/>
          </w:tcPr>
          <w:p w:rsidR="004C2125" w:rsidRPr="00986A80" w:rsidRDefault="004C2125" w:rsidP="004306A4">
            <w:pPr>
              <w:pStyle w:val="NoSpacing"/>
            </w:pPr>
            <w:r w:rsidRPr="00986A80">
              <w:t>- 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t>- Menggunakan keputusan pembelian sebagai variabel dependen</w:t>
            </w:r>
          </w:p>
        </w:tc>
        <w:tc>
          <w:tcPr>
            <w:tcW w:w="2084" w:type="dxa"/>
            <w:shd w:val="clear" w:color="auto" w:fill="FFFFFF" w:themeFill="background1"/>
          </w:tcPr>
          <w:p w:rsidR="004C2125" w:rsidRPr="00986A80" w:rsidRDefault="004C2125" w:rsidP="004306A4">
            <w:pPr>
              <w:pStyle w:val="NoSpacing"/>
            </w:pPr>
            <w:r w:rsidRPr="00986A80">
              <w:t>- Menggunakan harga dan produk sebagai variabel independen</w:t>
            </w:r>
          </w:p>
        </w:tc>
      </w:tr>
      <w:tr w:rsidR="004C2125" w:rsidRPr="00986A80" w:rsidTr="00A96920">
        <w:tc>
          <w:tcPr>
            <w:tcW w:w="562" w:type="dxa"/>
            <w:shd w:val="clear" w:color="auto" w:fill="FFFFFF" w:themeFill="background1"/>
          </w:tcPr>
          <w:p w:rsidR="004C2125" w:rsidRPr="00986A80" w:rsidRDefault="004C2125" w:rsidP="004306A4">
            <w:pPr>
              <w:pStyle w:val="NoSpacing"/>
            </w:pPr>
            <w:r w:rsidRPr="00986A80">
              <w:t>10</w:t>
            </w:r>
          </w:p>
        </w:tc>
        <w:tc>
          <w:tcPr>
            <w:tcW w:w="2127" w:type="dxa"/>
            <w:shd w:val="clear" w:color="auto" w:fill="FFFFFF" w:themeFill="background1"/>
          </w:tcPr>
          <w:p w:rsidR="004C2125" w:rsidRPr="00986A80" w:rsidRDefault="004C2125" w:rsidP="004306A4">
            <w:pPr>
              <w:pStyle w:val="NoSpacing"/>
            </w:pPr>
            <w:r w:rsidRPr="00986A80">
              <w:t xml:space="preserve">Impact of Brand Image on Purchasing Decision on </w:t>
            </w:r>
            <w:r w:rsidRPr="00986A80">
              <w:lastRenderedPageBreak/>
              <w:t>Mineral Water Product “Amidis”</w:t>
            </w:r>
          </w:p>
          <w:p w:rsidR="004C2125" w:rsidRPr="00986A80" w:rsidRDefault="004C2125" w:rsidP="004306A4">
            <w:pPr>
              <w:pStyle w:val="NoSpacing"/>
            </w:pPr>
            <w:r w:rsidRPr="00986A80">
              <w:t>(Case Study on Bintang Trading Company)</w:t>
            </w:r>
          </w:p>
          <w:p w:rsidR="004C2125" w:rsidRPr="00986A80" w:rsidRDefault="004C2125" w:rsidP="004306A4">
            <w:pPr>
              <w:pStyle w:val="NoSpacing"/>
            </w:pPr>
          </w:p>
          <w:p w:rsidR="004C2125" w:rsidRPr="00986A80" w:rsidRDefault="004C2125" w:rsidP="004306A4">
            <w:pPr>
              <w:pStyle w:val="NoSpacing"/>
            </w:pPr>
            <w:r w:rsidRPr="00986A80">
              <w:t>Bob Foster (2016)</w:t>
            </w:r>
          </w:p>
        </w:tc>
        <w:tc>
          <w:tcPr>
            <w:tcW w:w="1842" w:type="dxa"/>
            <w:shd w:val="clear" w:color="auto" w:fill="FFFFFF" w:themeFill="background1"/>
          </w:tcPr>
          <w:p w:rsidR="004C2125" w:rsidRPr="00986A80" w:rsidRDefault="004C2125" w:rsidP="004306A4">
            <w:pPr>
              <w:pStyle w:val="NoSpacing"/>
            </w:pPr>
            <w:r w:rsidRPr="00986A80">
              <w:lastRenderedPageBreak/>
              <w:t>X1 : Brand image</w:t>
            </w:r>
          </w:p>
        </w:tc>
        <w:tc>
          <w:tcPr>
            <w:tcW w:w="1276" w:type="dxa"/>
            <w:shd w:val="clear" w:color="auto" w:fill="FFFFFF" w:themeFill="background1"/>
          </w:tcPr>
          <w:p w:rsidR="004C2125" w:rsidRPr="00986A80" w:rsidRDefault="004C2125" w:rsidP="004306A4">
            <w:pPr>
              <w:pStyle w:val="NoSpacing"/>
            </w:pPr>
            <w:r w:rsidRPr="00986A80">
              <w:t>Purchase decision</w:t>
            </w:r>
          </w:p>
        </w:tc>
        <w:tc>
          <w:tcPr>
            <w:tcW w:w="1276" w:type="dxa"/>
            <w:shd w:val="clear" w:color="auto" w:fill="FFFFFF" w:themeFill="background1"/>
          </w:tcPr>
          <w:p w:rsidR="004C2125" w:rsidRPr="00986A80" w:rsidRDefault="006072BE" w:rsidP="004306A4">
            <w:pPr>
              <w:pStyle w:val="NoSpacing"/>
            </w:pPr>
            <w:r>
              <w:t>Analisis regresi linier</w:t>
            </w:r>
          </w:p>
        </w:tc>
        <w:tc>
          <w:tcPr>
            <w:tcW w:w="2225" w:type="dxa"/>
            <w:shd w:val="clear" w:color="auto" w:fill="FFFFFF" w:themeFill="background1"/>
          </w:tcPr>
          <w:p w:rsidR="004C2125" w:rsidRPr="00986A80" w:rsidRDefault="004C2125" w:rsidP="004306A4">
            <w:pPr>
              <w:pStyle w:val="NoSpacing"/>
            </w:pPr>
            <w:r w:rsidRPr="00986A80">
              <w:t xml:space="preserve">-Citra merek memeliki pegaruh yang positif dan signifikan terhadap </w:t>
            </w:r>
            <w:r w:rsidRPr="00986A80">
              <w:lastRenderedPageBreak/>
              <w:t>keputusan pembelian</w:t>
            </w:r>
          </w:p>
        </w:tc>
        <w:tc>
          <w:tcPr>
            <w:tcW w:w="2027" w:type="dxa"/>
            <w:shd w:val="clear" w:color="auto" w:fill="FFFFFF" w:themeFill="background1"/>
          </w:tcPr>
          <w:p w:rsidR="004C2125" w:rsidRPr="00986A80" w:rsidRDefault="004C2125" w:rsidP="004306A4">
            <w:pPr>
              <w:pStyle w:val="NoSpacing"/>
            </w:pPr>
            <w:r w:rsidRPr="00986A80">
              <w:lastRenderedPageBreak/>
              <w:t>-Menggunakan citra merek sebagai variabel independen</w:t>
            </w:r>
          </w:p>
          <w:p w:rsidR="004C2125" w:rsidRPr="00986A80" w:rsidRDefault="004C2125" w:rsidP="004306A4">
            <w:pPr>
              <w:pStyle w:val="NoSpacing"/>
            </w:pPr>
          </w:p>
          <w:p w:rsidR="004C2125" w:rsidRPr="00986A80" w:rsidRDefault="004C2125" w:rsidP="004306A4">
            <w:pPr>
              <w:pStyle w:val="NoSpacing"/>
            </w:pPr>
            <w:r w:rsidRPr="00986A80">
              <w:lastRenderedPageBreak/>
              <w:t>- Menggunakan keputusan pembelian sebagai variabel dependen</w:t>
            </w:r>
          </w:p>
        </w:tc>
        <w:tc>
          <w:tcPr>
            <w:tcW w:w="2084" w:type="dxa"/>
            <w:shd w:val="clear" w:color="auto" w:fill="FFFFFF" w:themeFill="background1"/>
          </w:tcPr>
          <w:p w:rsidR="004C2125" w:rsidRPr="00986A80" w:rsidRDefault="004C2125" w:rsidP="004306A4">
            <w:pPr>
              <w:pStyle w:val="NoSpacing"/>
            </w:pPr>
          </w:p>
        </w:tc>
      </w:tr>
    </w:tbl>
    <w:p w:rsidR="004C2125" w:rsidRDefault="004C2125" w:rsidP="00D21772">
      <w:pPr>
        <w:spacing w:after="200" w:line="360" w:lineRule="auto"/>
        <w:ind w:left="0" w:right="0" w:firstLine="0"/>
        <w:rPr>
          <w:rFonts w:eastAsiaTheme="minorHAnsi" w:cstheme="minorBidi"/>
          <w:b/>
          <w:color w:val="auto"/>
          <w:lang w:eastAsia="en-US"/>
        </w:rPr>
      </w:pPr>
    </w:p>
    <w:p w:rsidR="00EE2EAC" w:rsidRDefault="00EE2EAC" w:rsidP="00EE2EAC">
      <w:pPr>
        <w:rPr>
          <w:rFonts w:eastAsiaTheme="minorHAnsi" w:cstheme="minorBidi"/>
          <w:lang w:eastAsia="en-US"/>
        </w:rPr>
      </w:pPr>
    </w:p>
    <w:p w:rsidR="00EE2EAC" w:rsidRDefault="00EE2EAC" w:rsidP="00EE2EAC">
      <w:pPr>
        <w:rPr>
          <w:rFonts w:eastAsiaTheme="minorHAnsi" w:cstheme="minorBidi"/>
          <w:lang w:eastAsia="en-US"/>
        </w:rPr>
      </w:pPr>
    </w:p>
    <w:p w:rsidR="003414CA" w:rsidRDefault="003414CA"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D872CE" w:rsidRDefault="00D872CE" w:rsidP="00D872CE">
      <w:pPr>
        <w:spacing w:after="200" w:line="276" w:lineRule="auto"/>
        <w:ind w:left="0" w:right="0" w:firstLine="0"/>
        <w:jc w:val="left"/>
        <w:rPr>
          <w:rFonts w:eastAsiaTheme="minorHAnsi" w:cstheme="minorBidi"/>
          <w:lang w:eastAsia="en-US"/>
        </w:rPr>
      </w:pPr>
    </w:p>
    <w:p w:rsidR="00D872CE" w:rsidRPr="00D872CE" w:rsidRDefault="00D872CE" w:rsidP="00D872CE">
      <w:pPr>
        <w:spacing w:after="200" w:line="276" w:lineRule="auto"/>
        <w:ind w:left="0" w:right="0" w:firstLine="0"/>
        <w:jc w:val="left"/>
        <w:rPr>
          <w:rFonts w:eastAsiaTheme="minorHAnsi"/>
          <w:b/>
          <w:color w:val="auto"/>
          <w:sz w:val="22"/>
          <w:lang w:eastAsia="en-US"/>
        </w:rPr>
      </w:pPr>
      <w:r w:rsidRPr="00D872CE">
        <w:rPr>
          <w:rFonts w:eastAsiaTheme="minorHAnsi"/>
          <w:b/>
          <w:noProof/>
          <w:color w:val="auto"/>
          <w:sz w:val="22"/>
        </w:rPr>
        <w:lastRenderedPageBreak/>
        <mc:AlternateContent>
          <mc:Choice Requires="wpg">
            <w:drawing>
              <wp:anchor distT="0" distB="0" distL="114300" distR="114300" simplePos="0" relativeHeight="251684864" behindDoc="1" locked="0" layoutInCell="1" allowOverlap="1" wp14:anchorId="14BFE0DD" wp14:editId="20222879">
                <wp:simplePos x="0" y="0"/>
                <wp:positionH relativeFrom="column">
                  <wp:posOffset>-652780</wp:posOffset>
                </wp:positionH>
                <wp:positionV relativeFrom="paragraph">
                  <wp:posOffset>164465</wp:posOffset>
                </wp:positionV>
                <wp:extent cx="9482314" cy="1823932"/>
                <wp:effectExtent l="0" t="0" r="24130" b="24130"/>
                <wp:wrapNone/>
                <wp:docPr id="229" name="Group 229"/>
                <wp:cNvGraphicFramePr/>
                <a:graphic xmlns:a="http://schemas.openxmlformats.org/drawingml/2006/main">
                  <a:graphicData uri="http://schemas.microsoft.com/office/word/2010/wordprocessingGroup">
                    <wpg:wgp>
                      <wpg:cNvGrpSpPr/>
                      <wpg:grpSpPr>
                        <a:xfrm>
                          <a:off x="0" y="0"/>
                          <a:ext cx="9482314" cy="1823932"/>
                          <a:chOff x="0" y="-63500"/>
                          <a:chExt cx="9482314" cy="1823932"/>
                        </a:xfrm>
                      </wpg:grpSpPr>
                      <wps:wsp>
                        <wps:cNvPr id="157" name="Text Box 157"/>
                        <wps:cNvSpPr txBox="1"/>
                        <wps:spPr>
                          <a:xfrm>
                            <a:off x="0" y="-63500"/>
                            <a:ext cx="9482314" cy="571439"/>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ind w:firstLine="567"/>
                                <w:jc w:val="center"/>
                                <w:rPr>
                                  <w:sz w:val="22"/>
                                </w:rPr>
                              </w:pPr>
                              <w:r w:rsidRPr="00D872CE">
                                <w:rPr>
                                  <w:sz w:val="22"/>
                                </w:rPr>
                                <w:t>Merek makanan olahan terutama</w:t>
                              </w:r>
                              <w:r w:rsidRPr="00D872CE">
                                <w:rPr>
                                  <w:i/>
                                  <w:sz w:val="22"/>
                                </w:rPr>
                                <w:t xml:space="preserve"> Nugget </w:t>
                              </w:r>
                              <w:r w:rsidRPr="00D872CE">
                                <w:rPr>
                                  <w:sz w:val="22"/>
                                </w:rPr>
                                <w:t xml:space="preserve">di Indonesia sangat banyak. Sehingga menimbulkan persaingan yang ketat dalam industrimakanan olahan  utamanya adalah </w:t>
                              </w:r>
                              <w:r w:rsidRPr="00D872CE">
                                <w:rPr>
                                  <w:i/>
                                  <w:sz w:val="22"/>
                                </w:rPr>
                                <w:t>Nugget</w:t>
                              </w:r>
                              <w:r w:rsidRPr="00D872CE">
                                <w:rPr>
                                  <w:sz w:val="22"/>
                                </w:rPr>
                                <w:t xml:space="preserve"> yang sudah menjadi kebutuhan bagi keluarga. Hal ini membuat semua perusahaan menetapkan strategi yang tepat untuk dapat  menarik konsumen agar mau melakukan keputusan pembelian.</w:t>
                              </w:r>
                            </w:p>
                            <w:p w:rsidR="00A879CC" w:rsidRPr="00D872CE" w:rsidRDefault="00A879CC" w:rsidP="00D872CE">
                              <w:pPr>
                                <w:jc w:val="cente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Text Box 158"/>
                        <wps:cNvSpPr txBox="1"/>
                        <wps:spPr>
                          <a:xfrm>
                            <a:off x="3714044" y="620889"/>
                            <a:ext cx="1408148" cy="270933"/>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Perilaku Konsu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269067" y="1083733"/>
                            <a:ext cx="1340415" cy="237066"/>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Perbedaan Indivi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Text Box 160"/>
                        <wps:cNvSpPr txBox="1"/>
                        <wps:spPr>
                          <a:xfrm>
                            <a:off x="3793067" y="1083733"/>
                            <a:ext cx="1329126" cy="237067"/>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Faktor Lingk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Text Box 161"/>
                        <wps:cNvSpPr txBox="1"/>
                        <wps:spPr>
                          <a:xfrm>
                            <a:off x="5305778" y="1083733"/>
                            <a:ext cx="1295259" cy="237067"/>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Strategi Pemas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1298222" y="1501422"/>
                            <a:ext cx="701322" cy="237066"/>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Text Box 163"/>
                        <wps:cNvSpPr txBox="1"/>
                        <wps:spPr>
                          <a:xfrm>
                            <a:off x="3115733" y="1524000"/>
                            <a:ext cx="655955" cy="236432"/>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Temp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 name="Text Box 164"/>
                        <wps:cNvSpPr txBox="1"/>
                        <wps:spPr>
                          <a:xfrm>
                            <a:off x="4854222" y="1524000"/>
                            <a:ext cx="644878" cy="225778"/>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 xml:space="preserve">Harg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Text Box 165"/>
                        <wps:cNvSpPr txBox="1"/>
                        <wps:spPr>
                          <a:xfrm>
                            <a:off x="6795911" y="1501422"/>
                            <a:ext cx="689610" cy="225778"/>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Promo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8" name="Picture 188"/>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5813778" y="982133"/>
                            <a:ext cx="164465" cy="176530"/>
                          </a:xfrm>
                          <a:prstGeom prst="rect">
                            <a:avLst/>
                          </a:prstGeom>
                          <a:noFill/>
                        </pic:spPr>
                      </pic:pic>
                      <pic:pic xmlns:pic="http://schemas.openxmlformats.org/drawingml/2006/picture">
                        <pic:nvPicPr>
                          <pic:cNvPr id="189" name="Picture 189"/>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856089" y="982133"/>
                            <a:ext cx="164465" cy="176530"/>
                          </a:xfrm>
                          <a:prstGeom prst="rect">
                            <a:avLst/>
                          </a:prstGeom>
                          <a:noFill/>
                        </pic:spPr>
                      </pic:pic>
                      <pic:pic xmlns:pic="http://schemas.openxmlformats.org/drawingml/2006/picture">
                        <pic:nvPicPr>
                          <pic:cNvPr id="200" name="Picture 20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524000" y="1411111"/>
                            <a:ext cx="164465" cy="176530"/>
                          </a:xfrm>
                          <a:prstGeom prst="rect">
                            <a:avLst/>
                          </a:prstGeom>
                          <a:noFill/>
                        </pic:spPr>
                      </pic:pic>
                      <pic:pic xmlns:pic="http://schemas.openxmlformats.org/drawingml/2006/picture">
                        <pic:nvPicPr>
                          <pic:cNvPr id="198" name="Picture 198"/>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352800" y="1411111"/>
                            <a:ext cx="164465" cy="176530"/>
                          </a:xfrm>
                          <a:prstGeom prst="rect">
                            <a:avLst/>
                          </a:prstGeom>
                          <a:noFill/>
                        </pic:spPr>
                      </pic:pic>
                      <pic:pic xmlns:pic="http://schemas.openxmlformats.org/drawingml/2006/picture">
                        <pic:nvPicPr>
                          <pic:cNvPr id="201" name="Picture 20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5080000" y="1399822"/>
                            <a:ext cx="164465" cy="176530"/>
                          </a:xfrm>
                          <a:prstGeom prst="rect">
                            <a:avLst/>
                          </a:prstGeom>
                          <a:noFill/>
                        </pic:spPr>
                      </pic:pic>
                      <pic:pic xmlns:pic="http://schemas.openxmlformats.org/drawingml/2006/picture">
                        <pic:nvPicPr>
                          <pic:cNvPr id="199" name="Picture 199"/>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7032978" y="1399822"/>
                            <a:ext cx="164465" cy="176530"/>
                          </a:xfrm>
                          <a:prstGeom prst="rect">
                            <a:avLst/>
                          </a:prstGeom>
                          <a:noFill/>
                        </pic:spPr>
                      </pic:pic>
                      <wps:wsp>
                        <wps:cNvPr id="208" name="Straight Connector 208"/>
                        <wps:cNvCnPr/>
                        <wps:spPr>
                          <a:xfrm>
                            <a:off x="2912533" y="982133"/>
                            <a:ext cx="2980267" cy="11289"/>
                          </a:xfrm>
                          <a:prstGeom prst="line">
                            <a:avLst/>
                          </a:prstGeom>
                          <a:noFill/>
                          <a:ln w="6350" cap="flat" cmpd="sng" algn="ctr">
                            <a:solidFill>
                              <a:sysClr val="windowText" lastClr="000000"/>
                            </a:solidFill>
                            <a:prstDash val="solid"/>
                            <a:miter lim="800000"/>
                          </a:ln>
                          <a:effectLst/>
                        </wps:spPr>
                        <wps:bodyPr/>
                      </wps:wsp>
                      <wps:wsp>
                        <wps:cNvPr id="209" name="Straight Arrow Connector 209"/>
                        <wps:cNvCnPr/>
                        <wps:spPr>
                          <a:xfrm>
                            <a:off x="4346222" y="903111"/>
                            <a:ext cx="11289" cy="191911"/>
                          </a:xfrm>
                          <a:prstGeom prst="straightConnector1">
                            <a:avLst/>
                          </a:prstGeom>
                          <a:noFill/>
                          <a:ln w="6350" cap="flat" cmpd="sng" algn="ctr">
                            <a:solidFill>
                              <a:sysClr val="windowText" lastClr="000000"/>
                            </a:solidFill>
                            <a:prstDash val="solid"/>
                            <a:miter lim="800000"/>
                            <a:tailEnd type="triangle"/>
                          </a:ln>
                          <a:effectLst/>
                        </wps:spPr>
                        <wps:bodyPr/>
                      </wps:wsp>
                      <wps:wsp>
                        <wps:cNvPr id="210" name="Straight Connector 210"/>
                        <wps:cNvCnPr/>
                        <wps:spPr>
                          <a:xfrm flipV="1">
                            <a:off x="1580444" y="1377244"/>
                            <a:ext cx="5565423" cy="0"/>
                          </a:xfrm>
                          <a:prstGeom prst="line">
                            <a:avLst/>
                          </a:prstGeom>
                          <a:noFill/>
                          <a:ln w="6350" cap="flat" cmpd="sng" algn="ctr">
                            <a:solidFill>
                              <a:sysClr val="windowText" lastClr="000000"/>
                            </a:solidFill>
                            <a:prstDash val="solid"/>
                            <a:miter lim="800000"/>
                          </a:ln>
                          <a:effectLst/>
                        </wps:spPr>
                        <wps:bodyPr/>
                      </wps:wsp>
                      <wps:wsp>
                        <wps:cNvPr id="211" name="Straight Connector 211"/>
                        <wps:cNvCnPr/>
                        <wps:spPr>
                          <a:xfrm>
                            <a:off x="5926667" y="1320800"/>
                            <a:ext cx="0" cy="56656"/>
                          </a:xfrm>
                          <a:prstGeom prst="line">
                            <a:avLst/>
                          </a:prstGeom>
                          <a:noFill/>
                          <a:ln w="6350" cap="flat" cmpd="sng" algn="ctr">
                            <a:solidFill>
                              <a:sysClr val="windowText" lastClr="000000"/>
                            </a:solidFill>
                            <a:prstDash val="solid"/>
                            <a:miter lim="800000"/>
                          </a:ln>
                          <a:effectLst/>
                        </wps:spPr>
                        <wps:bodyPr/>
                      </wps:wsp>
                      <wps:wsp>
                        <wps:cNvPr id="228" name="Straight Arrow Connector 228"/>
                        <wps:cNvCnPr/>
                        <wps:spPr>
                          <a:xfrm flipH="1">
                            <a:off x="4346222" y="530577"/>
                            <a:ext cx="10795" cy="90312"/>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V relativeFrom="margin">
                  <wp14:pctHeight>0</wp14:pctHeight>
                </wp14:sizeRelV>
              </wp:anchor>
            </w:drawing>
          </mc:Choice>
          <mc:Fallback>
            <w:pict>
              <v:group w14:anchorId="14BFE0DD" id="Group 229" o:spid="_x0000_s1030" style="position:absolute;margin-left:-51.4pt;margin-top:12.95pt;width:746.65pt;height:143.6pt;z-index:-251631616;mso-height-relative:margin" coordorigin=",-635" coordsize="94823,18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">
                <v:shapetype id="_x0000_t202" coordsize="21600,21600" o:spt="202" path="m,l,21600r21600,l21600,xe">
                  <v:stroke joinstyle="miter"/>
                  <v:path gradientshapeok="t" o:connecttype="rect"/>
                </v:shapetype>
                <v:shape id="Text Box 157" o:spid="_x0000_s1031" type="#_x0000_t202" style="position:absolute;top:-635;width:94823;height:5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3ecMEA&#10;AADcAAAADwAAAGRycy9kb3ducmV2LnhtbERPTWsCMRC9C/6HMII3zVaw6mqUUhC8SHHbQ3sbkulu&#10;2s1k2cR19debQsHbPN7nbHa9q0VHbbCeFTxNMxDE2hvLpYKP9/1kCSJEZIO1Z1JwpQC77XCwwdz4&#10;C5+oK2IpUgiHHBVUMTa5lEFX5DBMfUOcuG/fOowJtqU0LV5SuKvlLMuepUPLqaHChl4r0r/F2Skw&#10;/OlZf9njzXKh7er2tvzRnVLjUf+yBhGpjw/xv/tg0vz5Av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t3nDBAAAA3AAAAA8AAAAAAAAAAAAAAAAAmAIAAGRycy9kb3du&#10;cmV2LnhtbFBLBQYAAAAABAAEAPUAAACGAwAAAAA=&#10;" fillcolor="window" strokeweight=".5pt">
                  <v:textbox>
                    <w:txbxContent>
                      <w:p w:rsidR="00A879CC" w:rsidRPr="00D872CE" w:rsidRDefault="00A879CC" w:rsidP="00D872CE">
                        <w:pPr>
                          <w:spacing w:after="0" w:line="240" w:lineRule="auto"/>
                          <w:ind w:firstLine="567"/>
                          <w:jc w:val="center"/>
                          <w:rPr>
                            <w:sz w:val="22"/>
                          </w:rPr>
                        </w:pPr>
                        <w:r w:rsidRPr="00D872CE">
                          <w:rPr>
                            <w:sz w:val="22"/>
                          </w:rPr>
                          <w:t>Merek makanan olahan terutama</w:t>
                        </w:r>
                        <w:r w:rsidRPr="00D872CE">
                          <w:rPr>
                            <w:i/>
                            <w:sz w:val="22"/>
                          </w:rPr>
                          <w:t xml:space="preserve"> Nugget </w:t>
                        </w:r>
                        <w:r w:rsidRPr="00D872CE">
                          <w:rPr>
                            <w:sz w:val="22"/>
                          </w:rPr>
                          <w:t xml:space="preserve">di Indonesia sangat banyak. Sehingga menimbulkan persaingan yang ketat dalam industrimakanan olahan  utamanya adalah </w:t>
                        </w:r>
                        <w:r w:rsidRPr="00D872CE">
                          <w:rPr>
                            <w:i/>
                            <w:sz w:val="22"/>
                          </w:rPr>
                          <w:t>Nugget</w:t>
                        </w:r>
                        <w:r w:rsidRPr="00D872CE">
                          <w:rPr>
                            <w:sz w:val="22"/>
                          </w:rPr>
                          <w:t xml:space="preserve"> yang sudah menjadi kebutuhan bagi keluarga. Hal ini membuat semua perusahaan menetapkan strategi yang tepat untuk dapat  menarik konsumen agar mau melakukan keputusan pembelian.</w:t>
                        </w:r>
                      </w:p>
                      <w:p w:rsidR="00A879CC" w:rsidRPr="00D872CE" w:rsidRDefault="00A879CC" w:rsidP="00D872CE">
                        <w:pPr>
                          <w:jc w:val="center"/>
                          <w:rPr>
                            <w:sz w:val="22"/>
                          </w:rPr>
                        </w:pPr>
                      </w:p>
                    </w:txbxContent>
                  </v:textbox>
                </v:shape>
                <v:shape id="Text Box 158" o:spid="_x0000_s1032" type="#_x0000_t202" style="position:absolute;left:37140;top:6208;width:14081;height:2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JKAsQA&#10;AADcAAAADwAAAGRycy9kb3ducmV2LnhtbESPQWvDMAyF74P9B6NBb6vTQkuX1S2lUNhljKU7bDdh&#10;a4m3WA6xm2b99dOh0JvEe3rv03o7hlYN1Ccf2cBsWoAittF5rg18HA+PK1ApIztsI5OBP0qw3dzf&#10;rbF08czvNFS5VhLCqUQDTc5dqXWyDQVM09gRi/Yd+4BZ1r7WrsezhIdWz4tiqQN6loYGO9o3ZH+r&#10;UzDg+DOy/fKvF8+V9U+Xt9WPHYyZPIy7Z1CZxnwzX69fnOAvhFa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ySgLEAAAA3AAAAA8AAAAAAAAAAAAAAAAAmAIAAGRycy9k&#10;b3ducmV2LnhtbFBLBQYAAAAABAAEAPUAAACJAwAAAAA=&#10;" fillcolor="window" strokeweight=".5pt">
                  <v:textbox>
                    <w:txbxContent>
                      <w:p w:rsidR="00A879CC" w:rsidRPr="00D872CE" w:rsidRDefault="00A879CC" w:rsidP="00D872CE">
                        <w:pPr>
                          <w:spacing w:after="0" w:line="240" w:lineRule="auto"/>
                          <w:jc w:val="center"/>
                          <w:rPr>
                            <w:sz w:val="22"/>
                          </w:rPr>
                        </w:pPr>
                        <w:r w:rsidRPr="00D872CE">
                          <w:rPr>
                            <w:sz w:val="22"/>
                          </w:rPr>
                          <w:t>Perilaku Konsumen</w:t>
                        </w:r>
                      </w:p>
                    </w:txbxContent>
                  </v:textbox>
                </v:shape>
                <v:shape id="Text Box 159" o:spid="_x0000_s1033" type="#_x0000_t202" style="position:absolute;left:22690;top:10837;width:13404;height:2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JVa8MA&#10;AADcAAAADwAAAGRycy9kb3ducmV2LnhtbERPyWrDMBC9B/oPYgK9JXICNbFrOZSSlgZ6yQY9TqyJ&#10;l1ojY6mO+/dVIZDbPN462Xo0rRiod7VlBYt5BIK4sLrmUsHx8DZbgXAeWWNrmRT8koN1/jDJMNX2&#10;yjsa9r4UIYRdigoq77tUSldUZNDNbUccuIvtDfoA+1LqHq8h3LRyGUWxNFhzaKiwo9eKiu/9j1GA&#10;TdMe3010xnj1tRlOn9u4SbZKPU7Hl2cQnkZ/F9/cHzrMf0rg/5lw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JVa8MAAADcAAAADwAAAAAAAAAAAAAAAACYAgAAZHJzL2Rv&#10;d25yZXYueG1sUEsFBgAAAAAEAAQA9QAAAIg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Perbedaan Individu</w:t>
                        </w:r>
                      </w:p>
                    </w:txbxContent>
                  </v:textbox>
                </v:shape>
                <v:shape id="Text Box 160" o:spid="_x0000_s1034" type="#_x0000_t202" style="position:absolute;left:37930;top:10837;width:13291;height:2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Q2S8UA&#10;AADcAAAADwAAAGRycy9kb3ducmV2LnhtbESPT2vCQBDF7wW/wzJCb3VjD8FGVxHRotBLrQWPY3bM&#10;H7OzIbvG9Nt3DoXeZnhv3vvNYjW4RvXUhcqzgekkAUWce1txYeD0tXuZgQoR2WLjmQz8UIDVcvS0&#10;wMz6B39Sf4yFkhAOGRooY2wzrUNeksMw8S2xaFffOYyydoW2HT4k3DX6NUlS7bBiaSixpU1J+e14&#10;dwawrpvTu0sumM7O2/7745DWbwdjnsfDeg4q0hD/zX/Xeyv4qeDLMzKB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dDZLxQAAANwAAAAPAAAAAAAAAAAAAAAAAJgCAABkcnMv&#10;ZG93bnJldi54bWxQSwUGAAAAAAQABAD1AAAAig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Faktor Lingkungan</w:t>
                        </w:r>
                      </w:p>
                    </w:txbxContent>
                  </v:textbox>
                </v:shape>
                <v:shape id="Text Box 161" o:spid="_x0000_s1035" type="#_x0000_t202" style="position:absolute;left:53057;top:10837;width:12953;height:2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QpIsEA&#10;AADcAAAADwAAAGRycy9kb3ducmV2LnhtbERPTYvCMBC9L/gfwgh7W1M9iFuNIoLgRcS6h93bkIxt&#10;tJmUJtauv94sLHibx/ucxap3teioDdazgvEoA0GsvbFcKvg6bT9mIEJENlh7JgW/FGC1HLwtMDf+&#10;zkfqiliKFMIhRwVVjE0uZdAVOQwj3xAn7uxbhzHBtpSmxXsKd7WcZNlUOrScGipsaFORvhY3p8Dw&#10;t2f9Y/cPy4W2n4/D7KI7pd6H/XoOIlIfX+J/986k+dMx/D2TLp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kKSLBAAAA3AAAAA8AAAAAAAAAAAAAAAAAmAIAAGRycy9kb3du&#10;cmV2LnhtbFBLBQYAAAAABAAEAPUAAACGAwAAAAA=&#10;" fillcolor="window" strokeweight=".5pt">
                  <v:textbox>
                    <w:txbxContent>
                      <w:p w:rsidR="00A879CC" w:rsidRPr="00D872CE" w:rsidRDefault="00A879CC" w:rsidP="00D872CE">
                        <w:pPr>
                          <w:spacing w:after="0" w:line="240" w:lineRule="auto"/>
                          <w:jc w:val="center"/>
                          <w:rPr>
                            <w:sz w:val="22"/>
                          </w:rPr>
                        </w:pPr>
                        <w:r w:rsidRPr="00D872CE">
                          <w:rPr>
                            <w:sz w:val="22"/>
                          </w:rPr>
                          <w:t>Strategi Pemasaran</w:t>
                        </w:r>
                      </w:p>
                    </w:txbxContent>
                  </v:textbox>
                </v:shape>
                <v:shape id="Text Box 162" o:spid="_x0000_s1036" type="#_x0000_t202" style="position:absolute;left:12982;top:15014;width:7013;height:2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3VcEA&#10;AADcAAAADwAAAGRycy9kb3ducmV2LnhtbERPTWsCMRC9F/ofwhS8dbP1IHY1iggFL6V07UFvQzLu&#10;RjeTZRPX1V/fCIK3ebzPmS8H14ieumA9K/jIchDE2hvLlYK/7df7FESIyAYbz6TgSgGWi9eXORbG&#10;X/iX+jJWIoVwKFBBHWNbSBl0TQ5D5lvixB185zAm2FXSdHhJ4a6R4zyfSIeWU0ONLa1r0qfy7BQY&#10;3nnWe/t9s1xq+3n7mR51r9TobVjNQEQa4lP8cG9Mmj8Zw/2ZdIF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2t1XBAAAA3AAAAA8AAAAAAAAAAAAAAAAAmAIAAGRycy9kb3du&#10;cmV2LnhtbFBLBQYAAAAABAAEAPUAAACGAwAAAAA=&#10;" fillcolor="window" strokeweight=".5pt">
                  <v:textbox>
                    <w:txbxContent>
                      <w:p w:rsidR="00A879CC" w:rsidRPr="00D872CE" w:rsidRDefault="00A879CC" w:rsidP="00D872CE">
                        <w:pPr>
                          <w:spacing w:after="0" w:line="240" w:lineRule="auto"/>
                          <w:jc w:val="center"/>
                          <w:rPr>
                            <w:sz w:val="22"/>
                          </w:rPr>
                        </w:pPr>
                        <w:r w:rsidRPr="00D872CE">
                          <w:rPr>
                            <w:sz w:val="22"/>
                          </w:rPr>
                          <w:t>Produk</w:t>
                        </w:r>
                      </w:p>
                    </w:txbxContent>
                  </v:textbox>
                </v:shape>
                <v:shape id="Text Box 163" o:spid="_x0000_s1037" type="#_x0000_t202" style="position:absolute;left:31157;top:15240;width:6559;height:2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aoPMIA&#10;AADcAAAADwAAAGRycy9kb3ducmV2LnhtbERPS2vCQBC+C/6HZQRvurFC0NRVRKooeNEq9DjNTvMw&#10;Oxuya0z/fVcQepuP7zmLVWcq0VLjCssKJuMIBHFqdcGZgsvndjQD4TyyxsoyKfglB6tlv7fARNsH&#10;n6g9+0yEEHYJKsi9rxMpXZqTQTe2NXHgfmxj0AfYZFI3+AjhppJvURRLgwWHhhxr2uSU3s53owDL&#10;srrsTPSN8ezro70eD3E5Pyg1HHTrdxCeOv8vfrn3OsyPp/B8Jlw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pqg8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Tempat</w:t>
                        </w:r>
                      </w:p>
                    </w:txbxContent>
                  </v:textbox>
                </v:shape>
                <v:shape id="Text Box 164" o:spid="_x0000_s1038" type="#_x0000_t202" style="position:absolute;left:48542;top:15240;width:6449;height:2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8wSMIA&#10;AADcAAAADwAAAGRycy9kb3ducmV2LnhtbERPS2vCQBC+C/6HZQRvurFI0NRVRKooeNEq9DjNTvMw&#10;Oxuya0z/fVcQepuP7zmLVWcq0VLjCssKJuMIBHFqdcGZgsvndjQD4TyyxsoyKfglB6tlv7fARNsH&#10;n6g9+0yEEHYJKsi9rxMpXZqTQTe2NXHgfmxj0AfYZFI3+AjhppJvURRLgwWHhhxr2uSU3s53owDL&#10;srrsTPSN8ezro70eD3E5Pyg1HHTrdxCeOv8vfrn3OsyPp/B8Jlw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zBI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 xml:space="preserve">Harga </w:t>
                        </w:r>
                      </w:p>
                    </w:txbxContent>
                  </v:textbox>
                </v:shape>
                <v:shape id="Text Box 165" o:spid="_x0000_s1039" type="#_x0000_t202" style="position:absolute;left:67959;top:15014;width:6896;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8vIcIA&#10;AADcAAAADwAAAGRycy9kb3ducmV2LnhtbERPTWvCQBC9F/oflil4qxsFxaZughQKXkSa9tDeht1p&#10;spqdDdk1Rn99VxB6m8f7nHU5ulYM1AfrWcFsmoEg1t5YrhV8fb4/r0CEiGyw9UwKLhSgLB4f1pgb&#10;f+YPGqpYixTCIUcFTYxdLmXQDTkMU98RJ+7X9w5jgn0tTY/nFO5aOc+ypXRoOTU02NFbQ/pYnZwC&#10;w9+e9Y/dXS1X2r5c96uDHpSaPI2bVxCRxvgvvru3Js1fLuD2TLpAF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y8hwgAAANwAAAAPAAAAAAAAAAAAAAAAAJgCAABkcnMvZG93&#10;bnJldi54bWxQSwUGAAAAAAQABAD1AAAAhwMAAAAA&#10;" fillcolor="window" strokeweight=".5pt">
                  <v:textbox>
                    <w:txbxContent>
                      <w:p w:rsidR="00A879CC" w:rsidRPr="00D872CE" w:rsidRDefault="00A879CC" w:rsidP="00D872CE">
                        <w:pPr>
                          <w:spacing w:after="0" w:line="240" w:lineRule="auto"/>
                          <w:jc w:val="center"/>
                          <w:rPr>
                            <w:sz w:val="22"/>
                          </w:rPr>
                        </w:pPr>
                        <w:r w:rsidRPr="00D872CE">
                          <w:rPr>
                            <w:sz w:val="22"/>
                          </w:rPr>
                          <w:t>Promosi</w:t>
                        </w:r>
                      </w:p>
                    </w:txbxContent>
                  </v:textbox>
                </v:shape>
                <v:shape id="Picture 188" o:spid="_x0000_s1040" type="#_x0000_t75" style="position:absolute;left:58137;top:9821;width:1645;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SR+HGAAAA3AAAAA8AAABkcnMvZG93bnJldi54bWxEj0FrAkEMhe8F/8MQwVud1YPYraMUUZQi&#10;QrUt9JbupLuLO5llZ9Tx3zcHwVvCe3nvy2yRXKMu1IXas4HRMANFXHhbc2ng87h+noIKEdli45kM&#10;3CjAYt57mmFu/ZU/6HKIpZIQDjkaqGJsc61DUZHDMPQtsWh/vnMYZe1KbTu8Srhr9DjLJtphzdJQ&#10;YUvLiorT4ewMvH/tT9i+bHa75ffPaHxepduvT8YM+untFVSkFB/m+/XWCv5UaOUZmUDP/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RJH4cYAAADcAAAADwAAAAAAAAAAAAAA&#10;AACfAgAAZHJzL2Rvd25yZXYueG1sUEsFBgAAAAAEAAQA9wAAAJIDAAAAAA==&#10;">
                  <v:imagedata r:id="rId22" o:title=""/>
                  <v:path arrowok="t"/>
                </v:shape>
                <v:shape id="Picture 189" o:spid="_x0000_s1041" type="#_x0000_t75" style="position:absolute;left:28560;top:9821;width:1645;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e4nrEAAAA3AAAAA8AAABkcnMvZG93bnJldi54bWxET01rwkAQvRf8D8sI3pqNHsREVxFpaSlS&#10;aNoK3sbsmASzsyG70fXfdwuF3ubxPme1CaYVV+pdY1nBNElBEJdWN1wp+Pp8flyAcB5ZY2uZFNzJ&#10;wWY9elhhru2NP+ha+ErEEHY5Kqi973IpXVmTQZfYjjhyZ9sb9BH2ldQ93mK4aeUsTefSYMOxocaO&#10;djWVl2IwCt6+3y/YZS/7/e5wnM6Gp3A/2aDUZBy2SxCegv8X/7lfdZy/yOD3mXiB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Ze4nrEAAAA3AAAAA8AAAAAAAAAAAAAAAAA&#10;nwIAAGRycy9kb3ducmV2LnhtbFBLBQYAAAAABAAEAPcAAACQAwAAAAA=&#10;">
                  <v:imagedata r:id="rId22" o:title=""/>
                  <v:path arrowok="t"/>
                </v:shape>
                <v:shape id="Picture 200" o:spid="_x0000_s1042" type="#_x0000_t75" style="position:absolute;left:15240;top:14111;width:1644;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SKcHDAAAA3AAAAA8AAABkcnMvZG93bnJldi54bWxEj0GLwjAUhO+C/yE8wZumehDtGmURRRER&#10;1N2Fvb1t3rbF5qU0UeO/N4LgcZiZb5jpPJhKXKlxpWUFg34CgjizuuRcwddp1RuDcB5ZY2WZFNzJ&#10;wXzWbk0x1fbGB7oefS4ihF2KCgrv61RKlxVk0PVtTRy9f9sY9FE2udQN3iLcVHKYJCNpsOS4UGBN&#10;i4Ky8/FiFGy/92esJ+vdbvHzOxheluH+Z4NS3U74/ADhKfh3+NXeaAWRCM8z8QjI2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ZIpwcMAAADcAAAADwAAAAAAAAAAAAAAAACf&#10;AgAAZHJzL2Rvd25yZXYueG1sUEsFBgAAAAAEAAQA9wAAAI8DAAAAAA==&#10;">
                  <v:imagedata r:id="rId22" o:title=""/>
                  <v:path arrowok="t"/>
                </v:shape>
                <v:shape id="Picture 198" o:spid="_x0000_s1043" type="#_x0000_t75" style="position:absolute;left:33528;top:14111;width:1644;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L0TzGAAAA3AAAAA8AAABkcnMvZG93bnJldi54bWxEj0FrwkAQhe9C/8Myhd7MRg+lpq5SRGkp&#10;IqhtobdpdpoEs7Mhu+r6752D4G2G9+a9b6bz5Fp1oj40ng2MshwUceltw5WBr/1q+AIqRGSLrWcy&#10;cKEA89nDYIqF9Wfe0mkXKyUhHAo0UMfYFVqHsiaHIfMdsWj/vncYZe0rbXs8S7hr9TjPn7XDhqWh&#10;xo4WNZWH3dEZ+PzeHLCbvK/Xi5/f0fi4TJc/n4x5ekxvr6AipXg3364/rOBPhFaekQn07A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MvRPMYAAADcAAAADwAAAAAAAAAAAAAA&#10;AACfAgAAZHJzL2Rvd25yZXYueG1sUEsFBgAAAAAEAAQA9wAAAJIDAAAAAA==&#10;">
                  <v:imagedata r:id="rId22" o:title=""/>
                  <v:path arrowok="t"/>
                </v:shape>
                <v:shape id="Picture 201" o:spid="_x0000_s1044" type="#_x0000_t75" style="position:absolute;left:50800;top:13998;width:1644;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ejFrFAAAA3AAAAA8AAABkcnMvZG93bnJldi54bWxEj0FrwkAUhO+C/2F5gjfdJAexqauIKC0i&#10;Ba0WenvNPpNg9m3Irrr++65Q6HGYmW+Y2SKYRtyoc7VlBek4AUFcWF1zqeD4uRlNQTiPrLGxTAoe&#10;5GAx7/dmmGt75z3dDr4UEcIuRwWV920upSsqMujGtiWO3tl2Bn2UXSl1h/cIN43MkmQiDdYcFyps&#10;aVVRcTlcjYLt6eOC7cvbbrf6+k6z6zo8fmxQajgIy1cQnoL/D/+137WCLEnheSYeAT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3oxaxQAAANwAAAAPAAAAAAAAAAAAAAAA&#10;AJ8CAABkcnMvZG93bnJldi54bWxQSwUGAAAAAAQABAD3AAAAkQMAAAAA&#10;">
                  <v:imagedata r:id="rId22" o:title=""/>
                  <v:path arrowok="t"/>
                </v:shape>
                <v:shape id="Picture 199" o:spid="_x0000_s1045" type="#_x0000_t75" style="position:absolute;left:70329;top:13998;width:1645;height:1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HdKfEAAAA3AAAAA8AAABkcnMvZG93bnJldi54bWxET0trwkAQvhf8D8sIvdWNOYiJriLBUilS&#10;qI9Cb9PsNAlmZ0N21fXfu4WCt/n4njNfBtOKC/WusaxgPEpAEJdWN1wpOOxfX6YgnEfW2FomBTdy&#10;sFwMnuaYa3vlT7rsfCViCLscFdTed7mUrqzJoBvZjjhyv7Y36CPsK6l7vMZw08o0SSbSYMOxocaO&#10;iprK0+5sFLwfP07YZW/bbfH1PU7P63D7sUGp52FYzUB4Cv4h/ndvdJyfZfD3TLxA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OHdKfEAAAA3AAAAA8AAAAAAAAAAAAAAAAA&#10;nwIAAGRycy9kb3ducmV2LnhtbFBLBQYAAAAABAAEAPcAAACQAwAAAAA=&#10;">
                  <v:imagedata r:id="rId22" o:title=""/>
                  <v:path arrowok="t"/>
                </v:shape>
                <v:line id="Straight Connector 208" o:spid="_x0000_s1046" style="position:absolute;visibility:visible;mso-wrap-style:square" from="29125,9821" to="58928,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3/Z8AAAADcAAAADwAAAGRycy9kb3ducmV2LnhtbERPPW/CMBDdK/EfrEPqVmwyoCjFIEBC&#10;6tABCAvbNT6SiPgc2YaEf18PSIxP73u5Hm0nHuRD61jDfKZAEFfOtFxrOJf7rxxEiMgGO8ek4UkB&#10;1qvJxxIL4wY+0uMUa5FCOBSooYmxL6QMVUMWw8z1xIm7Om8xJuhraTwOKdx2MlNqIS22nBoa7GnX&#10;UHU73a2G37we8uPlcohD/pdty+pc+qfS+nM6br5BRBrjW/xy/xgNmUpr05l0BO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j9/2fAAAAA3AAAAA8AAAAAAAAAAAAAAAAA&#10;oQIAAGRycy9kb3ducmV2LnhtbFBLBQYAAAAABAAEAPkAAACOAwAAAAA=&#10;" strokecolor="windowText" strokeweight=".5pt">
                  <v:stroke joinstyle="miter"/>
                </v:line>
                <v:shapetype id="_x0000_t32" coordsize="21600,21600" o:spt="32" o:oned="t" path="m,l21600,21600e" filled="f">
                  <v:path arrowok="t" fillok="f" o:connecttype="none"/>
                  <o:lock v:ext="edit" shapetype="t"/>
                </v:shapetype>
                <v:shape id="Straight Arrow Connector 209" o:spid="_x0000_s1047" type="#_x0000_t32" style="position:absolute;left:43462;top:9031;width:113;height:19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FWvcYAAADcAAAADwAAAGRycy9kb3ducmV2LnhtbESPT2sCMRTE74LfITyhl1KzKohuzS5i&#10;W/BS1LXQ62Pz9g9uXrZJqttv3xQKHoeZ+Q2zyQfTiSs531pWMJsmIIhLq1uuFXyc355WIHxA1thZ&#10;JgU/5CHPxqMNptre+ETXItQiQtinqKAJoU+l9GVDBv3U9sTRq6wzGKJ0tdQObxFuOjlPkqU02HJc&#10;aLCnXUPlpfg2CmR9WpjP12pYvldu/XJ8PHz1xUGph8mwfQYRaAj38H97rxXMkzX8nYlHQG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hVr3GAAAA3AAAAA8AAAAAAAAA&#10;AAAAAAAAoQIAAGRycy9kb3ducmV2LnhtbFBLBQYAAAAABAAEAPkAAACUAwAAAAA=&#10;" strokecolor="windowText" strokeweight=".5pt">
                  <v:stroke endarrow="block" joinstyle="miter"/>
                </v:shape>
                <v:line id="Straight Connector 210" o:spid="_x0000_s1048" style="position:absolute;flip:y;visibility:visible;mso-wrap-style:square" from="15804,13772" to="71458,13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3irr4AAADcAAAADwAAAGRycy9kb3ducmV2LnhtbERPuwrCMBTdBf8hXMFNUx1EqlGkoriI&#10;+AB1uzTXttrclCZq/XszCI6H857OG1OKF9WusKxg0I9AEKdWF5wpOB1XvTEI55E1lpZJwYcczGft&#10;1hRjbd+8p9fBZyKEsItRQe59FUvp0pwMur6tiAN3s7VBH2CdSV3jO4SbUg6jaCQNFhwacqwoySl9&#10;HJ5GwV3vt8lydymedC71bn39WJcmSnU7zWICwlPj/+Kfe6MVDAdhfjgTjoC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RreKuvgAAANwAAAAPAAAAAAAAAAAAAAAAAKEC&#10;AABkcnMvZG93bnJldi54bWxQSwUGAAAAAAQABAD5AAAAjAMAAAAA&#10;" strokecolor="windowText" strokeweight=".5pt">
                  <v:stroke joinstyle="miter"/>
                </v:line>
                <v:line id="Straight Connector 211" o:spid="_x0000_s1049" style="position:absolute;visibility:visible;mso-wrap-style:square" from="59266,13208" to="59266,13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7AJ8MAAADcAAAADwAAAGRycy9kb3ducmV2LnhtbESPQYvCMBSE7wv7H8IT9ram7WEp1Sgq&#10;LHjYw2q9eHs2z7bYvJQk2vrvjSB4HGbmG2a+HE0nbuR8a1lBOk1AEFdWt1wrOJS/3zkIH5A1dpZJ&#10;wZ08LBefH3MstB14R7d9qEWEsC9QQRNCX0jpq4YM+qntiaN3ts5giNLVUjscItx0MkuSH2mw5bjQ&#10;YE+bhqrL/moU/OX1kO+Ox/8w5KdsXVaH0t0Tpb4m42oGItAY3uFXe6sVZGkKzzPx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ewCfDAAAA3AAAAA8AAAAAAAAAAAAA&#10;AAAAoQIAAGRycy9kb3ducmV2LnhtbFBLBQYAAAAABAAEAPkAAACRAwAAAAA=&#10;" strokecolor="windowText" strokeweight=".5pt">
                  <v:stroke joinstyle="miter"/>
                </v:line>
                <v:shape id="Straight Arrow Connector 228" o:spid="_x0000_s1050" type="#_x0000_t32" style="position:absolute;left:43462;top:5305;width:108;height:9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3kHcMAAADcAAAADwAAAGRycy9kb3ducmV2LnhtbERPy2rCQBTdF/yH4Qru6sQRi6ROQg1U&#10;25X42Li7ZG6T0MydkJnG2K93FoUuD+e9yUfbioF63zjWsJgnIIhLZxquNFzO789rED4gG2wdk4Y7&#10;ecizydMGU+NufKThFCoRQ9inqKEOoUul9GVNFv3cdcSR+3K9xRBhX0nT4y2G21aqJHmRFhuODTV2&#10;VNRUfp9+rIbrEKri0x12y9X2UFx3v2pc75XWs+n49goi0Bj+xX/uD6NBqbg2nolHQG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N5B3DAAAA3AAAAA8AAAAAAAAAAAAA&#10;AAAAoQIAAGRycy9kb3ducmV2LnhtbFBLBQYAAAAABAAEAPkAAACRAwAAAAA=&#10;" strokecolor="windowText" strokeweight=".5pt">
                  <v:stroke endarrow="block" joinstyle="miter"/>
                </v:shape>
              </v:group>
            </w:pict>
          </mc:Fallback>
        </mc:AlternateContent>
      </w:r>
      <w:r w:rsidRPr="00D872CE">
        <w:rPr>
          <w:rFonts w:eastAsiaTheme="minorHAnsi"/>
          <w:b/>
          <w:noProof/>
          <w:color w:val="auto"/>
          <w:sz w:val="22"/>
        </w:rPr>
        <mc:AlternateContent>
          <mc:Choice Requires="wps">
            <w:drawing>
              <wp:anchor distT="0" distB="0" distL="114300" distR="114300" simplePos="0" relativeHeight="251675648" behindDoc="0" locked="0" layoutInCell="1" allowOverlap="1" wp14:anchorId="5977678C" wp14:editId="54CC4B89">
                <wp:simplePos x="0" y="0"/>
                <wp:positionH relativeFrom="column">
                  <wp:posOffset>-450850</wp:posOffset>
                </wp:positionH>
                <wp:positionV relativeFrom="paragraph">
                  <wp:posOffset>3287254</wp:posOffset>
                </wp:positionV>
                <wp:extent cx="876371" cy="248356"/>
                <wp:effectExtent l="0" t="0" r="19050" b="18415"/>
                <wp:wrapNone/>
                <wp:docPr id="182" name="Text Box 182"/>
                <wp:cNvGraphicFramePr/>
                <a:graphic xmlns:a="http://schemas.openxmlformats.org/drawingml/2006/main">
                  <a:graphicData uri="http://schemas.microsoft.com/office/word/2010/wordprocessingShape">
                    <wps:wsp>
                      <wps:cNvSpPr txBox="1"/>
                      <wps:spPr>
                        <a:xfrm>
                          <a:off x="0" y="0"/>
                          <a:ext cx="876371" cy="248356"/>
                        </a:xfrm>
                        <a:prstGeom prst="rect">
                          <a:avLst/>
                        </a:prstGeom>
                        <a:solidFill>
                          <a:sysClr val="window" lastClr="FFFFFF"/>
                        </a:solidFill>
                        <a:ln w="6350">
                          <a:solidFill>
                            <a:prstClr val="black"/>
                          </a:solidFill>
                        </a:ln>
                        <a:effectLst/>
                      </wps:spPr>
                      <wps:txbx>
                        <w:txbxContent>
                          <w:p w:rsidR="00A879CC" w:rsidRPr="00624444" w:rsidRDefault="00A879CC" w:rsidP="00D872CE">
                            <w:pPr>
                              <w:spacing w:after="0" w:line="240" w:lineRule="auto"/>
                              <w:jc w:val="center"/>
                            </w:pPr>
                            <w:r w:rsidRPr="00624444">
                              <w:t>Citra Merek</w:t>
                            </w:r>
                          </w:p>
                          <w:p w:rsidR="00A879CC" w:rsidRPr="00624444" w:rsidRDefault="00A879CC" w:rsidP="00D872CE">
                            <w:pPr>
                              <w:pStyle w:val="ListParagraph"/>
                              <w:spacing w:after="0" w:line="240" w:lineRule="auto"/>
                              <w:ind w:left="284"/>
                              <w:jc w:val="cente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7678C" id="Text Box 182" o:spid="_x0000_s1051" type="#_x0000_t202" style="position:absolute;margin-left:-35.5pt;margin-top:258.85pt;width:69pt;height:19.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" fillcolor="window" strokeweight=".5pt">
                <v:textbox>
                  <w:txbxContent>
                    <w:p w:rsidR="00A879CC" w:rsidRPr="00624444" w:rsidRDefault="00A879CC" w:rsidP="00D872CE">
                      <w:pPr>
                        <w:spacing w:after="0" w:line="240" w:lineRule="auto"/>
                        <w:jc w:val="center"/>
                      </w:pPr>
                      <w:r w:rsidRPr="00624444">
                        <w:t>Citra Merek</w:t>
                      </w:r>
                    </w:p>
                    <w:p w:rsidR="00A879CC" w:rsidRPr="00624444" w:rsidRDefault="00A879CC" w:rsidP="00D872CE">
                      <w:pPr>
                        <w:pStyle w:val="ListParagraph"/>
                        <w:spacing w:after="0" w:line="240" w:lineRule="auto"/>
                        <w:ind w:left="284"/>
                        <w:jc w:val="center"/>
                        <w:rPr>
                          <w:i/>
                        </w:rPr>
                      </w:pPr>
                    </w:p>
                  </w:txbxContent>
                </v:textbox>
              </v:shape>
            </w:pict>
          </mc:Fallback>
        </mc:AlternateContent>
      </w:r>
      <w:r w:rsidRPr="00D872CE">
        <w:rPr>
          <w:rFonts w:eastAsiaTheme="minorHAnsi"/>
          <w:b/>
          <w:noProof/>
          <w:color w:val="auto"/>
          <w:sz w:val="22"/>
        </w:rPr>
        <w:drawing>
          <wp:anchor distT="0" distB="0" distL="114300" distR="114300" simplePos="0" relativeHeight="251680768" behindDoc="0" locked="0" layoutInCell="1" allowOverlap="1" wp14:anchorId="3C7AB344" wp14:editId="4A3C1224">
            <wp:simplePos x="0" y="0"/>
            <wp:positionH relativeFrom="column">
              <wp:posOffset>-180622</wp:posOffset>
            </wp:positionH>
            <wp:positionV relativeFrom="paragraph">
              <wp:posOffset>3178527</wp:posOffset>
            </wp:positionV>
            <wp:extent cx="164465" cy="176530"/>
            <wp:effectExtent l="0" t="0" r="698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4465" cy="176530"/>
                    </a:xfrm>
                    <a:prstGeom prst="rect">
                      <a:avLst/>
                    </a:prstGeom>
                    <a:noFill/>
                  </pic:spPr>
                </pic:pic>
              </a:graphicData>
            </a:graphic>
          </wp:anchor>
        </w:drawing>
      </w:r>
      <w:r w:rsidRPr="00D872CE">
        <w:rPr>
          <w:rFonts w:eastAsiaTheme="minorHAnsi"/>
          <w:b/>
          <w:noProof/>
          <w:color w:val="auto"/>
          <w:sz w:val="22"/>
        </w:rPr>
        <w:drawing>
          <wp:anchor distT="0" distB="0" distL="114300" distR="114300" simplePos="0" relativeHeight="251679744" behindDoc="0" locked="0" layoutInCell="1" allowOverlap="1" wp14:anchorId="7D90D221" wp14:editId="37DA4123">
            <wp:simplePos x="0" y="0"/>
            <wp:positionH relativeFrom="column">
              <wp:posOffset>-181116</wp:posOffset>
            </wp:positionH>
            <wp:positionV relativeFrom="paragraph">
              <wp:posOffset>2813897</wp:posOffset>
            </wp:positionV>
            <wp:extent cx="164465" cy="176530"/>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4465" cy="176530"/>
                    </a:xfrm>
                    <a:prstGeom prst="rect">
                      <a:avLst/>
                    </a:prstGeom>
                    <a:noFill/>
                  </pic:spPr>
                </pic:pic>
              </a:graphicData>
            </a:graphic>
          </wp:anchor>
        </w:drawing>
      </w:r>
      <w:r w:rsidRPr="00D872CE">
        <w:rPr>
          <w:rFonts w:eastAsiaTheme="minorHAnsi"/>
          <w:b/>
          <w:color w:val="auto"/>
          <w:sz w:val="22"/>
          <w:lang w:eastAsia="en-US"/>
        </w:rPr>
        <w:t xml:space="preserve">E. </w:t>
      </w:r>
      <w:r w:rsidRPr="00D872CE">
        <w:rPr>
          <w:rFonts w:eastAsiaTheme="minorHAnsi"/>
          <w:b/>
          <w:color w:val="auto"/>
          <w:szCs w:val="24"/>
          <w:lang w:eastAsia="en-US"/>
        </w:rPr>
        <w:t>Kerangka Konseptual</w:t>
      </w:r>
    </w:p>
    <w:p w:rsidR="00D872CE" w:rsidRDefault="00D872CE" w:rsidP="007757E4">
      <w:pPr>
        <w:ind w:left="0" w:firstLine="0"/>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4C2125" w:rsidP="00EE2EAC">
      <w:pPr>
        <w:rPr>
          <w:rFonts w:eastAsiaTheme="minorHAnsi" w:cstheme="minorBidi"/>
          <w:lang w:eastAsia="en-US"/>
        </w:rPr>
      </w:pPr>
    </w:p>
    <w:p w:rsidR="004C2125" w:rsidRDefault="00D872CE" w:rsidP="00EE2EAC">
      <w:pPr>
        <w:rPr>
          <w:rFonts w:eastAsiaTheme="minorHAnsi" w:cstheme="minorBidi"/>
          <w:lang w:eastAsia="en-US"/>
        </w:rPr>
      </w:pPr>
      <w:r w:rsidRPr="00D872CE">
        <w:rPr>
          <w:rFonts w:asciiTheme="minorHAnsi" w:eastAsiaTheme="minorHAnsi" w:hAnsiTheme="minorHAnsi" w:cstheme="minorBidi"/>
          <w:noProof/>
          <w:color w:val="auto"/>
          <w:sz w:val="22"/>
        </w:rPr>
        <mc:AlternateContent>
          <mc:Choice Requires="wpg">
            <w:drawing>
              <wp:anchor distT="0" distB="0" distL="114300" distR="114300" simplePos="0" relativeHeight="251681792" behindDoc="1" locked="0" layoutInCell="1" allowOverlap="1" wp14:anchorId="656D33F9" wp14:editId="296FC095">
                <wp:simplePos x="0" y="0"/>
                <wp:positionH relativeFrom="page">
                  <wp:align>center</wp:align>
                </wp:positionH>
                <wp:positionV relativeFrom="paragraph">
                  <wp:posOffset>289272</wp:posOffset>
                </wp:positionV>
                <wp:extent cx="9886950" cy="2006600"/>
                <wp:effectExtent l="0" t="0" r="19050" b="12700"/>
                <wp:wrapNone/>
                <wp:docPr id="231" name="Group 231"/>
                <wp:cNvGraphicFramePr/>
                <a:graphic xmlns:a="http://schemas.openxmlformats.org/drawingml/2006/main">
                  <a:graphicData uri="http://schemas.microsoft.com/office/word/2010/wordprocessingGroup">
                    <wpg:wgp>
                      <wpg:cNvGrpSpPr/>
                      <wpg:grpSpPr>
                        <a:xfrm>
                          <a:off x="0" y="0"/>
                          <a:ext cx="9886950" cy="2006600"/>
                          <a:chOff x="0" y="0"/>
                          <a:chExt cx="9887515" cy="2007094"/>
                        </a:xfrm>
                      </wpg:grpSpPr>
                      <wps:wsp>
                        <wps:cNvPr id="166" name="Text Box 166"/>
                        <wps:cNvSpPr txBox="1"/>
                        <wps:spPr>
                          <a:xfrm>
                            <a:off x="6570133" y="22578"/>
                            <a:ext cx="2020147" cy="259645"/>
                          </a:xfrm>
                          <a:prstGeom prst="rect">
                            <a:avLst/>
                          </a:prstGeom>
                          <a:solidFill>
                            <a:sysClr val="window" lastClr="FFFFFF"/>
                          </a:solidFill>
                          <a:ln w="6350">
                            <a:solidFill>
                              <a:prstClr val="black"/>
                            </a:solidFill>
                          </a:ln>
                          <a:effectLst/>
                        </wps:spPr>
                        <wps:txbx>
                          <w:txbxContent>
                            <w:p w:rsidR="00A879CC" w:rsidRPr="00D872CE" w:rsidRDefault="00A879CC" w:rsidP="00D872CE">
                              <w:pPr>
                                <w:jc w:val="center"/>
                                <w:rPr>
                                  <w:sz w:val="22"/>
                                </w:rPr>
                              </w:pPr>
                              <w:r w:rsidRPr="00D872CE">
                                <w:rPr>
                                  <w:sz w:val="22"/>
                                </w:rPr>
                                <w:t>Bauran Komunikasi Pemas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 name="Text Box 167"/>
                        <wps:cNvSpPr txBox="1"/>
                        <wps:spPr>
                          <a:xfrm>
                            <a:off x="3657600" y="451556"/>
                            <a:ext cx="1411958" cy="214489"/>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rPr>
                                  <w:sz w:val="22"/>
                                </w:rPr>
                              </w:pPr>
                              <w:r w:rsidRPr="00D872CE">
                                <w:rPr>
                                  <w:sz w:val="22"/>
                                </w:rPr>
                                <w:t>Pemasaran Langs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Text Box 168"/>
                        <wps:cNvSpPr txBox="1"/>
                        <wps:spPr>
                          <a:xfrm>
                            <a:off x="4888089" y="798690"/>
                            <a:ext cx="560522" cy="206022"/>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Ik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5170311" y="451556"/>
                            <a:ext cx="1433195" cy="214277"/>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Acara &amp; Pengala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6050845" y="778934"/>
                            <a:ext cx="1174044" cy="237066"/>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i/>
                                  <w:sz w:val="22"/>
                                </w:rPr>
                              </w:pPr>
                              <w:r w:rsidRPr="00D872CE">
                                <w:rPr>
                                  <w:i/>
                                  <w:sz w:val="22"/>
                                </w:rPr>
                                <w:t>Word Of Mou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6739467" y="440267"/>
                            <a:ext cx="1145963" cy="214136"/>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Hub.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7428089" y="778934"/>
                            <a:ext cx="1172986" cy="225778"/>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i/>
                                  <w:sz w:val="22"/>
                                </w:rPr>
                              </w:pPr>
                              <w:r w:rsidRPr="00D872CE">
                                <w:rPr>
                                  <w:i/>
                                  <w:sz w:val="22"/>
                                </w:rPr>
                                <w:t>Personal S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8026400" y="451556"/>
                            <a:ext cx="1389380" cy="213995"/>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Pemasaran Interak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7574845" y="1230489"/>
                            <a:ext cx="2312670" cy="776605"/>
                          </a:xfrm>
                          <a:prstGeom prst="rect">
                            <a:avLst/>
                          </a:prstGeom>
                          <a:solidFill>
                            <a:sysClr val="window" lastClr="FFFFFF"/>
                          </a:solidFill>
                          <a:ln w="6350">
                            <a:solidFill>
                              <a:prstClr val="black"/>
                            </a:solidFill>
                          </a:ln>
                          <a:effectLst/>
                        </wps:spPr>
                        <wps:txbx>
                          <w:txbxContent>
                            <w:p w:rsidR="00A879CC" w:rsidRPr="008F6322" w:rsidRDefault="00A879CC" w:rsidP="00D872CE">
                              <w:pPr>
                                <w:spacing w:after="0" w:line="240" w:lineRule="auto"/>
                                <w:rPr>
                                  <w:color w:val="auto"/>
                                  <w:sz w:val="22"/>
                                </w:rPr>
                              </w:pPr>
                              <w:r w:rsidRPr="008F6322">
                                <w:rPr>
                                  <w:color w:val="auto"/>
                                  <w:sz w:val="22"/>
                                </w:rPr>
                                <w:t>Menurut Samosir (2014)</w:t>
                              </w:r>
                            </w:p>
                            <w:p w:rsidR="00A879CC" w:rsidRPr="00D872CE" w:rsidRDefault="00A879CC" w:rsidP="00D872CE">
                              <w:pPr>
                                <w:spacing w:after="0" w:line="240" w:lineRule="auto"/>
                                <w:rPr>
                                  <w:sz w:val="22"/>
                                </w:rPr>
                              </w:pPr>
                              <w:r w:rsidRPr="00D872CE">
                                <w:rPr>
                                  <w:sz w:val="22"/>
                                </w:rPr>
                                <w:t>Promosi Penjualan</w:t>
                              </w:r>
                            </w:p>
                            <w:p w:rsidR="00A879CC" w:rsidRPr="00D872CE" w:rsidRDefault="00A879CC" w:rsidP="0078535D">
                              <w:pPr>
                                <w:pStyle w:val="ListParagraph"/>
                                <w:numPr>
                                  <w:ilvl w:val="0"/>
                                  <w:numId w:val="56"/>
                                </w:numPr>
                                <w:spacing w:after="0" w:line="240" w:lineRule="auto"/>
                                <w:ind w:left="426" w:right="0" w:firstLine="0"/>
                                <w:jc w:val="left"/>
                                <w:rPr>
                                  <w:sz w:val="22"/>
                                </w:rPr>
                              </w:pPr>
                              <w:r w:rsidRPr="00D872CE">
                                <w:rPr>
                                  <w:sz w:val="22"/>
                                </w:rPr>
                                <w:t>Disk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2" name="Picture 19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5712178" y="327378"/>
                            <a:ext cx="164465" cy="176530"/>
                          </a:xfrm>
                          <a:prstGeom prst="rect">
                            <a:avLst/>
                          </a:prstGeom>
                          <a:noFill/>
                        </pic:spPr>
                      </pic:pic>
                      <pic:pic xmlns:pic="http://schemas.openxmlformats.org/drawingml/2006/picture">
                        <pic:nvPicPr>
                          <pic:cNvPr id="207" name="Picture 20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602133" y="327378"/>
                            <a:ext cx="164465" cy="176530"/>
                          </a:xfrm>
                          <a:prstGeom prst="rect">
                            <a:avLst/>
                          </a:prstGeom>
                          <a:noFill/>
                        </pic:spPr>
                      </pic:pic>
                      <wpg:grpSp>
                        <wpg:cNvPr id="230" name="Group 230"/>
                        <wpg:cNvGrpSpPr/>
                        <wpg:grpSpPr>
                          <a:xfrm>
                            <a:off x="0" y="0"/>
                            <a:ext cx="3594305" cy="688622"/>
                            <a:chOff x="0" y="0"/>
                            <a:chExt cx="3594305" cy="688622"/>
                          </a:xfrm>
                        </wpg:grpSpPr>
                        <wps:wsp>
                          <wps:cNvPr id="174" name="Text Box 174"/>
                          <wps:cNvSpPr txBox="1"/>
                          <wps:spPr>
                            <a:xfrm>
                              <a:off x="1377245" y="0"/>
                              <a:ext cx="1096433" cy="225778"/>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Atribut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0" y="440267"/>
                              <a:ext cx="598734" cy="225778"/>
                            </a:xfrm>
                            <a:prstGeom prst="rect">
                              <a:avLst/>
                            </a:prstGeom>
                            <a:solidFill>
                              <a:sysClr val="window" lastClr="FFFFFF"/>
                            </a:solidFill>
                            <a:ln w="6350">
                              <a:solidFill>
                                <a:prstClr val="black"/>
                              </a:solidFill>
                            </a:ln>
                            <a:effectLst/>
                          </wps:spPr>
                          <wps:txbx>
                            <w:txbxContent>
                              <w:p w:rsidR="00A879CC" w:rsidRPr="00D872CE" w:rsidRDefault="00A879CC" w:rsidP="00D872CE">
                                <w:pPr>
                                  <w:spacing w:after="0" w:line="240" w:lineRule="auto"/>
                                  <w:jc w:val="center"/>
                                  <w:rPr>
                                    <w:sz w:val="22"/>
                                  </w:rPr>
                                </w:pPr>
                                <w:r w:rsidRPr="00D872CE">
                                  <w:rPr>
                                    <w:sz w:val="22"/>
                                  </w:rPr>
                                  <w:t>Mer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673139" y="440832"/>
                              <a:ext cx="750673" cy="225001"/>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Kem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1490133" y="462845"/>
                              <a:ext cx="541983" cy="214136"/>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L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2077156" y="451556"/>
                              <a:ext cx="697795" cy="236996"/>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Lay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889956" y="462845"/>
                              <a:ext cx="704349" cy="225777"/>
                            </a:xfrm>
                            <a:prstGeom prst="rect">
                              <a:avLst/>
                            </a:prstGeom>
                            <a:solidFill>
                              <a:sysClr val="window" lastClr="FFFFFF"/>
                            </a:solidFill>
                            <a:ln w="6350">
                              <a:solidFill>
                                <a:prstClr val="black"/>
                              </a:solidFill>
                              <a:prstDash val="dash"/>
                            </a:ln>
                            <a:effectLst/>
                          </wps:spPr>
                          <wps:txbx>
                            <w:txbxContent>
                              <w:p w:rsidR="00A879CC" w:rsidRPr="00D872CE" w:rsidRDefault="00A879CC" w:rsidP="00D872CE">
                                <w:pPr>
                                  <w:spacing w:after="0" w:line="240" w:lineRule="auto"/>
                                  <w:jc w:val="center"/>
                                  <w:rPr>
                                    <w:sz w:val="22"/>
                                  </w:rPr>
                                </w:pPr>
                                <w:r w:rsidRPr="00D872CE">
                                  <w:rPr>
                                    <w:sz w:val="22"/>
                                  </w:rPr>
                                  <w:t>Jami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5" name="Picture 19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46756" y="327378"/>
                              <a:ext cx="164465" cy="176530"/>
                            </a:xfrm>
                            <a:prstGeom prst="rect">
                              <a:avLst/>
                            </a:prstGeom>
                            <a:noFill/>
                          </pic:spPr>
                        </pic:pic>
                        <pic:pic xmlns:pic="http://schemas.openxmlformats.org/drawingml/2006/picture">
                          <pic:nvPicPr>
                            <pic:cNvPr id="193" name="Picture 19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48267" y="327378"/>
                              <a:ext cx="164465" cy="176530"/>
                            </a:xfrm>
                            <a:prstGeom prst="rect">
                              <a:avLst/>
                            </a:prstGeom>
                            <a:noFill/>
                          </pic:spPr>
                        </pic:pic>
                        <pic:pic xmlns:pic="http://schemas.openxmlformats.org/drawingml/2006/picture">
                          <pic:nvPicPr>
                            <pic:cNvPr id="196" name="Picture 19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659467" y="327378"/>
                              <a:ext cx="164465" cy="176530"/>
                            </a:xfrm>
                            <a:prstGeom prst="rect">
                              <a:avLst/>
                            </a:prstGeom>
                            <a:noFill/>
                          </pic:spPr>
                        </pic:pic>
                        <pic:pic xmlns:pic="http://schemas.openxmlformats.org/drawingml/2006/picture">
                          <pic:nvPicPr>
                            <pic:cNvPr id="194" name="Picture 19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314222" y="327378"/>
                              <a:ext cx="164465" cy="176530"/>
                            </a:xfrm>
                            <a:prstGeom prst="rect">
                              <a:avLst/>
                            </a:prstGeom>
                            <a:noFill/>
                          </pic:spPr>
                        </pic:pic>
                        <pic:pic xmlns:pic="http://schemas.openxmlformats.org/drawingml/2006/picture">
                          <pic:nvPicPr>
                            <pic:cNvPr id="190" name="Picture 19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93156" y="327378"/>
                              <a:ext cx="164465" cy="176530"/>
                            </a:xfrm>
                            <a:prstGeom prst="rect">
                              <a:avLst/>
                            </a:prstGeom>
                            <a:noFill/>
                          </pic:spPr>
                        </pic:pic>
                        <wps:wsp>
                          <wps:cNvPr id="212" name="Straight Connector 212"/>
                          <wps:cNvCnPr/>
                          <wps:spPr>
                            <a:xfrm>
                              <a:off x="237067" y="316089"/>
                              <a:ext cx="2968766" cy="18698"/>
                            </a:xfrm>
                            <a:prstGeom prst="line">
                              <a:avLst/>
                            </a:prstGeom>
                            <a:noFill/>
                            <a:ln w="6350" cap="flat" cmpd="sng" algn="ctr">
                              <a:solidFill>
                                <a:sysClr val="windowText" lastClr="000000"/>
                              </a:solidFill>
                              <a:prstDash val="solid"/>
                              <a:miter lim="800000"/>
                            </a:ln>
                            <a:effectLst/>
                          </wps:spPr>
                          <wps:bodyPr/>
                        </wps:wsp>
                        <wps:wsp>
                          <wps:cNvPr id="213" name="Straight Connector 213"/>
                          <wps:cNvCnPr/>
                          <wps:spPr>
                            <a:xfrm>
                              <a:off x="1919111" y="248356"/>
                              <a:ext cx="0" cy="86148"/>
                            </a:xfrm>
                            <a:prstGeom prst="line">
                              <a:avLst/>
                            </a:prstGeom>
                            <a:noFill/>
                            <a:ln w="6350" cap="flat" cmpd="sng" algn="ctr">
                              <a:solidFill>
                                <a:sysClr val="windowText" lastClr="000000"/>
                              </a:solidFill>
                              <a:prstDash val="solid"/>
                              <a:miter lim="800000"/>
                            </a:ln>
                            <a:effectLst/>
                          </wps:spPr>
                          <wps:bodyPr/>
                        </wps:wsp>
                      </wpg:grpSp>
                      <wps:wsp>
                        <wps:cNvPr id="214" name="Straight Connector 214"/>
                        <wps:cNvCnPr/>
                        <wps:spPr>
                          <a:xfrm flipV="1">
                            <a:off x="4312356" y="327378"/>
                            <a:ext cx="5260622" cy="14111"/>
                          </a:xfrm>
                          <a:prstGeom prst="line">
                            <a:avLst/>
                          </a:prstGeom>
                          <a:noFill/>
                          <a:ln w="6350" cap="flat" cmpd="sng" algn="ctr">
                            <a:solidFill>
                              <a:sysClr val="windowText" lastClr="000000"/>
                            </a:solidFill>
                            <a:prstDash val="solid"/>
                            <a:miter lim="800000"/>
                          </a:ln>
                          <a:effectLst/>
                        </wps:spPr>
                        <wps:bodyPr/>
                      </wps:wsp>
                      <wps:wsp>
                        <wps:cNvPr id="215" name="Straight Arrow Connector 215"/>
                        <wps:cNvCnPr/>
                        <wps:spPr>
                          <a:xfrm>
                            <a:off x="7394222" y="282223"/>
                            <a:ext cx="11289" cy="158609"/>
                          </a:xfrm>
                          <a:prstGeom prst="straightConnector1">
                            <a:avLst/>
                          </a:prstGeom>
                          <a:noFill/>
                          <a:ln w="6350" cap="flat" cmpd="sng" algn="ctr">
                            <a:solidFill>
                              <a:sysClr val="windowText" lastClr="000000"/>
                            </a:solidFill>
                            <a:prstDash val="solid"/>
                            <a:miter lim="800000"/>
                            <a:tailEnd type="triangle"/>
                          </a:ln>
                          <a:effectLst/>
                        </wps:spPr>
                        <wps:bodyPr/>
                      </wps:wsp>
                      <wps:wsp>
                        <wps:cNvPr id="216" name="Straight Connector 216"/>
                        <wps:cNvCnPr/>
                        <wps:spPr>
                          <a:xfrm>
                            <a:off x="5102578" y="338667"/>
                            <a:ext cx="0" cy="460023"/>
                          </a:xfrm>
                          <a:prstGeom prst="line">
                            <a:avLst/>
                          </a:prstGeom>
                          <a:noFill/>
                          <a:ln w="6350" cap="flat" cmpd="sng" algn="ctr">
                            <a:solidFill>
                              <a:sysClr val="windowText" lastClr="000000"/>
                            </a:solidFill>
                            <a:prstDash val="dash"/>
                            <a:miter lim="800000"/>
                          </a:ln>
                          <a:effectLst/>
                        </wps:spPr>
                        <wps:bodyPr/>
                      </wps:wsp>
                      <wps:wsp>
                        <wps:cNvPr id="218" name="Straight Connector 218"/>
                        <wps:cNvCnPr/>
                        <wps:spPr>
                          <a:xfrm>
                            <a:off x="7958667" y="338667"/>
                            <a:ext cx="0" cy="460023"/>
                          </a:xfrm>
                          <a:prstGeom prst="line">
                            <a:avLst/>
                          </a:prstGeom>
                          <a:noFill/>
                          <a:ln w="6350" cap="flat" cmpd="sng" algn="ctr">
                            <a:solidFill>
                              <a:sysClr val="windowText" lastClr="000000"/>
                            </a:solidFill>
                            <a:prstDash val="dash"/>
                            <a:miter lim="800000"/>
                          </a:ln>
                          <a:effectLst/>
                        </wps:spPr>
                        <wps:bodyPr/>
                      </wps:wsp>
                      <wps:wsp>
                        <wps:cNvPr id="219" name="Straight Connector 219"/>
                        <wps:cNvCnPr/>
                        <wps:spPr>
                          <a:xfrm>
                            <a:off x="6671733" y="338667"/>
                            <a:ext cx="0" cy="460023"/>
                          </a:xfrm>
                          <a:prstGeom prst="line">
                            <a:avLst/>
                          </a:prstGeom>
                          <a:noFill/>
                          <a:ln w="6350" cap="flat" cmpd="sng" algn="ctr">
                            <a:solidFill>
                              <a:sysClr val="windowText" lastClr="000000"/>
                            </a:solidFill>
                            <a:prstDash val="dash"/>
                            <a:miter lim="800000"/>
                          </a:ln>
                          <a:effectLst/>
                        </wps:spPr>
                        <wps:bodyPr/>
                      </wps:wsp>
                      <wps:wsp>
                        <wps:cNvPr id="220" name="Straight Connector 220"/>
                        <wps:cNvCnPr/>
                        <wps:spPr>
                          <a:xfrm flipH="1">
                            <a:off x="9572978" y="316089"/>
                            <a:ext cx="282" cy="914400"/>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656D33F9" id="Group 231" o:spid="_x0000_s1052" style="position:absolute;left:0;text-align:left;margin-left:0;margin-top:22.8pt;width:778.5pt;height:158pt;z-index:-251634688;mso-position-horizontal:center;mso-position-horizontal-relative:page" coordsize="98875,20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">
                <v:shape id="Text Box 166" o:spid="_x0000_s1053" type="#_x0000_t202" style="position:absolute;left:65701;top:225;width:20201;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2xVsIA&#10;AADcAAAADwAAAGRycy9kb3ducmV2LnhtbERPPWvDMBDdA/0P4grdEjkdTOJENiVQ6BJC3AzJdkhX&#10;W611MpbquPn1UaHQ7R7v87bV5Dox0hCsZwXLRQaCWHtjuVFwen+dr0CEiGyw80wKfihAVT7MtlgY&#10;f+UjjXVsRArhUKCCNsa+kDLolhyGhe+JE/fhB4cxwaGRZsBrCnedfM6yXDq0nBpa7GnXkv6qv50C&#10;w2fP+mL3N8u1tuvbYfWpR6WeHqeXDYhIU/wX/7nfTJqf5/D7TLpAl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jbFWwgAAANwAAAAPAAAAAAAAAAAAAAAAAJgCAABkcnMvZG93&#10;bnJldi54bWxQSwUGAAAAAAQABAD1AAAAhwMAAAAA&#10;" fillcolor="window" strokeweight=".5pt">
                  <v:textbox>
                    <w:txbxContent>
                      <w:p w:rsidR="00A879CC" w:rsidRPr="00D872CE" w:rsidRDefault="00A879CC" w:rsidP="00D872CE">
                        <w:pPr>
                          <w:jc w:val="center"/>
                          <w:rPr>
                            <w:sz w:val="22"/>
                          </w:rPr>
                        </w:pPr>
                        <w:r w:rsidRPr="00D872CE">
                          <w:rPr>
                            <w:sz w:val="22"/>
                          </w:rPr>
                          <w:t>Bauran Komunikasi Pemasaran</w:t>
                        </w:r>
                      </w:p>
                    </w:txbxContent>
                  </v:textbox>
                </v:shape>
                <v:shape id="Text Box 167" o:spid="_x0000_s1054" type="#_x0000_t202" style="position:absolute;left:36576;top:4515;width:14119;height:2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uP8IA&#10;AADcAAAADwAAAGRycy9kb3ducmV2LnhtbERPS2vCQBC+C/6HZQRvurGHqKmriFRR8FKr0OM0O83D&#10;7GzIrjH+e1co9DYf33MWq85UoqXGFZYVTMYRCOLU6oIzBeev7WgGwnlkjZVlUvAgB6tlv7fARNs7&#10;f1J78pkIIewSVJB7XydSujQng25sa+LA/drGoA+wyaRu8B7CTSXfoiiWBgsODTnWtMkpvZ5uRgGW&#10;ZXXemegH49n3R3s5HuJyflBqOOjW7yA8df5f/Ofe6zA/nsLrmXCB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na4/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rPr>
                            <w:sz w:val="22"/>
                          </w:rPr>
                        </w:pPr>
                        <w:r w:rsidRPr="00D872CE">
                          <w:rPr>
                            <w:sz w:val="22"/>
                          </w:rPr>
                          <w:t>Pemasaran Langsung</w:t>
                        </w:r>
                      </w:p>
                    </w:txbxContent>
                  </v:textbox>
                </v:shape>
                <v:shape id="Text Box 168" o:spid="_x0000_s1055" type="#_x0000_t202" style="position:absolute;left:48880;top:7986;width:5606;height:2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I6TcUA&#10;AADcAAAADwAAAGRycy9kb3ducmV2LnhtbESPT2vCQBDF7wW/wzJCb3VjD8FGVxHRotBLrQWPY3bM&#10;H7OzIbvG9Nt3DoXeZnhv3vvNYjW4RvXUhcqzgekkAUWce1txYeD0tXuZgQoR2WLjmQz8UIDVcvS0&#10;wMz6B39Sf4yFkhAOGRooY2wzrUNeksMw8S2xaFffOYyydoW2HT4k3DX6NUlS7bBiaSixpU1J+e14&#10;dwawrpvTu0sumM7O2/7745DWbwdjnsfDeg4q0hD/zX/Xeyv4qdDKMzKB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AjpNxQAAANwAAAAPAAAAAAAAAAAAAAAAAJgCAABkcnMv&#10;ZG93bnJldi54bWxQSwUGAAAAAAQABAD1AAAAig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Iklan</w:t>
                        </w:r>
                      </w:p>
                    </w:txbxContent>
                  </v:textbox>
                </v:shape>
                <v:shape id="Text Box 169" o:spid="_x0000_s1056" type="#_x0000_t202" style="position:absolute;left:51703;top:4515;width:14332;height:2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6f1sMA&#10;AADcAAAADwAAAGRycy9kb3ducmV2LnhtbERPS2vCQBC+F/oflhF6qxs9hCS6ikgtDfRiaqHHMTvm&#10;YXY2ZLcx/fduodDbfHzPWW8n04mRBtdYVrCYRyCIS6sbrhScPg7PCQjnkTV2lknBDznYbh4f1php&#10;e+MjjYWvRAhhl6GC2vs+k9KVNRl0c9sTB+5iB4M+wKGSesBbCDedXEZRLA02HBpq7GlfU3ktvo0C&#10;bNvu9GqiM8bJ18v4+Z7HbZor9TSbdisQnib/L/5zv+kwP07h95lwgd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6f1sMAAADcAAAADwAAAAAAAAAAAAAAAACYAgAAZHJzL2Rv&#10;d25yZXYueG1sUEsFBgAAAAAEAAQA9QAAAIg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Acara &amp; Pengalaman</w:t>
                        </w:r>
                      </w:p>
                    </w:txbxContent>
                  </v:textbox>
                </v:shape>
                <v:shape id="Text Box 170" o:spid="_x0000_s1057" type="#_x0000_t202" style="position:absolute;left:60508;top:7789;width:11740;height:2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2glsYA&#10;AADcAAAADwAAAGRycy9kb3ducmV2LnhtbESPzW7CQAyE75V4h5WReiubckhpYEEVgqpIXEpB4miy&#10;bn6a9UbZbUjfHh8qcbM145nPi9XgGtVTFyrPBp4nCSji3NuKCwPHr+3TDFSIyBYbz2TgjwKslqOH&#10;BWbWX/mT+kMslIRwyNBAGWObaR3ykhyGiW+JRfv2ncMoa1do2+FVwl2jp0mSaocVS0OJLa1Lyn8O&#10;v84A1nVzfHfJBdPZedOf9ru0ft0Z8zge3uagIg3xbv6//rCC/yL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a2glsYAAADcAAAADwAAAAAAAAAAAAAAAACYAgAAZHJz&#10;L2Rvd25yZXYueG1sUEsFBgAAAAAEAAQA9QAAAIsDAAAAAA==&#10;" fillcolor="window" strokeweight=".5pt">
                  <v:stroke dashstyle="dash"/>
                  <v:textbox>
                    <w:txbxContent>
                      <w:p w:rsidR="00A879CC" w:rsidRPr="00D872CE" w:rsidRDefault="00A879CC" w:rsidP="00D872CE">
                        <w:pPr>
                          <w:spacing w:after="0" w:line="240" w:lineRule="auto"/>
                          <w:jc w:val="center"/>
                          <w:rPr>
                            <w:i/>
                            <w:sz w:val="22"/>
                          </w:rPr>
                        </w:pPr>
                        <w:r w:rsidRPr="00D872CE">
                          <w:rPr>
                            <w:i/>
                            <w:sz w:val="22"/>
                          </w:rPr>
                          <w:t>Word Of Mouth</w:t>
                        </w:r>
                      </w:p>
                    </w:txbxContent>
                  </v:textbox>
                </v:shape>
                <v:shape id="Text Box 171" o:spid="_x0000_s1058" type="#_x0000_t202" style="position:absolute;left:67394;top:4402;width:11460;height:2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EFDcMA&#10;AADcAAAADwAAAGRycy9kb3ducmV2LnhtbERPS2vCQBC+F/wPywi91Y0eoo1ugoiKQi+1KfQ4Zqd5&#10;NDsbstuY/vtuoeBtPr7nbLLRtGKg3tWWFcxnEQjiwuqaSwX52+FpBcJ5ZI2tZVLwQw6ydPKwwUTb&#10;G7/ScPGlCCHsElRQed8lUrqiIoNuZjviwH3a3qAPsC+l7vEWwk0rF1EUS4M1h4YKO9pVVHxdvo0C&#10;bJo2P5roivHqYz+8v5zj5vms1ON03K5BeBr9XfzvPukwfzmHv2fCBTL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EFDcMAAADcAAAADwAAAAAAAAAAAAAAAACYAgAAZHJzL2Rv&#10;d25yZXYueG1sUEsFBgAAAAAEAAQA9QAAAIg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Hub.Masyarakat</w:t>
                        </w:r>
                      </w:p>
                    </w:txbxContent>
                  </v:textbox>
                </v:shape>
                <v:shape id="Text Box 172" o:spid="_x0000_s1059" type="#_x0000_t202" style="position:absolute;left:74280;top:7789;width:11730;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besIA&#10;AADcAAAADwAAAGRycy9kb3ducmV2LnhtbERPS2vCQBC+C/6HZYTedFMPUaOrlNIWBS++wOOYHfMw&#10;Oxuy25j++64geJuP7zmLVWcq0VLjCssK3kcRCOLU6oIzBcfD93AKwnlkjZVlUvBHDlbLfm+BibZ3&#10;3lG795kIIewSVJB7XydSujQng25ka+LAXW1j0AfYZFI3eA/hppLjKIqlwYJDQ441feaU3va/RgGW&#10;ZXX8MdEF4+n5qz1tN3E52yj1Nug+5iA8df4lfrrXOsyfjOHxTLh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M5t6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jc w:val="center"/>
                          <w:rPr>
                            <w:i/>
                            <w:sz w:val="22"/>
                          </w:rPr>
                        </w:pPr>
                        <w:r w:rsidRPr="00D872CE">
                          <w:rPr>
                            <w:i/>
                            <w:sz w:val="22"/>
                          </w:rPr>
                          <w:t>Personal Selling</w:t>
                        </w:r>
                      </w:p>
                    </w:txbxContent>
                  </v:textbox>
                </v:shape>
                <v:shape id="Text Box 173" o:spid="_x0000_s1060" type="#_x0000_t202" style="position:absolute;left:80264;top:4515;width:13893;height:2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8+4cIA&#10;AADcAAAADwAAAGRycy9kb3ducmV2LnhtbERPS2vCQBC+F/wPywje6sYKqUZXKaWWCl58gccxO+Zh&#10;djZk15j++65Q8DYf33Pmy85UoqXGFZYVjIYRCOLU6oIzBYf96nUCwnlkjZVlUvBLDpaL3sscE23v&#10;vKV25zMRQtglqCD3vk6kdGlOBt3Q1sSBu9jGoA+wyaRu8B7CTSXfoiiWBgsODTnW9JlTet3djAIs&#10;y+rwbaIzxpPTV3vcrONyulZq0O8+ZiA8df4p/nf/6DD/fQyPZ8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fz7h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Pemasaran Interaktif</w:t>
                        </w:r>
                      </w:p>
                    </w:txbxContent>
                  </v:textbox>
                </v:shape>
                <v:shape id="Text Box 185" o:spid="_x0000_s1061" type="#_x0000_t202" style="position:absolute;left:75748;top:12304;width:23127;height:7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PJ28EA&#10;AADcAAAADwAAAGRycy9kb3ducmV2LnhtbERPTWsCMRC9C/0PYQq9abYFZb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TydvBAAAA3AAAAA8AAAAAAAAAAAAAAAAAmAIAAGRycy9kb3du&#10;cmV2LnhtbFBLBQYAAAAABAAEAPUAAACGAwAAAAA=&#10;" fillcolor="window" strokeweight=".5pt">
                  <v:textbox>
                    <w:txbxContent>
                      <w:p w:rsidR="00A879CC" w:rsidRPr="008F6322" w:rsidRDefault="00A879CC" w:rsidP="00D872CE">
                        <w:pPr>
                          <w:spacing w:after="0" w:line="240" w:lineRule="auto"/>
                          <w:rPr>
                            <w:color w:val="auto"/>
                            <w:sz w:val="22"/>
                          </w:rPr>
                        </w:pPr>
                        <w:r w:rsidRPr="008F6322">
                          <w:rPr>
                            <w:color w:val="auto"/>
                            <w:sz w:val="22"/>
                          </w:rPr>
                          <w:t>Menurut Samosir (2014)</w:t>
                        </w:r>
                      </w:p>
                      <w:p w:rsidR="00A879CC" w:rsidRPr="00D872CE" w:rsidRDefault="00A879CC" w:rsidP="00D872CE">
                        <w:pPr>
                          <w:spacing w:after="0" w:line="240" w:lineRule="auto"/>
                          <w:rPr>
                            <w:sz w:val="22"/>
                          </w:rPr>
                        </w:pPr>
                        <w:r w:rsidRPr="00D872CE">
                          <w:rPr>
                            <w:sz w:val="22"/>
                          </w:rPr>
                          <w:t>Promosi Penjualan</w:t>
                        </w:r>
                      </w:p>
                      <w:p w:rsidR="00A879CC" w:rsidRPr="00D872CE" w:rsidRDefault="00A879CC" w:rsidP="0078535D">
                        <w:pPr>
                          <w:pStyle w:val="ListParagraph"/>
                          <w:numPr>
                            <w:ilvl w:val="0"/>
                            <w:numId w:val="56"/>
                          </w:numPr>
                          <w:spacing w:after="0" w:line="240" w:lineRule="auto"/>
                          <w:ind w:left="426" w:right="0" w:firstLine="0"/>
                          <w:jc w:val="left"/>
                          <w:rPr>
                            <w:sz w:val="22"/>
                          </w:rPr>
                        </w:pPr>
                        <w:r w:rsidRPr="00D872CE">
                          <w:rPr>
                            <w:sz w:val="22"/>
                          </w:rPr>
                          <w:t>Diskon</w:t>
                        </w:r>
                      </w:p>
                    </w:txbxContent>
                  </v:textbox>
                </v:shape>
                <v:shape id="Picture 192" o:spid="_x0000_s1062" type="#_x0000_t75" style="position:absolute;left:57121;top:3273;width:1645;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j5tbEAAAA3AAAAA8AAABkcnMvZG93bnJldi54bWxET0trwkAQvhf8D8sIvdWNOZQaXUWCpaVI&#10;ob7A25gdk2B2NmTXuP77bqHgbT6+58wWwTSip87VlhWMRwkI4sLqmksFu+37yxsI55E1NpZJwZ0c&#10;LOaDpxlm2t74h/qNL0UMYZehgsr7NpPSFRUZdCPbEkfubDuDPsKulLrDWww3jUyT5FUarDk2VNhS&#10;XlFx2VyNgq/99wXbycd6nR+O4/S6CveTDUo9D8NyCsJT8A/xv/tTx/mTFP6eiRf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0j5tbEAAAA3AAAAA8AAAAAAAAAAAAAAAAA&#10;nwIAAGRycy9kb3ducmV2LnhtbFBLBQYAAAAABAAEAPcAAACQAwAAAAA=&#10;">
                  <v:imagedata r:id="rId22" o:title=""/>
                  <v:path arrowok="t"/>
                </v:shape>
                <v:shape id="Picture 207" o:spid="_x0000_s1063" type="#_x0000_t75" style="position:absolute;left:86021;top:3273;width:1644;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57sbXGAAAA3AAAAA8AAABkcnMvZG93bnJldi54bWxEj09rwkAUxO+FfoflFXqrm+TQ2ugqRVpa&#10;igj+BW/P7DMJyb4N2VXXb98VhB6HmfkNM54G04oz9a62rCAdJCCIC6trLhVs1l8vQxDOI2tsLZOC&#10;KzmYTh4fxphre+ElnVe+FBHCLkcFlfddLqUrKjLoBrYjjt7R9gZ9lH0pdY+XCDetzJLkVRqsOS5U&#10;2NGsoqJZnYyC3+2iwe79ez6f7fZpdvoM14MNSj0/hY8RCE/B/4fv7R+tIEve4HYmHgE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nuxtcYAAADcAAAADwAAAAAAAAAAAAAA&#10;AACfAgAAZHJzL2Rvd25yZXYueG1sUEsFBgAAAAAEAAQA9wAAAJIDAAAAAA==&#10;">
                  <v:imagedata r:id="rId22" o:title=""/>
                  <v:path arrowok="t"/>
                </v:shape>
                <v:group id="Group 230" o:spid="_x0000_s1064" style="position:absolute;width:35943;height:6886" coordsize="35943,68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Text Box 174" o:spid="_x0000_s1065" type="#_x0000_t202" style="position:absolute;left:13772;width:10964;height:2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cZ8EA&#10;AADcAAAADwAAAGRycy9kb3ducmV2LnhtbERPTWsCMRC9C/6HMII3zVak6mqUUhC8SHHbQ3sbkulu&#10;2s1k2cR19debQsHbPN7nbHa9q0VHbbCeFTxNMxDE2hvLpYKP9/1kCSJEZIO1Z1JwpQC77XCwwdz4&#10;C5+oK2IpUgiHHBVUMTa5lEFX5DBMfUOcuG/fOowJtqU0LV5SuKvlLMuepUPLqaHChl4r0r/F2Skw&#10;/OlZf9njzXKh7er2tvzRnVLjUf+yBhGpjw/xv/tg0vzF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KHGfBAAAA3AAAAA8AAAAAAAAAAAAAAAAAmAIAAGRycy9kb3du&#10;cmV2LnhtbFBLBQYAAAAABAAEAPUAAACGAwAAAAA=&#10;" fillcolor="window" strokeweight=".5pt">
                    <v:textbox>
                      <w:txbxContent>
                        <w:p w:rsidR="00A879CC" w:rsidRPr="00D872CE" w:rsidRDefault="00A879CC" w:rsidP="00D872CE">
                          <w:pPr>
                            <w:spacing w:after="0" w:line="240" w:lineRule="auto"/>
                            <w:jc w:val="center"/>
                            <w:rPr>
                              <w:sz w:val="22"/>
                            </w:rPr>
                          </w:pPr>
                          <w:r w:rsidRPr="00D872CE">
                            <w:rPr>
                              <w:sz w:val="22"/>
                            </w:rPr>
                            <w:t>Atribut Produk</w:t>
                          </w:r>
                        </w:p>
                      </w:txbxContent>
                    </v:textbox>
                  </v:shape>
                  <v:shape id="Text Box 175" o:spid="_x0000_s1066" type="#_x0000_t202" style="position:absolute;top:4402;width:5987;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5/MEA&#10;AADcAAAADwAAAGRycy9kb3ducmV2LnhtbERPTWsCMRC9C/6HMII3zVaw6mqUUhC8SHHbQ3sbkulu&#10;2s1k2cR19debQsHbPN7nbHa9q0VHbbCeFTxNMxDE2hvLpYKP9/1kCSJEZIO1Z1JwpQC77XCwwdz4&#10;C5+oK2IpUgiHHBVUMTa5lEFX5DBMfUOcuG/fOowJtqU0LV5SuKvlLMuepUPLqaHChl4r0r/F2Skw&#10;/OlZf9njzXKh7er2tvzRnVLjUf+yBhGpjw/xv/tg0vzF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GufzBAAAA3AAAAA8AAAAAAAAAAAAAAAAAmAIAAGRycy9kb3du&#10;cmV2LnhtbFBLBQYAAAAABAAEAPUAAACGAwAAAAA=&#10;" fillcolor="window" strokeweight=".5pt">
                    <v:textbox>
                      <w:txbxContent>
                        <w:p w:rsidR="00A879CC" w:rsidRPr="00D872CE" w:rsidRDefault="00A879CC" w:rsidP="00D872CE">
                          <w:pPr>
                            <w:spacing w:after="0" w:line="240" w:lineRule="auto"/>
                            <w:jc w:val="center"/>
                            <w:rPr>
                              <w:sz w:val="22"/>
                            </w:rPr>
                          </w:pPr>
                          <w:r w:rsidRPr="00D872CE">
                            <w:rPr>
                              <w:sz w:val="22"/>
                            </w:rPr>
                            <w:t>Merek</w:t>
                          </w:r>
                        </w:p>
                      </w:txbxContent>
                    </v:textbox>
                  </v:shape>
                  <v:shape id="Text Box 176" o:spid="_x0000_s1067" type="#_x0000_t202" style="position:absolute;left:6731;top:4408;width:7507;height:2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idecIA&#10;AADcAAAADwAAAGRycy9kb3ducmV2LnhtbERPS2vCQBC+C/6HZQRvurGHqKmriFRR8FKr0OM0O83D&#10;7GzIrjH+e1co9DYf33MWq85UoqXGFZYVTMYRCOLU6oIzBeev7WgGwnlkjZVlUvAgB6tlv7fARNs7&#10;f1J78pkIIewSVJB7XydSujQng25sa+LA/drGoA+wyaRu8B7CTSXfoiiWBgsODTnWtMkpvZ5uRgGW&#10;ZXXemegH49n3R3s5HuJyflBqOOjW7yA8df5f/Ofe6zB/GsPrmXCB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J15wgAAANwAAAAPAAAAAAAAAAAAAAAAAJgCAABkcnMvZG93&#10;bnJldi54bWxQSwUGAAAAAAQABAD1AAAAhwM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Kemasan</w:t>
                          </w:r>
                        </w:p>
                      </w:txbxContent>
                    </v:textbox>
                  </v:shape>
                  <v:shape id="Text Box 177" o:spid="_x0000_s1068" type="#_x0000_t202" style="position:absolute;left:14901;top:4628;width:5420;height:2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Q44sMA&#10;AADcAAAADwAAAGRycy9kb3ducmV2LnhtbERPS2vCQBC+C/0PyxR60017iBrdhFLaUsGLmkKPY3aa&#10;R7OzIbuN8d+7guBtPr7nrLPRtGKg3tWWFTzPIhDEhdU1lwryw8d0AcJ5ZI2tZVJwJgdZ+jBZY6Lt&#10;iXc07H0pQgi7BBVU3neJlK6oyKCb2Y44cL+2N+gD7EupezyFcNPKlyiKpcGaQ0OFHb1VVPzt/40C&#10;bJo2/zTREePFz/vwvd3EzXKj1NPj+LoC4Wn0d/HN/aXD/Pkcrs+EC2R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Q44sMAAADcAAAADwAAAAAAAAAAAAAAAACYAgAAZHJzL2Rv&#10;d25yZXYueG1sUEsFBgAAAAAEAAQA9QAAAIg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Label</w:t>
                          </w:r>
                        </w:p>
                      </w:txbxContent>
                    </v:textbox>
                  </v:shape>
                  <v:shape id="Text Box 178" o:spid="_x0000_s1069" type="#_x0000_t202" style="position:absolute;left:20771;top:4515;width:6978;height:2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uskMYA&#10;AADcAAAADwAAAGRycy9kb3ducmV2LnhtbESPzW7CQAyE75V4h5WReiubckhpYEEVgqpIXEpB4miy&#10;bn6a9UbZbUjfHh8qcbM145nPi9XgGtVTFyrPBp4nCSji3NuKCwPHr+3TDFSIyBYbz2TgjwKslqOH&#10;BWbWX/mT+kMslIRwyNBAGWObaR3ykhyGiW+JRfv2ncMoa1do2+FVwl2jp0mSaocVS0OJLa1Lyn8O&#10;v84A1nVzfHfJBdPZedOf9ru0ft0Z8zge3uagIg3xbv6//rCC/yK0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9uskMYAAADcAAAADwAAAAAAAAAAAAAAAACYAgAAZHJz&#10;L2Rvd25yZXYueG1sUEsFBgAAAAAEAAQA9QAAAIs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Layanan</w:t>
                          </w:r>
                        </w:p>
                      </w:txbxContent>
                    </v:textbox>
                  </v:shape>
                  <v:shape id="Text Box 179" o:spid="_x0000_s1070" type="#_x0000_t202" style="position:absolute;left:28899;top:4628;width:7044;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cJC8MA&#10;AADcAAAADwAAAGRycy9kb3ducmV2LnhtbERPS2vCQBC+C/0Pywi96UYPqUmzkVJsqdBLfUCPY3bM&#10;o9nZkN3G+O/dQsHbfHzPydajacVAvastK1jMIxDEhdU1lwoO+7fZCoTzyBpby6TgSg7W+cMkw1Tb&#10;C3/RsPOlCCHsUlRQed+lUrqiIoNubjviwJ1tb9AH2JdS93gJ4aaVyyiKpcGaQ0OFHb1WVPzsfo0C&#10;bJr28G6iE8ar781w/NzGTbJV6nE6vjyD8DT6u/jf/aHD/KcE/p4JF8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cJC8MAAADcAAAADwAAAAAAAAAAAAAAAACYAgAAZHJzL2Rv&#10;d25yZXYueG1sUEsFBgAAAAAEAAQA9QAAAIgDAAAAAA==&#10;" fillcolor="window" strokeweight=".5pt">
                    <v:stroke dashstyle="dash"/>
                    <v:textbox>
                      <w:txbxContent>
                        <w:p w:rsidR="00A879CC" w:rsidRPr="00D872CE" w:rsidRDefault="00A879CC" w:rsidP="00D872CE">
                          <w:pPr>
                            <w:spacing w:after="0" w:line="240" w:lineRule="auto"/>
                            <w:jc w:val="center"/>
                            <w:rPr>
                              <w:sz w:val="22"/>
                            </w:rPr>
                          </w:pPr>
                          <w:r w:rsidRPr="00D872CE">
                            <w:rPr>
                              <w:sz w:val="22"/>
                            </w:rPr>
                            <w:t>Jaminan</w:t>
                          </w:r>
                        </w:p>
                      </w:txbxContent>
                    </v:textbox>
                  </v:shape>
                  <v:shape id="Picture 195" o:spid="_x0000_s1071" type="#_x0000_t75" style="position:absolute;left:1467;top:3273;width:1645;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KfqLDAAAA3AAAAA8AAABkcnMvZG93bnJldi54bWxET9tqAjEQfS/4D2EE32pWwaKrUUQsLUWE&#10;egPfxs24u7iZLJuo8e8bQejbHM51JrNgKnGjxpWWFfS6CQjizOqScwW77ef7EITzyBory6TgQQ5m&#10;09bbBFNt7/xLt43PRQxhl6KCwvs6ldJlBRl0XVsTR+5sG4M+wiaXusF7DDeV7CfJhzRYcmwosKZF&#10;QdllczUKfvbrC9ajr9VqcTj2+tdleJxsUKrTDvMxCE/B/4tf7m8d548G8HwmXiC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sp+osMAAADcAAAADwAAAAAAAAAAAAAAAACf&#10;AgAAZHJzL2Rvd25yZXYueG1sUEsFBgAAAAAEAAQA9wAAAI8DAAAAAA==&#10;">
                    <v:imagedata r:id="rId22" o:title=""/>
                    <v:path arrowok="t"/>
                  </v:shape>
                  <v:shape id="Picture 193" o:spid="_x0000_s1072" type="#_x0000_t75" style="position:absolute;left:9482;top:3273;width:1645;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vQ03DAAAA3AAAAA8AAABkcnMvZG93bnJldi54bWxET9tqAjEQfS/4D2EE32pWhaKrUUQsLUWE&#10;egPfxs24u7iZLJuo8e8bQejbHM51JrNgKnGjxpWWFfS6CQjizOqScwW77ef7EITzyBory6TgQQ5m&#10;09bbBFNt7/xLt43PRQxhl6KCwvs6ldJlBRl0XVsTR+5sG4M+wiaXusF7DDeV7CfJhzRYcmwosKZF&#10;QdllczUKfvbrC9ajr9VqcTj2+tdleJxsUKrTDvMxCE/B/4tf7m8d548G8HwmXiC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m9DTcMAAADcAAAADwAAAAAAAAAAAAAAAACf&#10;AgAAZHJzL2Rvd25yZXYueG1sUEsFBgAAAAAEAAQA9wAAAI8DAAAAAA==&#10;">
                    <v:imagedata r:id="rId22" o:title=""/>
                    <v:path arrowok="t"/>
                  </v:shape>
                  <v:shape id="Picture 196" o:spid="_x0000_s1073" type="#_x0000_t75" style="position:absolute;left:16594;top:3273;width:1645;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Y4NXEAAAA3AAAAA8AAABkcnMvZG93bnJldi54bWxET01rwkAQvRf8D8sIvdWNHqSJrlJEaSki&#10;NFWht2l2mgSzsyG7Juu/7wqF3ubxPme5DqYRPXWutqxgOklAEBdW11wqOH7unp5BOI+ssbFMCm7k&#10;YL0aPSwx03bgD+pzX4oYwi5DBZX3bSalKyoy6Ca2JY7cj+0M+gi7UuoOhxhuGjlLkrk0WHNsqLCl&#10;TUXFJb8aBe+nwwXb9HW/35y/prPrNty+bVDqcRxeFiA8Bf8v/nO/6Tg/ncP9mXiB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IY4NXEAAAA3AAAAA8AAAAAAAAAAAAAAAAA&#10;nwIAAGRycy9kb3ducmV2LnhtbFBLBQYAAAAABAAEAPcAAACQAwAAAAA=&#10;">
                    <v:imagedata r:id="rId22" o:title=""/>
                    <v:path arrowok="t"/>
                  </v:shape>
                  <v:shape id="Picture 194" o:spid="_x0000_s1074" type="#_x0000_t75" style="position:absolute;left:23142;top:3273;width:1644;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G2znDAAAA3AAAAA8AAABkcnMvZG93bnJldi54bWxET9tqAjEQfS/4D2EE32pWkaKrUUQsLUWE&#10;egPfxs24u7iZLJuo8e8bQejbHM51JrNgKnGjxpWWFfS6CQjizOqScwW77ef7EITzyBory6TgQQ5m&#10;09bbBFNt7/xLt43PRQxhl6KCwvs6ldJlBRl0XVsTR+5sG4M+wiaXusF7DDeV7CfJhzRYcmwosKZF&#10;QdllczUKfvbrC9ajr9VqcTj2+tdleJxsUKrTDvMxCE/B/4tf7m8d548G8HwmXiC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bbOcMAAADcAAAADwAAAAAAAAAAAAAAAACf&#10;AgAAZHJzL2Rvd25yZXYueG1sUEsFBgAAAAAEAAQA9wAAAI8DAAAAAA==&#10;">
                    <v:imagedata r:id="rId22" o:title=""/>
                    <v:path arrowok="t"/>
                  </v:shape>
                  <v:shape id="Picture 190" o:spid="_x0000_s1075" type="#_x0000_t75" style="position:absolute;left:30931;top:3273;width:1645;height: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93TrGAAAA3AAAAA8AAABkcnMvZG93bnJldi54bWxEj0FrwkAQhe9C/8Myhd7MRg+lpq5SRGkp&#10;IqhtobdpdpoEs7Mhu+r6752D4G2G9+a9b6bz5Fp1oj40ng2MshwUceltw5WBr/1q+AIqRGSLrWcy&#10;cKEA89nDYIqF9Wfe0mkXKyUhHAo0UMfYFVqHsiaHIfMdsWj/vncYZe0rbXs8S7hr9TjPn7XDhqWh&#10;xo4WNZWH3dEZ+PzeHLCbvK/Xi5/f0fi4TJc/n4x5ekxvr6AipXg3364/rOBPBF+ekQn07A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r3dOsYAAADcAAAADwAAAAAAAAAAAAAA&#10;AACfAgAAZHJzL2Rvd25yZXYueG1sUEsFBgAAAAAEAAQA9wAAAJIDAAAAAA==&#10;">
                    <v:imagedata r:id="rId22" o:title=""/>
                    <v:path arrowok="t"/>
                  </v:shape>
                  <v:line id="Straight Connector 212" o:spid="_x0000_s1076" style="position:absolute;visibility:visible;mso-wrap-style:square" from="2370,3160" to="32058,3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xeUMQAAADcAAAADwAAAGRycy9kb3ducmV2LnhtbESPMWvDMBSE90L/g3iFbrUcD8W4VkJS&#10;KHTo0NhevL1aL7aJ9WQkNXb+fVUIZDzu7juu3K1mEhdyfrSsYJOkIIg7q0fuFTT1x0sOwgdkjZNl&#10;UnAlD7vt40OJhbYLH+lShV5ECPsCFQwhzIWUvhvIoE/sTBy9k3UGQ5Sul9rhEuFmklmavkqDI8eF&#10;AWd6H6g7V79GwVfeL/mxbb/Dkv9kh7prandNlXp+WvdvIAKt4R6+tT+1gmyTwf+ZeATk9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zF5QxAAAANwAAAAPAAAAAAAAAAAA&#10;AAAAAKECAABkcnMvZG93bnJldi54bWxQSwUGAAAAAAQABAD5AAAAkgMAAAAA&#10;" strokecolor="windowText" strokeweight=".5pt">
                    <v:stroke joinstyle="miter"/>
                  </v:line>
                  <v:line id="Straight Connector 213" o:spid="_x0000_s1077" style="position:absolute;visibility:visible;mso-wrap-style:square" from="19191,2483" to="19191,3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D7y8QAAADcAAAADwAAAGRycy9kb3ducmV2LnhtbESPQYvCMBSE7wv+h/AEb2tqhaVUo6gg&#10;7GEPq/Xi7dk822LzUpJo67/fLAgeh5n5hlmuB9OKBznfWFYwmyYgiEurG64UnIr9ZwbCB2SNrWVS&#10;8CQP69XoY4m5tj0f6HEMlYgQ9jkqqEPocil9WZNBP7UdcfSu1hkMUbpKaod9hJtWpknyJQ02HBdq&#10;7GhXU3k73o2Cn6zqs8P5/Bv67JJui/JUuGei1GQ8bBYgAg3hHX61v7WCdDaH/zPxCM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gPvLxAAAANwAAAAPAAAAAAAAAAAA&#10;AAAAAKECAABkcnMvZG93bnJldi54bWxQSwUGAAAAAAQABAD5AAAAkgMAAAAA&#10;" strokecolor="windowText" strokeweight=".5pt">
                    <v:stroke joinstyle="miter"/>
                  </v:line>
                </v:group>
                <v:line id="Straight Connector 214" o:spid="_x0000_s1078" style="position:absolute;flip:y;visibility:visible;mso-wrap-style:square" from="43123,3273" to="95729,3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bkrcUAAADcAAAADwAAAGRycy9kb3ducmV2LnhtbESPQWvCQBSE7wX/w/KE3uomUkqJriKR&#10;ll5KiArq7ZF9JtHs25BdY/z3XUHocZiZb5j5cjCN6KlztWUF8SQCQVxYXXOpYLf9evsE4TyyxsYy&#10;KbiTg+Vi9DLHRNsb59RvfCkChF2CCirv20RKV1Rk0E1sSxy8k+0M+iC7UuoObwFuGjmNog9psOaw&#10;UGFLaUXFZXM1Cs46/03X2aG+0r7R2ffxbl2RKvU6HlYzEJ4G/x9+tn+0gmn8Do8z4Qj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bkrcUAAADcAAAADwAAAAAAAAAA&#10;AAAAAAChAgAAZHJzL2Rvd25yZXYueG1sUEsFBgAAAAAEAAQA+QAAAJMDAAAAAA==&#10;" strokecolor="windowText" strokeweight=".5pt">
                  <v:stroke joinstyle="miter"/>
                </v:line>
                <v:shape id="Straight Arrow Connector 215" o:spid="_x0000_s1079" type="#_x0000_t32" style="position:absolute;left:73942;top:2822;width:113;height:15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KZcYAAADcAAAADwAAAGRycy9kb3ducmV2LnhtbESPT2sCMRTE70K/Q3hCL1KzKkq7NUqx&#10;FbyI3W2h18fm7R/cvKxJquu3bwqCx2FmfsMs171pxZmcbywrmIwTEMSF1Q1XCr6/tk/PIHxA1tha&#10;JgVX8rBePQyWmGp74YzOeahEhLBPUUEdQpdK6YuaDPqx7YijV1pnMETpKqkdXiLctHKaJAtpsOG4&#10;UGNHm5qKY/5rFMgqm5mfj7Jf7Ev38v45Opy6/KDU47B/ewURqA/38K290wqmkzn8n4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1ymXGAAAA3AAAAA8AAAAAAAAA&#10;AAAAAAAAoQIAAGRycy9kb3ducmV2LnhtbFBLBQYAAAAABAAEAPkAAACUAwAAAAA=&#10;" strokecolor="windowText" strokeweight=".5pt">
                  <v:stroke endarrow="block" joinstyle="miter"/>
                </v:shape>
                <v:line id="Straight Connector 216" o:spid="_x0000_s1080" style="position:absolute;visibility:visible;mso-wrap-style:square" from="51025,3386" to="51025,7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kxs8cAAADcAAAADwAAAGRycy9kb3ducmV2LnhtbESPQWvCQBSE74L/YXlCL1I3ChVJXUUU&#10;wdaLNZbi7ZF9JsHs25jdxtRf7woFj8PMfMNM560pRUO1KywrGA4iEMSp1QVnCg7J+nUCwnlkjaVl&#10;UvBHDuazbmeKsbZX/qJm7zMRIOxiVJB7X8VSujQng25gK+LgnWxt0AdZZ1LXeA1wU8pRFI2lwYLD&#10;Qo4VLXNKz/tfo6C/3d3OH8n3z3HyueLV4vKWNP1KqZdeu3gH4an1z/B/e6MVjIZjeJwJR0DO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STGzxwAAANwAAAAPAAAAAAAA&#10;AAAAAAAAAKECAABkcnMvZG93bnJldi54bWxQSwUGAAAAAAQABAD5AAAAlQMAAAAA&#10;" strokecolor="windowText" strokeweight=".5pt">
                  <v:stroke dashstyle="dash" joinstyle="miter"/>
                </v:line>
                <v:line id="Straight Connector 218" o:spid="_x0000_s1081" style="position:absolute;visibility:visible;mso-wrap-style:square" from="79586,3386" to="79586,7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oAWsQAAADcAAAADwAAAGRycy9kb3ducmV2LnhtbERPTWvCQBC9F/oflhF6kbpRsEh0FakU&#10;ql7UVMTbkB2TYHY2za4x+uvdg+Dx8b4ns9aUoqHaFZYV9HsRCOLU6oIzBX/Jz+cIhPPIGkvLpOBG&#10;DmbT97cJxtpeeUvNzmcihLCLUUHufRVL6dKcDLqerYgDd7K1QR9gnUld4zWEm1IOouhLGiw4NORY&#10;0XdO6Xl3MQq66839vEz2h+NoteDF/H+YNN1KqY9OOx+D8NT6l/jp/tUKBv2wNpwJR0B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mgBaxAAAANwAAAAPAAAAAAAAAAAA&#10;AAAAAKECAABkcnMvZG93bnJldi54bWxQSwUGAAAAAAQABAD5AAAAkgMAAAAA&#10;" strokecolor="windowText" strokeweight=".5pt">
                  <v:stroke dashstyle="dash" joinstyle="miter"/>
                </v:line>
                <v:line id="Straight Connector 219" o:spid="_x0000_s1082" style="position:absolute;visibility:visible;mso-wrap-style:square" from="66717,3386" to="66717,7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alwcgAAADcAAAADwAAAGRycy9kb3ducmV2LnhtbESPQWvCQBSE74L/YXlCL9JsFCo2dRVR&#10;CrVe1LSU3h7Z1ySYfRuz25j6692C4HGYmW+Y2aIzlWipcaVlBaMoBkGcWV1yruAjfX2cgnAeWWNl&#10;mRT8kYPFvN+bYaLtmffUHnwuAoRdggoK7+tESpcVZNBFtiYO3o9tDPogm1zqBs8Bbio5juOJNFhy&#10;WCiwplVB2fHwaxQMt7vLcZN+fn1P39e8Xp6e0nZYK/Uw6JYvIDx1/h6+td+0gvHoGf7PhCMg5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dalwcgAAADcAAAADwAAAAAA&#10;AAAAAAAAAAChAgAAZHJzL2Rvd25yZXYueG1sUEsFBgAAAAAEAAQA+QAAAJYDAAAAAA==&#10;" strokecolor="windowText" strokeweight=".5pt">
                  <v:stroke dashstyle="dash" joinstyle="miter"/>
                </v:line>
                <v:line id="Straight Connector 220" o:spid="_x0000_s1083" style="position:absolute;flip:x;visibility:visible;mso-wrap-style:square" from="95729,3160" to="95732,12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EoE8IAAADcAAAADwAAAGRycy9kb3ducmV2LnhtbERPTWuDQBC9F/oflgn01qzxEIJ1lWBp&#10;6SUETaHNbXAnaurOiruJ5t93D4EcH+87zWfTiyuNrrOsYLWMQBDXVnfcKPg+fLxuQDiPrLG3TApu&#10;5CDPnp9STLSduKRr5RsRQtglqKD1fkikdHVLBt3SDsSBO9nRoA9wbKQecQrhppdxFK2lwY5DQ4sD&#10;FS3Vf9XFKDjrcle873+7C/30ev95vFlXF0q9LObtGwhPs3+I7+4vrSCOw/xwJhwBm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8EoE8IAAADcAAAADwAAAAAAAAAAAAAA&#10;AAChAgAAZHJzL2Rvd25yZXYueG1sUEsFBgAAAAAEAAQA+QAAAJADAAAAAA==&#10;" strokecolor="windowText" strokeweight=".5pt">
                  <v:stroke joinstyle="miter"/>
                </v:line>
                <w10:wrap anchorx="page"/>
              </v:group>
            </w:pict>
          </mc:Fallback>
        </mc:AlternateContent>
      </w:r>
      <w:r w:rsidRPr="00D872CE">
        <w:rPr>
          <w:rFonts w:eastAsiaTheme="minorHAnsi"/>
          <w:noProof/>
          <w:color w:val="auto"/>
          <w:sz w:val="22"/>
        </w:rPr>
        <w:drawing>
          <wp:anchor distT="0" distB="0" distL="114300" distR="114300" simplePos="0" relativeHeight="251677696" behindDoc="0" locked="0" layoutInCell="1" allowOverlap="1" wp14:anchorId="3F3BE7E6" wp14:editId="783C3F3D">
            <wp:simplePos x="0" y="0"/>
            <wp:positionH relativeFrom="column">
              <wp:posOffset>6378645</wp:posOffset>
            </wp:positionH>
            <wp:positionV relativeFrom="paragraph">
              <wp:posOffset>151130</wp:posOffset>
            </wp:positionV>
            <wp:extent cx="169333" cy="181755"/>
            <wp:effectExtent l="0" t="0" r="254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9333" cy="181755"/>
                    </a:xfrm>
                    <a:prstGeom prst="rect">
                      <a:avLst/>
                    </a:prstGeom>
                    <a:noFill/>
                  </pic:spPr>
                </pic:pic>
              </a:graphicData>
            </a:graphic>
            <wp14:sizeRelH relativeFrom="margin">
              <wp14:pctWidth>0</wp14:pctWidth>
            </wp14:sizeRelH>
            <wp14:sizeRelV relativeFrom="margin">
              <wp14:pctHeight>0</wp14:pctHeight>
            </wp14:sizeRelV>
          </wp:anchor>
        </w:drawing>
      </w:r>
      <w:r w:rsidRPr="00D872CE">
        <w:rPr>
          <w:rFonts w:eastAsiaTheme="minorHAnsi"/>
          <w:noProof/>
          <w:color w:val="auto"/>
          <w:sz w:val="22"/>
        </w:rPr>
        <w:drawing>
          <wp:anchor distT="0" distB="0" distL="114300" distR="114300" simplePos="0" relativeHeight="251676672" behindDoc="0" locked="0" layoutInCell="1" allowOverlap="1" wp14:anchorId="3A52FB73" wp14:editId="1C854106">
            <wp:simplePos x="0" y="0"/>
            <wp:positionH relativeFrom="column">
              <wp:posOffset>882776</wp:posOffset>
            </wp:positionH>
            <wp:positionV relativeFrom="paragraph">
              <wp:posOffset>144780</wp:posOffset>
            </wp:positionV>
            <wp:extent cx="164465" cy="176530"/>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4465" cy="176530"/>
                    </a:xfrm>
                    <a:prstGeom prst="rect">
                      <a:avLst/>
                    </a:prstGeom>
                    <a:noFill/>
                  </pic:spPr>
                </pic:pic>
              </a:graphicData>
            </a:graphic>
          </wp:anchor>
        </w:drawing>
      </w:r>
    </w:p>
    <w:p w:rsidR="004C2125" w:rsidRDefault="00D872CE" w:rsidP="00EE2EAC">
      <w:pPr>
        <w:rPr>
          <w:rFonts w:eastAsiaTheme="minorHAnsi" w:cstheme="minorBidi"/>
          <w:lang w:eastAsia="en-US"/>
        </w:rPr>
      </w:pPr>
      <w:r w:rsidRPr="00D872CE">
        <w:rPr>
          <w:rFonts w:asciiTheme="minorHAnsi" w:eastAsiaTheme="minorHAnsi" w:hAnsiTheme="minorHAnsi" w:cstheme="minorBidi"/>
          <w:noProof/>
          <w:color w:val="auto"/>
          <w:sz w:val="22"/>
        </w:rPr>
        <w:drawing>
          <wp:anchor distT="0" distB="0" distL="114300" distR="114300" simplePos="0" relativeHeight="251678720" behindDoc="0" locked="0" layoutInCell="1" allowOverlap="1" wp14:anchorId="3F1C3947" wp14:editId="38CE382D">
            <wp:simplePos x="0" y="0"/>
            <wp:positionH relativeFrom="column">
              <wp:posOffset>3242310</wp:posOffset>
            </wp:positionH>
            <wp:positionV relativeFrom="paragraph">
              <wp:posOffset>221396</wp:posOffset>
            </wp:positionV>
            <wp:extent cx="164465" cy="176530"/>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4465" cy="176530"/>
                    </a:xfrm>
                    <a:prstGeom prst="rect">
                      <a:avLst/>
                    </a:prstGeom>
                    <a:noFill/>
                  </pic:spPr>
                </pic:pic>
              </a:graphicData>
            </a:graphic>
          </wp:anchor>
        </w:drawing>
      </w:r>
    </w:p>
    <w:p w:rsidR="004C2125" w:rsidRDefault="00D872CE" w:rsidP="00EE2EAC">
      <w:pPr>
        <w:rPr>
          <w:rFonts w:eastAsiaTheme="minorHAnsi" w:cstheme="minorBidi"/>
          <w:lang w:eastAsia="en-US"/>
        </w:rPr>
      </w:pPr>
      <w:r w:rsidRPr="00D872CE">
        <w:rPr>
          <w:rFonts w:eastAsiaTheme="minorHAnsi"/>
          <w:noProof/>
          <w:color w:val="auto"/>
          <w:sz w:val="22"/>
        </w:rPr>
        <mc:AlternateContent>
          <mc:Choice Requires="wps">
            <w:drawing>
              <wp:anchor distT="0" distB="0" distL="114300" distR="114300" simplePos="0" relativeHeight="251674624" behindDoc="0" locked="0" layoutInCell="1" allowOverlap="1" wp14:anchorId="5A4DF8F4" wp14:editId="7C5483FA">
                <wp:simplePos x="0" y="0"/>
                <wp:positionH relativeFrom="column">
                  <wp:posOffset>-716280</wp:posOffset>
                </wp:positionH>
                <wp:positionV relativeFrom="paragraph">
                  <wp:posOffset>305435</wp:posOffset>
                </wp:positionV>
                <wp:extent cx="1384300" cy="241300"/>
                <wp:effectExtent l="0" t="0" r="25400" b="25400"/>
                <wp:wrapNone/>
                <wp:docPr id="181" name="Text Box 181"/>
                <wp:cNvGraphicFramePr/>
                <a:graphic xmlns:a="http://schemas.openxmlformats.org/drawingml/2006/main">
                  <a:graphicData uri="http://schemas.microsoft.com/office/word/2010/wordprocessingShape">
                    <wps:wsp>
                      <wps:cNvSpPr txBox="1"/>
                      <wps:spPr>
                        <a:xfrm>
                          <a:off x="0" y="0"/>
                          <a:ext cx="1384300" cy="241300"/>
                        </a:xfrm>
                        <a:prstGeom prst="rect">
                          <a:avLst/>
                        </a:prstGeom>
                        <a:solidFill>
                          <a:sysClr val="window" lastClr="FFFFFF"/>
                        </a:solidFill>
                        <a:ln w="6350">
                          <a:solidFill>
                            <a:prstClr val="black"/>
                          </a:solidFill>
                        </a:ln>
                        <a:effectLst/>
                      </wps:spPr>
                      <wps:txbx>
                        <w:txbxContent>
                          <w:p w:rsidR="00A879CC" w:rsidRPr="00624444" w:rsidRDefault="00A879CC" w:rsidP="00D872CE">
                            <w:pPr>
                              <w:spacing w:after="0" w:line="240" w:lineRule="auto"/>
                              <w:jc w:val="center"/>
                            </w:pPr>
                            <w:r w:rsidRPr="00624444">
                              <w:t>Ekuitas Merek</w:t>
                            </w:r>
                          </w:p>
                          <w:p w:rsidR="00A879CC" w:rsidRPr="00624444" w:rsidRDefault="00A879CC" w:rsidP="00D872CE">
                            <w:pPr>
                              <w:pStyle w:val="ListParagraph"/>
                              <w:spacing w:after="0" w:line="240" w:lineRule="auto"/>
                              <w:ind w:left="284"/>
                              <w:jc w:val="cente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DF8F4" id="Text Box 181" o:spid="_x0000_s1084" type="#_x0000_t202" style="position:absolute;left:0;text-align:left;margin-left:-56.4pt;margin-top:24.05pt;width:109pt;height:1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" fillcolor="window" strokeweight=".5pt">
                <v:textbox>
                  <w:txbxContent>
                    <w:p w:rsidR="00A879CC" w:rsidRPr="00624444" w:rsidRDefault="00A879CC" w:rsidP="00D872CE">
                      <w:pPr>
                        <w:spacing w:after="0" w:line="240" w:lineRule="auto"/>
                        <w:jc w:val="center"/>
                      </w:pPr>
                      <w:r w:rsidRPr="00624444">
                        <w:t>Ekuitas Merek</w:t>
                      </w:r>
                    </w:p>
                    <w:p w:rsidR="00A879CC" w:rsidRPr="00624444" w:rsidRDefault="00A879CC" w:rsidP="00D872CE">
                      <w:pPr>
                        <w:pStyle w:val="ListParagraph"/>
                        <w:spacing w:after="0" w:line="240" w:lineRule="auto"/>
                        <w:ind w:left="284"/>
                        <w:jc w:val="center"/>
                        <w:rPr>
                          <w:i/>
                        </w:rPr>
                      </w:pPr>
                    </w:p>
                  </w:txbxContent>
                </v:textbox>
              </v:shape>
            </w:pict>
          </mc:Fallback>
        </mc:AlternateContent>
      </w:r>
    </w:p>
    <w:p w:rsidR="004C2125" w:rsidRDefault="00D872CE" w:rsidP="00EE2EAC">
      <w:pPr>
        <w:rPr>
          <w:rFonts w:eastAsiaTheme="minorHAnsi" w:cstheme="minorBidi"/>
          <w:lang w:eastAsia="en-US"/>
        </w:rPr>
      </w:pPr>
      <w:r w:rsidRPr="00D872CE">
        <w:rPr>
          <w:rFonts w:eastAsiaTheme="minorHAnsi"/>
          <w:noProof/>
          <w:color w:val="auto"/>
          <w:sz w:val="22"/>
        </w:rPr>
        <mc:AlternateContent>
          <mc:Choice Requires="wpg">
            <w:drawing>
              <wp:anchor distT="0" distB="0" distL="114300" distR="114300" simplePos="0" relativeHeight="251682816" behindDoc="0" locked="0" layoutInCell="1" allowOverlap="1" wp14:anchorId="5E587082" wp14:editId="01E10FC9">
                <wp:simplePos x="0" y="0"/>
                <wp:positionH relativeFrom="column">
                  <wp:posOffset>-714966</wp:posOffset>
                </wp:positionH>
                <wp:positionV relativeFrom="paragraph">
                  <wp:posOffset>508416</wp:posOffset>
                </wp:positionV>
                <wp:extent cx="7209834" cy="1384156"/>
                <wp:effectExtent l="0" t="0" r="29210" b="26035"/>
                <wp:wrapNone/>
                <wp:docPr id="232" name="Group 232"/>
                <wp:cNvGraphicFramePr/>
                <a:graphic xmlns:a="http://schemas.openxmlformats.org/drawingml/2006/main">
                  <a:graphicData uri="http://schemas.microsoft.com/office/word/2010/wordprocessingGroup">
                    <wpg:wgp>
                      <wpg:cNvGrpSpPr/>
                      <wpg:grpSpPr>
                        <a:xfrm>
                          <a:off x="0" y="0"/>
                          <a:ext cx="7209834" cy="1384156"/>
                          <a:chOff x="-302915" y="0"/>
                          <a:chExt cx="8148692" cy="1816739"/>
                        </a:xfrm>
                      </wpg:grpSpPr>
                      <wps:wsp>
                        <wps:cNvPr id="183" name="Text Box 183"/>
                        <wps:cNvSpPr txBox="1"/>
                        <wps:spPr>
                          <a:xfrm>
                            <a:off x="-302915" y="236982"/>
                            <a:ext cx="2707449" cy="1129796"/>
                          </a:xfrm>
                          <a:prstGeom prst="rect">
                            <a:avLst/>
                          </a:prstGeom>
                          <a:solidFill>
                            <a:sysClr val="window" lastClr="FFFFFF"/>
                          </a:solidFill>
                          <a:ln w="6350">
                            <a:solidFill>
                              <a:prstClr val="black"/>
                            </a:solidFill>
                          </a:ln>
                          <a:effectLst/>
                        </wps:spPr>
                        <wps:txbx>
                          <w:txbxContent>
                            <w:p w:rsidR="00A879CC" w:rsidRPr="00634122" w:rsidRDefault="00A879CC" w:rsidP="00D872CE">
                              <w:pPr>
                                <w:spacing w:after="0" w:line="240" w:lineRule="auto"/>
                                <w:rPr>
                                  <w:sz w:val="22"/>
                                </w:rPr>
                              </w:pPr>
                              <w:r w:rsidRPr="00634122">
                                <w:rPr>
                                  <w:sz w:val="22"/>
                                </w:rPr>
                                <w:t>Brand Image Menurut Keller (2013;78)</w:t>
                              </w:r>
                            </w:p>
                            <w:p w:rsidR="00A879CC" w:rsidRPr="00634122" w:rsidRDefault="00A879CC" w:rsidP="00D872CE">
                              <w:pPr>
                                <w:spacing w:after="0" w:line="240" w:lineRule="auto"/>
                                <w:rPr>
                                  <w:i/>
                                  <w:sz w:val="22"/>
                                </w:rPr>
                              </w:pPr>
                              <w:r w:rsidRPr="00634122">
                                <w:rPr>
                                  <w:i/>
                                  <w:sz w:val="22"/>
                                </w:rPr>
                                <w:t>1. Strenght of Brand Association</w:t>
                              </w:r>
                            </w:p>
                            <w:p w:rsidR="00A879CC" w:rsidRPr="00634122" w:rsidRDefault="00A879CC" w:rsidP="00D872CE">
                              <w:pPr>
                                <w:spacing w:after="0" w:line="240" w:lineRule="auto"/>
                                <w:rPr>
                                  <w:i/>
                                  <w:sz w:val="22"/>
                                </w:rPr>
                              </w:pPr>
                              <w:r w:rsidRPr="00634122">
                                <w:rPr>
                                  <w:i/>
                                  <w:sz w:val="22"/>
                                </w:rPr>
                                <w:t>2.Favorability of Brand Association</w:t>
                              </w:r>
                            </w:p>
                            <w:p w:rsidR="00A879CC" w:rsidRPr="00634122" w:rsidRDefault="00A879CC" w:rsidP="00D872CE">
                              <w:pPr>
                                <w:spacing w:after="0" w:line="240" w:lineRule="auto"/>
                                <w:rPr>
                                  <w:i/>
                                  <w:sz w:val="22"/>
                                </w:rPr>
                              </w:pPr>
                              <w:r w:rsidRPr="00634122">
                                <w:rPr>
                                  <w:i/>
                                  <w:sz w:val="22"/>
                                </w:rPr>
                                <w:t>3.Uniqueness of Brand Associ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84"/>
                        <wps:cNvSpPr txBox="1"/>
                        <wps:spPr>
                          <a:xfrm>
                            <a:off x="3390396" y="688019"/>
                            <a:ext cx="3643155" cy="1128720"/>
                          </a:xfrm>
                          <a:prstGeom prst="rect">
                            <a:avLst/>
                          </a:prstGeom>
                          <a:solidFill>
                            <a:sysClr val="window" lastClr="FFFFFF"/>
                          </a:solidFill>
                          <a:ln w="6350">
                            <a:solidFill>
                              <a:prstClr val="black"/>
                            </a:solidFill>
                          </a:ln>
                          <a:effectLst/>
                        </wps:spPr>
                        <wps:txbx>
                          <w:txbxContent>
                            <w:p w:rsidR="00A879CC" w:rsidRPr="008F6322" w:rsidRDefault="00A879CC" w:rsidP="00D872CE">
                              <w:pPr>
                                <w:spacing w:after="0" w:line="240" w:lineRule="auto"/>
                                <w:jc w:val="center"/>
                                <w:rPr>
                                  <w:color w:val="auto"/>
                                  <w:sz w:val="22"/>
                                </w:rPr>
                              </w:pPr>
                              <w:r w:rsidRPr="008F6322">
                                <w:rPr>
                                  <w:color w:val="auto"/>
                                  <w:sz w:val="22"/>
                                </w:rPr>
                                <w:t>Keputusan Pembelian</w:t>
                              </w:r>
                            </w:p>
                            <w:p w:rsidR="00A879CC" w:rsidRPr="008F6322" w:rsidRDefault="00A879CC" w:rsidP="00D872CE">
                              <w:pPr>
                                <w:spacing w:after="0" w:line="240" w:lineRule="auto"/>
                                <w:rPr>
                                  <w:color w:val="auto"/>
                                  <w:sz w:val="22"/>
                                </w:rPr>
                              </w:pPr>
                              <w:r w:rsidRPr="008F6322">
                                <w:rPr>
                                  <w:color w:val="auto"/>
                                  <w:sz w:val="22"/>
                                </w:rPr>
                                <w:t>Menurut Samosir (2015), dan Ramadhan (2014)</w:t>
                              </w:r>
                            </w:p>
                            <w:p w:rsidR="00A879CC" w:rsidRPr="008F6322" w:rsidRDefault="00A879CC" w:rsidP="0078535D">
                              <w:pPr>
                                <w:pStyle w:val="ListParagraph"/>
                                <w:numPr>
                                  <w:ilvl w:val="0"/>
                                  <w:numId w:val="57"/>
                                </w:numPr>
                                <w:spacing w:after="0" w:line="240" w:lineRule="auto"/>
                                <w:ind w:left="284" w:right="0" w:hanging="284"/>
                                <w:jc w:val="left"/>
                                <w:rPr>
                                  <w:color w:val="auto"/>
                                  <w:sz w:val="22"/>
                                </w:rPr>
                              </w:pPr>
                              <w:r w:rsidRPr="008F6322">
                                <w:rPr>
                                  <w:color w:val="auto"/>
                                  <w:sz w:val="22"/>
                                </w:rPr>
                                <w:t>Keputusan tentang merek</w:t>
                              </w:r>
                            </w:p>
                            <w:p w:rsidR="00A879CC" w:rsidRPr="008F6322" w:rsidRDefault="00A879CC" w:rsidP="0078535D">
                              <w:pPr>
                                <w:pStyle w:val="ListParagraph"/>
                                <w:numPr>
                                  <w:ilvl w:val="0"/>
                                  <w:numId w:val="57"/>
                                </w:numPr>
                                <w:spacing w:after="0" w:line="240" w:lineRule="auto"/>
                                <w:ind w:left="284" w:right="0" w:hanging="284"/>
                                <w:jc w:val="left"/>
                                <w:rPr>
                                  <w:color w:val="auto"/>
                                  <w:sz w:val="22"/>
                                </w:rPr>
                              </w:pPr>
                              <w:r w:rsidRPr="008F6322">
                                <w:rPr>
                                  <w:color w:val="auto"/>
                                  <w:sz w:val="22"/>
                                </w:rPr>
                                <w:t>Keputusan tentang waktu pembe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Straight Arrow Connector 221"/>
                        <wps:cNvCnPr/>
                        <wps:spPr>
                          <a:xfrm>
                            <a:off x="462844" y="0"/>
                            <a:ext cx="0" cy="248356"/>
                          </a:xfrm>
                          <a:prstGeom prst="straightConnector1">
                            <a:avLst/>
                          </a:prstGeom>
                          <a:noFill/>
                          <a:ln w="6350" cap="flat" cmpd="sng" algn="ctr">
                            <a:solidFill>
                              <a:sysClr val="windowText" lastClr="000000"/>
                            </a:solidFill>
                            <a:prstDash val="solid"/>
                            <a:miter lim="800000"/>
                            <a:tailEnd type="triangle"/>
                          </a:ln>
                          <a:effectLst/>
                        </wps:spPr>
                        <wps:bodyPr/>
                      </wps:wsp>
                      <wps:wsp>
                        <wps:cNvPr id="223" name="Straight Connector 223"/>
                        <wps:cNvCnPr/>
                        <wps:spPr>
                          <a:xfrm flipV="1">
                            <a:off x="2415822" y="496712"/>
                            <a:ext cx="1603022" cy="0"/>
                          </a:xfrm>
                          <a:prstGeom prst="line">
                            <a:avLst/>
                          </a:prstGeom>
                          <a:noFill/>
                          <a:ln w="6350" cap="flat" cmpd="sng" algn="ctr">
                            <a:solidFill>
                              <a:sysClr val="windowText" lastClr="000000"/>
                            </a:solidFill>
                            <a:prstDash val="solid"/>
                            <a:miter lim="800000"/>
                          </a:ln>
                          <a:effectLst/>
                        </wps:spPr>
                        <wps:bodyPr/>
                      </wps:wsp>
                      <wps:wsp>
                        <wps:cNvPr id="224" name="Straight Connector 224"/>
                        <wps:cNvCnPr/>
                        <wps:spPr>
                          <a:xfrm flipV="1">
                            <a:off x="6242755" y="474134"/>
                            <a:ext cx="1603022" cy="0"/>
                          </a:xfrm>
                          <a:prstGeom prst="line">
                            <a:avLst/>
                          </a:prstGeom>
                          <a:noFill/>
                          <a:ln w="6350" cap="flat" cmpd="sng" algn="ctr">
                            <a:solidFill>
                              <a:sysClr val="windowText" lastClr="000000"/>
                            </a:solidFill>
                            <a:prstDash val="solid"/>
                            <a:miter lim="800000"/>
                          </a:ln>
                          <a:effectLst/>
                        </wps:spPr>
                        <wps:bodyPr/>
                      </wps:wsp>
                      <wps:wsp>
                        <wps:cNvPr id="225" name="Straight Arrow Connector 225"/>
                        <wps:cNvCnPr/>
                        <wps:spPr>
                          <a:xfrm>
                            <a:off x="4018844" y="496712"/>
                            <a:ext cx="0" cy="203200"/>
                          </a:xfrm>
                          <a:prstGeom prst="straightConnector1">
                            <a:avLst/>
                          </a:prstGeom>
                          <a:noFill/>
                          <a:ln w="6350" cap="flat" cmpd="sng" algn="ctr">
                            <a:solidFill>
                              <a:sysClr val="windowText" lastClr="000000"/>
                            </a:solidFill>
                            <a:prstDash val="solid"/>
                            <a:miter lim="800000"/>
                            <a:tailEnd type="triangle"/>
                          </a:ln>
                          <a:effectLst/>
                        </wps:spPr>
                        <wps:bodyPr/>
                      </wps:wsp>
                      <wps:wsp>
                        <wps:cNvPr id="226" name="Straight Arrow Connector 226"/>
                        <wps:cNvCnPr/>
                        <wps:spPr>
                          <a:xfrm>
                            <a:off x="6287911" y="485423"/>
                            <a:ext cx="0" cy="20320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5E587082" id="Group 232" o:spid="_x0000_s1085" style="position:absolute;left:0;text-align:left;margin-left:-56.3pt;margin-top:40.05pt;width:567.7pt;height:109pt;z-index:251682816;mso-width-relative:margin;mso-height-relative:margin" coordorigin="-3029" coordsize="81486,18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">
                <v:shape id="Text Box 183" o:spid="_x0000_s1086" type="#_x0000_t202" style="position:absolute;left:-3029;top:2369;width:27074;height:11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0NMEA&#10;AADcAAAADwAAAGRycy9kb3ducmV2LnhtbERPTWsCMRC9C/0PYQq9abYV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29DTBAAAA3AAAAA8AAAAAAAAAAAAAAAAAmAIAAGRycy9kb3du&#10;cmV2LnhtbFBLBQYAAAAABAAEAPUAAACGAwAAAAA=&#10;" fillcolor="window" strokeweight=".5pt">
                  <v:textbox>
                    <w:txbxContent>
                      <w:p w:rsidR="00A879CC" w:rsidRPr="00634122" w:rsidRDefault="00A879CC" w:rsidP="00D872CE">
                        <w:pPr>
                          <w:spacing w:after="0" w:line="240" w:lineRule="auto"/>
                          <w:rPr>
                            <w:sz w:val="22"/>
                          </w:rPr>
                        </w:pPr>
                        <w:r w:rsidRPr="00634122">
                          <w:rPr>
                            <w:sz w:val="22"/>
                          </w:rPr>
                          <w:t>Brand Image Menurut Keller (2013;78)</w:t>
                        </w:r>
                      </w:p>
                      <w:p w:rsidR="00A879CC" w:rsidRPr="00634122" w:rsidRDefault="00A879CC" w:rsidP="00D872CE">
                        <w:pPr>
                          <w:spacing w:after="0" w:line="240" w:lineRule="auto"/>
                          <w:rPr>
                            <w:i/>
                            <w:sz w:val="22"/>
                          </w:rPr>
                        </w:pPr>
                        <w:r w:rsidRPr="00634122">
                          <w:rPr>
                            <w:i/>
                            <w:sz w:val="22"/>
                          </w:rPr>
                          <w:t>1. Strenght of Brand Association</w:t>
                        </w:r>
                      </w:p>
                      <w:p w:rsidR="00A879CC" w:rsidRPr="00634122" w:rsidRDefault="00A879CC" w:rsidP="00D872CE">
                        <w:pPr>
                          <w:spacing w:after="0" w:line="240" w:lineRule="auto"/>
                          <w:rPr>
                            <w:i/>
                            <w:sz w:val="22"/>
                          </w:rPr>
                        </w:pPr>
                        <w:r w:rsidRPr="00634122">
                          <w:rPr>
                            <w:i/>
                            <w:sz w:val="22"/>
                          </w:rPr>
                          <w:t>2.Favorability of Brand Association</w:t>
                        </w:r>
                      </w:p>
                      <w:p w:rsidR="00A879CC" w:rsidRPr="00634122" w:rsidRDefault="00A879CC" w:rsidP="00D872CE">
                        <w:pPr>
                          <w:spacing w:after="0" w:line="240" w:lineRule="auto"/>
                          <w:rPr>
                            <w:i/>
                            <w:sz w:val="22"/>
                          </w:rPr>
                        </w:pPr>
                        <w:r w:rsidRPr="00634122">
                          <w:rPr>
                            <w:i/>
                            <w:sz w:val="22"/>
                          </w:rPr>
                          <w:t>3.Uniqueness of Brand Association</w:t>
                        </w:r>
                      </w:p>
                    </w:txbxContent>
                  </v:textbox>
                </v:shape>
                <v:shape id="Text Box 184" o:spid="_x0000_s1087" type="#_x0000_t202" style="position:absolute;left:33903;top:6880;width:36432;height:11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9sQMEA&#10;AADcAAAADwAAAGRycy9kb3ducmV2LnhtbERPTWsCMRC9C/0PYQq9abZF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fbEDBAAAA3AAAAA8AAAAAAAAAAAAAAAAAmAIAAGRycy9kb3du&#10;cmV2LnhtbFBLBQYAAAAABAAEAPUAAACGAwAAAAA=&#10;" fillcolor="window" strokeweight=".5pt">
                  <v:textbox>
                    <w:txbxContent>
                      <w:p w:rsidR="00A879CC" w:rsidRPr="008F6322" w:rsidRDefault="00A879CC" w:rsidP="00D872CE">
                        <w:pPr>
                          <w:spacing w:after="0" w:line="240" w:lineRule="auto"/>
                          <w:jc w:val="center"/>
                          <w:rPr>
                            <w:color w:val="auto"/>
                            <w:sz w:val="22"/>
                          </w:rPr>
                        </w:pPr>
                        <w:r w:rsidRPr="008F6322">
                          <w:rPr>
                            <w:color w:val="auto"/>
                            <w:sz w:val="22"/>
                          </w:rPr>
                          <w:t>Keputusan Pembelian</w:t>
                        </w:r>
                      </w:p>
                      <w:p w:rsidR="00A879CC" w:rsidRPr="008F6322" w:rsidRDefault="00A879CC" w:rsidP="00D872CE">
                        <w:pPr>
                          <w:spacing w:after="0" w:line="240" w:lineRule="auto"/>
                          <w:rPr>
                            <w:color w:val="auto"/>
                            <w:sz w:val="22"/>
                          </w:rPr>
                        </w:pPr>
                        <w:r w:rsidRPr="008F6322">
                          <w:rPr>
                            <w:color w:val="auto"/>
                            <w:sz w:val="22"/>
                          </w:rPr>
                          <w:t>Menurut Samosir (2015), dan Ramadhan (2014)</w:t>
                        </w:r>
                      </w:p>
                      <w:p w:rsidR="00A879CC" w:rsidRPr="008F6322" w:rsidRDefault="00A879CC" w:rsidP="0078535D">
                        <w:pPr>
                          <w:pStyle w:val="ListParagraph"/>
                          <w:numPr>
                            <w:ilvl w:val="0"/>
                            <w:numId w:val="57"/>
                          </w:numPr>
                          <w:spacing w:after="0" w:line="240" w:lineRule="auto"/>
                          <w:ind w:left="284" w:right="0" w:hanging="284"/>
                          <w:jc w:val="left"/>
                          <w:rPr>
                            <w:color w:val="auto"/>
                            <w:sz w:val="22"/>
                          </w:rPr>
                        </w:pPr>
                        <w:r w:rsidRPr="008F6322">
                          <w:rPr>
                            <w:color w:val="auto"/>
                            <w:sz w:val="22"/>
                          </w:rPr>
                          <w:t>Keputusan tentang merek</w:t>
                        </w:r>
                      </w:p>
                      <w:p w:rsidR="00A879CC" w:rsidRPr="008F6322" w:rsidRDefault="00A879CC" w:rsidP="0078535D">
                        <w:pPr>
                          <w:pStyle w:val="ListParagraph"/>
                          <w:numPr>
                            <w:ilvl w:val="0"/>
                            <w:numId w:val="57"/>
                          </w:numPr>
                          <w:spacing w:after="0" w:line="240" w:lineRule="auto"/>
                          <w:ind w:left="284" w:right="0" w:hanging="284"/>
                          <w:jc w:val="left"/>
                          <w:rPr>
                            <w:color w:val="auto"/>
                            <w:sz w:val="22"/>
                          </w:rPr>
                        </w:pPr>
                        <w:r w:rsidRPr="008F6322">
                          <w:rPr>
                            <w:color w:val="auto"/>
                            <w:sz w:val="22"/>
                          </w:rPr>
                          <w:t>Keputusan tentang waktu pembelian</w:t>
                        </w:r>
                      </w:p>
                    </w:txbxContent>
                  </v:textbox>
                </v:shape>
                <v:shape id="Straight Arrow Connector 221" o:spid="_x0000_s1088" type="#_x0000_t32" style="position:absolute;left:4628;width:0;height:24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IG28UAAADcAAAADwAAAGRycy9kb3ducmV2LnhtbESPT2sCMRTE70K/Q3gFL6Vm3YLYrVFK&#10;VehF1FXw+ti8/UM3L2sSdfvtG6HgcZiZ3zCzRW9acSXnG8sKxqMEBHFhdcOVguNh/ToF4QOyxtYy&#10;KfglD4v502CGmbY33tM1D5WIEPYZKqhD6DIpfVGTQT+yHXH0SusMhihdJbXDW4SbVqZJMpEGG44L&#10;NXb0VVPxk1+MAlnt38xpVfaTTenel7uX7bnLt0oNn/vPDxCB+vAI/7e/tYI0HcP9TDwC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IG28UAAADcAAAADwAAAAAAAAAA&#10;AAAAAAChAgAAZHJzL2Rvd25yZXYueG1sUEsFBgAAAAAEAAQA+QAAAJMDAAAAAA==&#10;" strokecolor="windowText" strokeweight=".5pt">
                  <v:stroke endarrow="block" joinstyle="miter"/>
                </v:shape>
                <v:line id="Straight Connector 223" o:spid="_x0000_s1089" style="position:absolute;flip:y;visibility:visible;mso-wrap-style:square" from="24158,4967" to="40188,4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O2ZMUAAADcAAAADwAAAGRycy9kb3ducmV2LnhtbESPT2vCQBTE7wW/w/KE3pqNEaRE11Ai&#10;ipci2kLr7ZF9TdJm34bs5o/f3i0Uehxm5jfMJptMIwbqXG1ZwSKKQRAXVtdcKnh/2z89g3AeWWNj&#10;mRTcyEG2nT1sMNV25DMNF1+KAGGXooLK+zaV0hUVGXSRbYmD92U7gz7IrpS6wzHATSOTOF5JgzWH&#10;hQpbyisqfi69UfCtz6/57vRZ9/TR6NPherOuyJV6nE8vaxCeJv8f/msftYIkWcLvmXAE5PY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xO2ZMUAAADcAAAADwAAAAAAAAAA&#10;AAAAAAChAgAAZHJzL2Rvd25yZXYueG1sUEsFBgAAAAAEAAQA+QAAAJMDAAAAAA==&#10;" strokecolor="windowText" strokeweight=".5pt">
                  <v:stroke joinstyle="miter"/>
                </v:line>
                <v:line id="Straight Connector 224" o:spid="_x0000_s1090" style="position:absolute;flip:y;visibility:visible;mso-wrap-style:square" from="62427,4741" to="78457,4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ouEMUAAADcAAAADwAAAGRycy9kb3ducmV2LnhtbESPT2vCQBTE7wW/w/KE3pqNQaRE11Ai&#10;ipci2kLr7ZF9TdJm34bs5o/f3i0Uehxm5jfMJptMIwbqXG1ZwSKKQRAXVtdcKnh/2z89g3AeWWNj&#10;mRTcyEG2nT1sMNV25DMNF1+KAGGXooLK+zaV0hUVGXSRbYmD92U7gz7IrpS6wzHATSOTOF5JgzWH&#10;hQpbyisqfi69UfCtz6/57vRZ9/TR6NPherOuyJV6nE8vaxCeJv8f/msftYIkWcLvmXAE5PY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ouEMUAAADcAAAADwAAAAAAAAAA&#10;AAAAAAChAgAAZHJzL2Rvd25yZXYueG1sUEsFBgAAAAAEAAQA+QAAAJMDAAAAAA==&#10;" strokecolor="windowText" strokeweight=".5pt">
                  <v:stroke joinstyle="miter"/>
                </v:line>
                <v:shape id="Straight Arrow Connector 225" o:spid="_x0000_s1091" type="#_x0000_t32" style="position:absolute;left:40188;top:4967;width:0;height:20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kA2MYAAADcAAAADwAAAGRycy9kb3ducmV2LnhtbESPT2sCMRTE7wW/Q3hCL0Wzbqno1ijS&#10;WvBSrKvg9bF5+4duXrZJ1PXbNwWhx2FmfsMsVr1pxYWcbywrmIwTEMSF1Q1XCo6Hj9EMhA/IGlvL&#10;pOBGHlbLwcMCM22vvKdLHioRIewzVFCH0GVS+qImg35sO+LoldYZDFG6SmqH1wg3rUyTZCoNNhwX&#10;auzorabiOz8bBbLaP5vTpuynn6Wbv3897X66fKfU47Bfv4II1If/8L291QrS9AX+zs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ZANjGAAAA3AAAAA8AAAAAAAAA&#10;AAAAAAAAoQIAAGRycy9kb3ducmV2LnhtbFBLBQYAAAAABAAEAPkAAACUAwAAAAA=&#10;" strokecolor="windowText" strokeweight=".5pt">
                  <v:stroke endarrow="block" joinstyle="miter"/>
                </v:shape>
                <v:shape id="Straight Arrow Connector 226" o:spid="_x0000_s1092" type="#_x0000_t32" style="position:absolute;left:62879;top:4854;width:0;height:20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uer8YAAADcAAAADwAAAGRycy9kb3ducmV2LnhtbESPT2sCMRTE74LfIbxCL0Wz3cKiW6NI&#10;W6EXUVeh18fm7R+6edkmUbffvhEKHoeZ+Q2zWA2mExdyvrWs4HmagCAurW65VnA6biYzED4ga+ws&#10;k4Jf8rBajkcLzLW98oEuRahFhLDPUUETQp9L6cuGDPqp7YmjV1lnMETpaqkdXiPcdDJNkkwabDku&#10;NNjTW0Pld3E2CmR9eDFfH9WQbSs3f98/7X76YqfU48OwfgURaAj38H/7UytI0wx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Lnq/GAAAA3AAAAA8AAAAAAAAA&#10;AAAAAAAAoQIAAGRycy9kb3ducmV2LnhtbFBLBQYAAAAABAAEAPkAAACUAwAAAAA=&#10;" strokecolor="windowText" strokeweight=".5pt">
                  <v:stroke endarrow="block" joinstyle="miter"/>
                </v:shape>
              </v:group>
            </w:pict>
          </mc:Fallback>
        </mc:AlternateContent>
      </w:r>
      <w:r w:rsidRPr="00D872CE">
        <w:rPr>
          <w:rFonts w:asciiTheme="minorHAnsi" w:eastAsiaTheme="minorHAnsi" w:hAnsiTheme="minorHAnsi" w:cstheme="minorBidi"/>
          <w:noProof/>
          <w:color w:val="auto"/>
          <w:sz w:val="22"/>
        </w:rPr>
        <mc:AlternateContent>
          <mc:Choice Requires="wps">
            <w:drawing>
              <wp:anchor distT="45720" distB="45720" distL="114300" distR="114300" simplePos="0" relativeHeight="251683840" behindDoc="0" locked="0" layoutInCell="1" allowOverlap="1" wp14:anchorId="084DBA4B" wp14:editId="28F0886B">
                <wp:simplePos x="0" y="0"/>
                <wp:positionH relativeFrom="column">
                  <wp:posOffset>2509520</wp:posOffset>
                </wp:positionH>
                <wp:positionV relativeFrom="paragraph">
                  <wp:posOffset>1953895</wp:posOffset>
                </wp:positionV>
                <wp:extent cx="2360930" cy="421640"/>
                <wp:effectExtent l="0" t="0" r="26670" b="165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21640"/>
                        </a:xfrm>
                        <a:prstGeom prst="rect">
                          <a:avLst/>
                        </a:prstGeom>
                        <a:solidFill>
                          <a:srgbClr val="FFFFFF"/>
                        </a:solidFill>
                        <a:ln w="9525">
                          <a:solidFill>
                            <a:sysClr val="window" lastClr="FFFFFF"/>
                          </a:solidFill>
                          <a:miter lim="800000"/>
                          <a:headEnd/>
                          <a:tailEnd/>
                        </a:ln>
                      </wps:spPr>
                      <wps:txbx>
                        <w:txbxContent>
                          <w:p w:rsidR="00A879CC" w:rsidRPr="00D872CE" w:rsidRDefault="00A879CC" w:rsidP="00D872CE">
                            <w:pPr>
                              <w:spacing w:after="0" w:line="240" w:lineRule="auto"/>
                              <w:jc w:val="center"/>
                              <w:rPr>
                                <w:sz w:val="22"/>
                                <w14:textOutline w14:w="9525" w14:cap="rnd" w14:cmpd="sng" w14:algn="ctr">
                                  <w14:noFill/>
                                  <w14:prstDash w14:val="solid"/>
                                  <w14:bevel/>
                                </w14:textOutline>
                              </w:rPr>
                            </w:pPr>
                            <w:r w:rsidRPr="00D872CE">
                              <w:rPr>
                                <w:b/>
                                <w:sz w:val="22"/>
                                <w14:textOutline w14:w="9525" w14:cap="rnd" w14:cmpd="sng" w14:algn="ctr">
                                  <w14:noFill/>
                                  <w14:prstDash w14:val="solid"/>
                                  <w14:bevel/>
                                </w14:textOutline>
                              </w:rPr>
                              <w:t xml:space="preserve">Gambar 2.3 </w:t>
                            </w:r>
                            <w:r w:rsidRPr="00D872CE">
                              <w:rPr>
                                <w:sz w:val="22"/>
                                <w14:textOutline w14:w="9525" w14:cap="rnd" w14:cmpd="sng" w14:algn="ctr">
                                  <w14:noFill/>
                                  <w14:prstDash w14:val="solid"/>
                                  <w14:bevel/>
                                </w14:textOutline>
                              </w:rPr>
                              <w:t>Kerangka Berpikir</w:t>
                            </w:r>
                          </w:p>
                          <w:p w:rsidR="00A879CC" w:rsidRPr="00D872CE" w:rsidRDefault="00A879CC" w:rsidP="00D872CE">
                            <w:pPr>
                              <w:spacing w:after="0" w:line="240" w:lineRule="auto"/>
                              <w:jc w:val="center"/>
                              <w:rPr>
                                <w:sz w:val="22"/>
                                <w14:textOutline w14:w="9525" w14:cap="rnd" w14:cmpd="sng" w14:algn="ctr">
                                  <w14:noFill/>
                                  <w14:prstDash w14:val="solid"/>
                                  <w14:bevel/>
                                </w14:textOutline>
                              </w:rPr>
                            </w:pPr>
                            <w:r w:rsidRPr="00D872CE">
                              <w:rPr>
                                <w:sz w:val="22"/>
                                <w14:textOutline w14:w="9525" w14:cap="rnd" w14:cmpd="sng" w14:algn="ctr">
                                  <w14:noFill/>
                                  <w14:prstDash w14:val="solid"/>
                                  <w14:bevel/>
                                </w14:textOutline>
                              </w:rPr>
                              <w:t>Sumber: Diolah oleh Penulis</w:t>
                            </w:r>
                          </w:p>
                          <w:p w:rsidR="00A879CC" w:rsidRPr="00D872CE" w:rsidRDefault="00A879CC" w:rsidP="00D872CE">
                            <w:pPr>
                              <w:rPr>
                                <w:sz w:val="22"/>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84DBA4B" id="Text Box 2" o:spid="_x0000_s1093" type="#_x0000_t202" style="position:absolute;left:0;text-align:left;margin-left:197.6pt;margin-top:153.85pt;width:185.9pt;height:33.2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" strokecolor="window">
                <v:textbox>
                  <w:txbxContent>
                    <w:p w:rsidR="00A879CC" w:rsidRPr="00D872CE" w:rsidRDefault="00A879CC" w:rsidP="00D872CE">
                      <w:pPr>
                        <w:spacing w:after="0" w:line="240" w:lineRule="auto"/>
                        <w:jc w:val="center"/>
                        <w:rPr>
                          <w:sz w:val="22"/>
                          <w14:textOutline w14:w="9525" w14:cap="rnd" w14:cmpd="sng" w14:algn="ctr">
                            <w14:noFill/>
                            <w14:prstDash w14:val="solid"/>
                            <w14:bevel/>
                          </w14:textOutline>
                        </w:rPr>
                      </w:pPr>
                      <w:r w:rsidRPr="00D872CE">
                        <w:rPr>
                          <w:b/>
                          <w:sz w:val="22"/>
                          <w14:textOutline w14:w="9525" w14:cap="rnd" w14:cmpd="sng" w14:algn="ctr">
                            <w14:noFill/>
                            <w14:prstDash w14:val="solid"/>
                            <w14:bevel/>
                          </w14:textOutline>
                        </w:rPr>
                        <w:t xml:space="preserve">Gambar 2.3 </w:t>
                      </w:r>
                      <w:r w:rsidRPr="00D872CE">
                        <w:rPr>
                          <w:sz w:val="22"/>
                          <w14:textOutline w14:w="9525" w14:cap="rnd" w14:cmpd="sng" w14:algn="ctr">
                            <w14:noFill/>
                            <w14:prstDash w14:val="solid"/>
                            <w14:bevel/>
                          </w14:textOutline>
                        </w:rPr>
                        <w:t>Kerangka Berpikir</w:t>
                      </w:r>
                    </w:p>
                    <w:p w:rsidR="00A879CC" w:rsidRPr="00D872CE" w:rsidRDefault="00A879CC" w:rsidP="00D872CE">
                      <w:pPr>
                        <w:spacing w:after="0" w:line="240" w:lineRule="auto"/>
                        <w:jc w:val="center"/>
                        <w:rPr>
                          <w:sz w:val="22"/>
                          <w14:textOutline w14:w="9525" w14:cap="rnd" w14:cmpd="sng" w14:algn="ctr">
                            <w14:noFill/>
                            <w14:prstDash w14:val="solid"/>
                            <w14:bevel/>
                          </w14:textOutline>
                        </w:rPr>
                      </w:pPr>
                      <w:r w:rsidRPr="00D872CE">
                        <w:rPr>
                          <w:sz w:val="22"/>
                          <w14:textOutline w14:w="9525" w14:cap="rnd" w14:cmpd="sng" w14:algn="ctr">
                            <w14:noFill/>
                            <w14:prstDash w14:val="solid"/>
                            <w14:bevel/>
                          </w14:textOutline>
                        </w:rPr>
                        <w:t>Sumber: Diolah oleh Penulis</w:t>
                      </w:r>
                    </w:p>
                    <w:p w:rsidR="00A879CC" w:rsidRPr="00D872CE" w:rsidRDefault="00A879CC" w:rsidP="00D872CE">
                      <w:pPr>
                        <w:rPr>
                          <w:sz w:val="22"/>
                          <w14:textOutline w14:w="9525" w14:cap="rnd" w14:cmpd="sng" w14:algn="ctr">
                            <w14:noFill/>
                            <w14:prstDash w14:val="solid"/>
                            <w14:bevel/>
                          </w14:textOutline>
                        </w:rPr>
                      </w:pPr>
                    </w:p>
                  </w:txbxContent>
                </v:textbox>
              </v:shape>
            </w:pict>
          </mc:Fallback>
        </mc:AlternateContent>
      </w:r>
    </w:p>
    <w:p w:rsidR="004C2125" w:rsidRPr="00EE2EAC" w:rsidRDefault="004C2125" w:rsidP="00EE2EAC">
      <w:pPr>
        <w:rPr>
          <w:rFonts w:eastAsiaTheme="minorHAnsi" w:cstheme="minorBidi"/>
          <w:lang w:eastAsia="en-US"/>
        </w:rPr>
        <w:sectPr w:rsidR="004C2125" w:rsidRPr="00EE2EAC" w:rsidSect="004C2125">
          <w:pgSz w:w="16838" w:h="11906" w:orient="landscape"/>
          <w:pgMar w:top="1701" w:right="1701" w:bottom="1701" w:left="2268" w:header="708" w:footer="708" w:gutter="0"/>
          <w:cols w:space="708"/>
          <w:docGrid w:linePitch="360"/>
        </w:sectPr>
      </w:pPr>
    </w:p>
    <w:p w:rsidR="004C2125" w:rsidRDefault="004C2125" w:rsidP="004C2125">
      <w:pPr>
        <w:pStyle w:val="ListParagraph"/>
        <w:spacing w:after="0" w:line="360" w:lineRule="auto"/>
        <w:ind w:left="567" w:firstLine="567"/>
        <w:rPr>
          <w:szCs w:val="24"/>
        </w:rPr>
      </w:pPr>
      <w:bookmarkStart w:id="0" w:name="_GoBack"/>
      <w:bookmarkEnd w:id="0"/>
      <w:r w:rsidRPr="00E2775C">
        <w:rPr>
          <w:szCs w:val="24"/>
        </w:rPr>
        <w:lastRenderedPageBreak/>
        <w:t xml:space="preserve">Berdasarkan kerangka berpikir </w:t>
      </w:r>
      <w:r>
        <w:rPr>
          <w:szCs w:val="24"/>
        </w:rPr>
        <w:t>yang disusun pada gambar 2.3</w:t>
      </w:r>
      <w:r w:rsidRPr="00E2775C">
        <w:rPr>
          <w:szCs w:val="24"/>
        </w:rPr>
        <w:t xml:space="preserve"> di atas</w:t>
      </w:r>
      <w:r>
        <w:rPr>
          <w:szCs w:val="24"/>
        </w:rPr>
        <w:t xml:space="preserve"> diketahui bahwa banyak sekali perusahaan-perusahaan makanan olahan di Indonesia dengan berbagai merek. </w:t>
      </w:r>
      <w:r w:rsidRPr="00E2775C">
        <w:rPr>
          <w:szCs w:val="24"/>
        </w:rPr>
        <w:t xml:space="preserve">Bahkan pemain-pemain baru terus bermunculan sehingga menimbulkan persaingan yang ketat dalam industri </w:t>
      </w:r>
      <w:r>
        <w:rPr>
          <w:szCs w:val="24"/>
        </w:rPr>
        <w:t>makanan olahan</w:t>
      </w:r>
      <w:r w:rsidRPr="00E2775C">
        <w:rPr>
          <w:szCs w:val="24"/>
        </w:rPr>
        <w:t>. Hal ini membuat semua perusahaan menetapkan strategi yang tepat untuk dapat  menarik konsumen agar mau melakukan keputusan pembelian</w:t>
      </w:r>
      <w:r>
        <w:rPr>
          <w:szCs w:val="24"/>
        </w:rPr>
        <w:t>.</w:t>
      </w:r>
    </w:p>
    <w:p w:rsidR="004C2125" w:rsidRDefault="004C2125" w:rsidP="00EB647D">
      <w:pPr>
        <w:pStyle w:val="ListParagraph"/>
        <w:spacing w:after="0" w:line="360" w:lineRule="auto"/>
        <w:ind w:left="567" w:firstLine="567"/>
        <w:rPr>
          <w:szCs w:val="24"/>
        </w:rPr>
      </w:pPr>
      <w:r>
        <w:rPr>
          <w:szCs w:val="24"/>
        </w:rPr>
        <w:t>Konsumen dalam menentukan pilihan merek didasarkan pada merek yang paling di ingat di dalam benaknya</w:t>
      </w:r>
      <w:r>
        <w:rPr>
          <w:i/>
          <w:szCs w:val="24"/>
        </w:rPr>
        <w:t>(Top of Mind)</w:t>
      </w:r>
      <w:r>
        <w:rPr>
          <w:szCs w:val="24"/>
        </w:rPr>
        <w:t xml:space="preserve">. Kemudian memerhatikan citra merek melalui </w:t>
      </w:r>
      <w:r w:rsidRPr="001D4157">
        <w:rPr>
          <w:i/>
          <w:szCs w:val="24"/>
        </w:rPr>
        <w:t>strenght of brand association</w:t>
      </w:r>
      <w:r>
        <w:rPr>
          <w:szCs w:val="24"/>
        </w:rPr>
        <w:t xml:space="preserve"> (kekuatan asosiasi merek), </w:t>
      </w:r>
      <w:r w:rsidRPr="001D4157">
        <w:rPr>
          <w:i/>
          <w:szCs w:val="24"/>
        </w:rPr>
        <w:t>favorability of brand association</w:t>
      </w:r>
      <w:r w:rsidRPr="001D4157">
        <w:rPr>
          <w:szCs w:val="24"/>
        </w:rPr>
        <w:t xml:space="preserve"> (k</w:t>
      </w:r>
      <w:r>
        <w:rPr>
          <w:szCs w:val="24"/>
        </w:rPr>
        <w:t xml:space="preserve">euntungan asosiasi merek), dan </w:t>
      </w:r>
      <w:r w:rsidRPr="001D4157">
        <w:rPr>
          <w:i/>
          <w:szCs w:val="24"/>
        </w:rPr>
        <w:t>uniqueness of brand association</w:t>
      </w:r>
      <w:r w:rsidRPr="001D4157">
        <w:rPr>
          <w:szCs w:val="24"/>
        </w:rPr>
        <w:t xml:space="preserve"> (keunikan asosiasi merek).</w:t>
      </w:r>
      <w:r>
        <w:rPr>
          <w:szCs w:val="24"/>
        </w:rPr>
        <w:t xml:space="preserve"> Dan juga </w:t>
      </w:r>
      <w:r w:rsidR="00952D77">
        <w:rPr>
          <w:szCs w:val="24"/>
        </w:rPr>
        <w:t>promosi</w:t>
      </w:r>
      <w:r>
        <w:rPr>
          <w:szCs w:val="24"/>
        </w:rPr>
        <w:t xml:space="preserve"> melalui </w:t>
      </w:r>
      <w:r w:rsidR="00952D77">
        <w:rPr>
          <w:szCs w:val="24"/>
        </w:rPr>
        <w:t>potongan harga</w:t>
      </w:r>
      <w:r>
        <w:rPr>
          <w:szCs w:val="24"/>
        </w:rPr>
        <w:t>, k</w:t>
      </w:r>
      <w:r w:rsidRPr="001D4157">
        <w:rPr>
          <w:szCs w:val="24"/>
        </w:rPr>
        <w:t>esesuai</w:t>
      </w:r>
      <w:r>
        <w:rPr>
          <w:szCs w:val="24"/>
        </w:rPr>
        <w:t>an harga dengan kualitas produk, daya saing harga, dan k</w:t>
      </w:r>
      <w:r w:rsidRPr="001D4157">
        <w:rPr>
          <w:szCs w:val="24"/>
        </w:rPr>
        <w:t>esesuaian harga dengan manfaat</w:t>
      </w:r>
      <w:r>
        <w:rPr>
          <w:szCs w:val="24"/>
        </w:rPr>
        <w:t xml:space="preserve">. </w:t>
      </w:r>
      <w:r w:rsidR="00952D77">
        <w:rPr>
          <w:szCs w:val="24"/>
        </w:rPr>
        <w:t xml:space="preserve">Kedua </w:t>
      </w:r>
      <w:r>
        <w:rPr>
          <w:szCs w:val="24"/>
        </w:rPr>
        <w:t xml:space="preserve"> faktor tersebut, yakni </w:t>
      </w:r>
      <w:r w:rsidR="00952D77">
        <w:rPr>
          <w:szCs w:val="24"/>
        </w:rPr>
        <w:t xml:space="preserve">citra </w:t>
      </w:r>
      <w:r>
        <w:rPr>
          <w:szCs w:val="24"/>
        </w:rPr>
        <w:t xml:space="preserve"> merek, dan </w:t>
      </w:r>
      <w:r w:rsidR="00952D77">
        <w:rPr>
          <w:szCs w:val="24"/>
        </w:rPr>
        <w:t>promosi penjualan</w:t>
      </w:r>
      <w:r>
        <w:rPr>
          <w:szCs w:val="24"/>
        </w:rPr>
        <w:t xml:space="preserve"> akan mempengaruhi kons</w:t>
      </w:r>
      <w:r w:rsidR="00952D77">
        <w:rPr>
          <w:szCs w:val="24"/>
        </w:rPr>
        <w:t>umen dalam memutuskan pembelian.</w:t>
      </w:r>
    </w:p>
    <w:p w:rsidR="00EB647D" w:rsidRPr="00EB647D" w:rsidRDefault="00EB647D" w:rsidP="00EB647D">
      <w:pPr>
        <w:pStyle w:val="ListParagraph"/>
        <w:spacing w:after="0" w:line="360" w:lineRule="auto"/>
        <w:ind w:left="567" w:firstLine="567"/>
        <w:rPr>
          <w:szCs w:val="24"/>
        </w:rPr>
      </w:pPr>
    </w:p>
    <w:p w:rsidR="004C2125" w:rsidRPr="00952D77" w:rsidRDefault="00952D77" w:rsidP="00952D77">
      <w:pPr>
        <w:spacing w:after="200" w:line="276" w:lineRule="auto"/>
        <w:ind w:left="360" w:right="0" w:firstLine="0"/>
        <w:jc w:val="left"/>
        <w:rPr>
          <w:b/>
          <w:szCs w:val="24"/>
        </w:rPr>
      </w:pPr>
      <w:r>
        <w:rPr>
          <w:b/>
          <w:szCs w:val="24"/>
        </w:rPr>
        <w:t xml:space="preserve">F. </w:t>
      </w:r>
      <w:r w:rsidR="004C2125" w:rsidRPr="00952D77">
        <w:rPr>
          <w:b/>
          <w:szCs w:val="24"/>
        </w:rPr>
        <w:t>Hipotesis</w:t>
      </w:r>
    </w:p>
    <w:p w:rsidR="004C2125" w:rsidRPr="00C675EA" w:rsidRDefault="004C2125" w:rsidP="004C2125">
      <w:pPr>
        <w:pStyle w:val="ListParagraph"/>
        <w:spacing w:after="0" w:line="360" w:lineRule="auto"/>
        <w:ind w:left="567" w:firstLine="567"/>
        <w:rPr>
          <w:szCs w:val="24"/>
        </w:rPr>
      </w:pPr>
      <w:r w:rsidRPr="00C675EA">
        <w:rPr>
          <w:szCs w:val="24"/>
        </w:rPr>
        <w:t>Berdasarkan pada uraian latar belakang di atas, maka peneliti mengambil rumusan masalah sebagai berikut:</w:t>
      </w:r>
    </w:p>
    <w:p w:rsidR="004C2125" w:rsidRPr="00952D77" w:rsidRDefault="004C2125" w:rsidP="004C2125">
      <w:pPr>
        <w:pStyle w:val="ListParagraph"/>
        <w:spacing w:after="0" w:line="360" w:lineRule="auto"/>
        <w:ind w:left="567"/>
        <w:rPr>
          <w:color w:val="auto"/>
          <w:szCs w:val="24"/>
        </w:rPr>
      </w:pPr>
      <w:r w:rsidRPr="00952D77">
        <w:rPr>
          <w:color w:val="auto"/>
          <w:szCs w:val="24"/>
        </w:rPr>
        <w:t>H</w:t>
      </w:r>
      <w:r w:rsidRPr="00952D77">
        <w:rPr>
          <w:color w:val="auto"/>
          <w:szCs w:val="24"/>
          <w:vertAlign w:val="subscript"/>
        </w:rPr>
        <w:t>1</w:t>
      </w:r>
      <w:r w:rsidRPr="00952D77">
        <w:rPr>
          <w:color w:val="auto"/>
          <w:szCs w:val="24"/>
        </w:rPr>
        <w:t xml:space="preserve"> = Ada pengaruh </w:t>
      </w:r>
      <w:r w:rsidR="00952D77" w:rsidRPr="00952D77">
        <w:rPr>
          <w:color w:val="auto"/>
          <w:szCs w:val="24"/>
        </w:rPr>
        <w:t>citra</w:t>
      </w:r>
      <w:r w:rsidRPr="00952D77">
        <w:rPr>
          <w:color w:val="auto"/>
          <w:szCs w:val="24"/>
        </w:rPr>
        <w:t xml:space="preserve"> merek terhadap keputusan pembelian </w:t>
      </w:r>
      <w:r w:rsidR="00952D77" w:rsidRPr="00952D77">
        <w:rPr>
          <w:color w:val="auto"/>
          <w:szCs w:val="24"/>
        </w:rPr>
        <w:t xml:space="preserve">Chickhen nugget fiesta </w:t>
      </w:r>
      <w:r w:rsidRPr="00952D77">
        <w:rPr>
          <w:color w:val="auto"/>
          <w:szCs w:val="24"/>
        </w:rPr>
        <w:t xml:space="preserve">(Studi pada konsumen minimarket wilayah </w:t>
      </w:r>
      <w:r w:rsidR="00952D77" w:rsidRPr="00952D77">
        <w:rPr>
          <w:color w:val="auto"/>
          <w:szCs w:val="24"/>
        </w:rPr>
        <w:t>Sidoarjo</w:t>
      </w:r>
      <w:r w:rsidRPr="00952D77">
        <w:rPr>
          <w:color w:val="auto"/>
          <w:szCs w:val="24"/>
        </w:rPr>
        <w:t>).</w:t>
      </w:r>
    </w:p>
    <w:p w:rsidR="004C2125" w:rsidRPr="00952D77" w:rsidRDefault="004C2125" w:rsidP="004C2125">
      <w:pPr>
        <w:pStyle w:val="ListParagraph"/>
        <w:spacing w:after="0" w:line="360" w:lineRule="auto"/>
        <w:ind w:left="567"/>
        <w:rPr>
          <w:color w:val="auto"/>
          <w:szCs w:val="24"/>
        </w:rPr>
      </w:pPr>
      <w:r w:rsidRPr="00952D77">
        <w:rPr>
          <w:color w:val="auto"/>
          <w:szCs w:val="24"/>
        </w:rPr>
        <w:t>H</w:t>
      </w:r>
      <w:r w:rsidRPr="00952D77">
        <w:rPr>
          <w:color w:val="auto"/>
          <w:szCs w:val="24"/>
          <w:vertAlign w:val="subscript"/>
        </w:rPr>
        <w:t>2</w:t>
      </w:r>
      <w:r w:rsidRPr="00952D77">
        <w:rPr>
          <w:color w:val="auto"/>
          <w:szCs w:val="24"/>
        </w:rPr>
        <w:t xml:space="preserve"> = </w:t>
      </w:r>
      <w:r w:rsidR="00952D77" w:rsidRPr="00952D77">
        <w:rPr>
          <w:color w:val="auto"/>
          <w:szCs w:val="24"/>
        </w:rPr>
        <w:t>Ada pengaruh promosi penjualan terhadap keputusan pembelian Chickhen nugget fiesta (Studi pada konsumen minimarket wilayah Sidoarjo).</w:t>
      </w:r>
    </w:p>
    <w:p w:rsidR="00A7345E" w:rsidRDefault="00A7345E" w:rsidP="00BB507D">
      <w:pPr>
        <w:spacing w:after="200" w:line="360" w:lineRule="auto"/>
        <w:ind w:left="0" w:right="0" w:firstLine="0"/>
        <w:rPr>
          <w:rFonts w:eastAsiaTheme="minorHAnsi" w:cstheme="minorBidi"/>
          <w:b/>
          <w:color w:val="FF0000"/>
          <w:lang w:eastAsia="en-US"/>
        </w:rPr>
      </w:pPr>
    </w:p>
    <w:p w:rsidR="00952D77" w:rsidRDefault="00952D77" w:rsidP="00BB507D">
      <w:pPr>
        <w:spacing w:after="200" w:line="360" w:lineRule="auto"/>
        <w:ind w:left="0" w:right="0" w:firstLine="0"/>
        <w:rPr>
          <w:rFonts w:eastAsiaTheme="minorHAnsi" w:cstheme="minorBidi"/>
          <w:b/>
          <w:color w:val="FF0000"/>
          <w:lang w:eastAsia="en-US"/>
        </w:rPr>
      </w:pPr>
    </w:p>
    <w:p w:rsidR="00952D77" w:rsidRDefault="00952D77" w:rsidP="00BB507D">
      <w:pPr>
        <w:spacing w:after="200" w:line="360" w:lineRule="auto"/>
        <w:ind w:left="0" w:right="0" w:firstLine="0"/>
        <w:rPr>
          <w:rFonts w:eastAsiaTheme="minorHAnsi" w:cstheme="minorBidi"/>
          <w:b/>
          <w:color w:val="FF0000"/>
          <w:lang w:eastAsia="en-US"/>
        </w:rPr>
      </w:pPr>
    </w:p>
    <w:p w:rsidR="00952D77" w:rsidRDefault="00952D77" w:rsidP="00BB507D">
      <w:pPr>
        <w:spacing w:after="200" w:line="360" w:lineRule="auto"/>
        <w:ind w:left="0" w:right="0" w:firstLine="0"/>
        <w:rPr>
          <w:rFonts w:eastAsiaTheme="minorHAnsi" w:cstheme="minorBidi"/>
          <w:b/>
          <w:color w:val="FF0000"/>
          <w:lang w:eastAsia="en-US"/>
        </w:rPr>
      </w:pPr>
    </w:p>
    <w:p w:rsidR="00123EF1" w:rsidRDefault="00123EF1" w:rsidP="00BB507D">
      <w:pPr>
        <w:spacing w:after="200" w:line="360" w:lineRule="auto"/>
        <w:ind w:left="0" w:right="0" w:firstLine="0"/>
        <w:rPr>
          <w:rFonts w:eastAsiaTheme="minorHAnsi" w:cstheme="minorBidi"/>
          <w:b/>
          <w:color w:val="FF0000"/>
          <w:lang w:eastAsia="en-US"/>
        </w:rPr>
      </w:pPr>
    </w:p>
    <w:p w:rsidR="00952D77" w:rsidRPr="00952D77" w:rsidRDefault="00952D77" w:rsidP="00BB507D">
      <w:pPr>
        <w:spacing w:after="200" w:line="360" w:lineRule="auto"/>
        <w:ind w:left="0" w:right="0" w:firstLine="0"/>
        <w:rPr>
          <w:rFonts w:eastAsiaTheme="minorHAnsi" w:cstheme="minorBidi"/>
          <w:b/>
          <w:color w:val="FF0000"/>
          <w:lang w:eastAsia="en-US"/>
        </w:rPr>
      </w:pPr>
    </w:p>
    <w:p w:rsidR="000E02F0" w:rsidRPr="000E02F0" w:rsidRDefault="000E02F0" w:rsidP="00D21772">
      <w:pPr>
        <w:spacing w:after="200" w:line="360" w:lineRule="auto"/>
        <w:ind w:right="0"/>
        <w:jc w:val="center"/>
        <w:rPr>
          <w:rFonts w:eastAsiaTheme="minorHAnsi" w:cstheme="minorBidi"/>
          <w:b/>
          <w:color w:val="auto"/>
          <w:lang w:eastAsia="en-US"/>
        </w:rPr>
      </w:pPr>
      <w:r w:rsidRPr="000E02F0">
        <w:rPr>
          <w:rFonts w:eastAsiaTheme="minorHAnsi" w:cstheme="minorBidi"/>
          <w:b/>
          <w:color w:val="auto"/>
          <w:lang w:eastAsia="en-US"/>
        </w:rPr>
        <w:lastRenderedPageBreak/>
        <w:t>BAB III</w:t>
      </w:r>
    </w:p>
    <w:p w:rsidR="000E02F0" w:rsidRPr="000E02F0" w:rsidRDefault="000E02F0" w:rsidP="00D21772">
      <w:pPr>
        <w:spacing w:after="200" w:line="360" w:lineRule="auto"/>
        <w:ind w:left="0" w:right="0" w:firstLine="0"/>
        <w:jc w:val="center"/>
        <w:rPr>
          <w:rFonts w:eastAsiaTheme="minorHAnsi" w:cstheme="minorBidi"/>
          <w:b/>
          <w:color w:val="auto"/>
          <w:lang w:eastAsia="en-US"/>
        </w:rPr>
      </w:pPr>
      <w:r w:rsidRPr="000E02F0">
        <w:rPr>
          <w:rFonts w:eastAsiaTheme="minorHAnsi" w:cstheme="minorBidi"/>
          <w:b/>
          <w:color w:val="auto"/>
          <w:lang w:eastAsia="en-US"/>
        </w:rPr>
        <w:t>METODE PENELITIAN</w:t>
      </w: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Jenis dan Rancangan Penelitian</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Pada penelitian ini, rancangan penelitian yang digunakan dalam adalah konklusif. Di mana tujuan dari riset konklusif yakni menguji hubungan dengan data yang dihasilkan dan dianalisis secara kuantitatif (Malhotra, 2009:90).</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Pada penelitian ini menggunakan pendekatan deskriptif yakni suatu jenis riset konklusif yang mempunyai tujuan utama mengurangi sesuatu biasanya karakteristik atau fungsi pasar. Riset deskriptif ini ditandai dengan pertanyaan yang jelas mengenai masalah, hipotesis yang spesifik dan detail (Malhotra, 2009:101).</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 xml:space="preserve">Adapun rancangan penelitian yang dibuat pada penelitian ini adalah untuk mengetahui apakah terdapat pengaruh citra merek dan promosi penjualan terhadap keputusan pembelian </w:t>
      </w:r>
      <w:r w:rsidRPr="000E02F0">
        <w:rPr>
          <w:rFonts w:eastAsiaTheme="minorHAnsi" w:cstheme="minorBidi"/>
          <w:i/>
          <w:color w:val="auto"/>
          <w:lang w:eastAsia="en-US"/>
        </w:rPr>
        <w:t xml:space="preserve">chickhen nugget </w:t>
      </w:r>
      <w:r w:rsidRPr="000E02F0">
        <w:rPr>
          <w:rFonts w:eastAsiaTheme="minorHAnsi" w:cstheme="minorBidi"/>
          <w:color w:val="auto"/>
          <w:lang w:eastAsia="en-US"/>
        </w:rPr>
        <w:t xml:space="preserve">Fiesta </w:t>
      </w:r>
      <w:r w:rsidR="002F62BD" w:rsidRPr="00952D77">
        <w:rPr>
          <w:color w:val="auto"/>
          <w:szCs w:val="24"/>
        </w:rPr>
        <w:t>(Studi pada konsumen minimarket wilayah Sidoarjo)</w:t>
      </w:r>
      <w:r w:rsidRPr="000E02F0">
        <w:rPr>
          <w:rFonts w:eastAsiaTheme="minorHAnsi" w:cstheme="minorBidi"/>
          <w:color w:val="auto"/>
          <w:lang w:eastAsia="en-US"/>
        </w:rPr>
        <w:t xml:space="preserve"> dapat dilihat pada gambar berikut:</w:t>
      </w:r>
    </w:p>
    <w:p w:rsidR="000E02F0" w:rsidRPr="000E02F0" w:rsidRDefault="000E02F0" w:rsidP="000E02F0">
      <w:pPr>
        <w:spacing w:after="0" w:line="360" w:lineRule="auto"/>
        <w:ind w:left="0" w:right="0" w:firstLine="0"/>
        <w:rPr>
          <w:rFonts w:eastAsiaTheme="minorHAnsi" w:cstheme="minorBidi"/>
          <w:color w:val="auto"/>
          <w:szCs w:val="24"/>
          <w:lang w:eastAsia="en-US"/>
        </w:rPr>
      </w:pPr>
      <w:r w:rsidRPr="000E02F0">
        <w:rPr>
          <w:rFonts w:asciiTheme="minorHAnsi" w:eastAsiaTheme="minorHAnsi" w:hAnsiTheme="minorHAnsi" w:cstheme="minorBidi"/>
          <w:noProof/>
          <w:color w:val="auto"/>
          <w:sz w:val="22"/>
        </w:rPr>
        <mc:AlternateContent>
          <mc:Choice Requires="wps">
            <w:drawing>
              <wp:anchor distT="0" distB="0" distL="114300" distR="114300" simplePos="0" relativeHeight="251664384" behindDoc="0" locked="0" layoutInCell="1" allowOverlap="1" wp14:anchorId="12DC8D54" wp14:editId="32269859">
                <wp:simplePos x="0" y="0"/>
                <wp:positionH relativeFrom="column">
                  <wp:posOffset>749300</wp:posOffset>
                </wp:positionH>
                <wp:positionV relativeFrom="paragraph">
                  <wp:posOffset>64770</wp:posOffset>
                </wp:positionV>
                <wp:extent cx="1482725" cy="321310"/>
                <wp:effectExtent l="0" t="0" r="3175" b="2540"/>
                <wp:wrapNone/>
                <wp:docPr id="35" name="Rectangle 35"/>
                <wp:cNvGraphicFramePr/>
                <a:graphic xmlns:a="http://schemas.openxmlformats.org/drawingml/2006/main">
                  <a:graphicData uri="http://schemas.microsoft.com/office/word/2010/wordprocessingShape">
                    <wps:wsp>
                      <wps:cNvSpPr/>
                      <wps:spPr>
                        <a:xfrm>
                          <a:off x="0" y="0"/>
                          <a:ext cx="1482725" cy="321310"/>
                        </a:xfrm>
                        <a:prstGeom prst="rect">
                          <a:avLst/>
                        </a:prstGeom>
                        <a:solidFill>
                          <a:sysClr val="window" lastClr="FFFFFF"/>
                        </a:solidFill>
                        <a:ln w="12700" cap="flat" cmpd="sng" algn="ctr">
                          <a:noFill/>
                          <a:prstDash val="solid"/>
                          <a:miter lim="800000"/>
                        </a:ln>
                        <a:effectLst/>
                      </wps:spPr>
                      <wps:txbx>
                        <w:txbxContent>
                          <w:p w:rsidR="00A879CC" w:rsidRPr="00E66747" w:rsidRDefault="00A879CC" w:rsidP="000E02F0">
                            <w:pPr>
                              <w:ind w:left="0" w:firstLine="0"/>
                              <w:jc w:val="center"/>
                              <w:rPr>
                                <w:szCs w:val="24"/>
                              </w:rPr>
                            </w:pPr>
                            <w:r w:rsidRPr="00E66747">
                              <w:rPr>
                                <w:szCs w:val="24"/>
                              </w:rPr>
                              <w:t xml:space="preserve">Variable Independ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C8D54" id="Rectangle 35" o:spid="_x0000_s1094" style="position:absolute;left:0;text-align:left;margin-left:59pt;margin-top:5.1pt;width:116.75pt;height:25.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" fillcolor="window" stroked="f" strokeweight="1pt">
                <v:textbox>
                  <w:txbxContent>
                    <w:p w:rsidR="00A879CC" w:rsidRPr="00E66747" w:rsidRDefault="00A879CC" w:rsidP="000E02F0">
                      <w:pPr>
                        <w:ind w:left="0" w:firstLine="0"/>
                        <w:jc w:val="center"/>
                        <w:rPr>
                          <w:szCs w:val="24"/>
                        </w:rPr>
                      </w:pPr>
                      <w:r w:rsidRPr="00E66747">
                        <w:rPr>
                          <w:szCs w:val="24"/>
                        </w:rPr>
                        <w:t xml:space="preserve">Variable Independen </w:t>
                      </w:r>
                    </w:p>
                  </w:txbxContent>
                </v:textbox>
              </v:rect>
            </w:pict>
          </mc:Fallback>
        </mc:AlternateContent>
      </w:r>
    </w:p>
    <w:p w:rsidR="000E02F0" w:rsidRPr="000E02F0" w:rsidRDefault="000E02F0" w:rsidP="000E02F0">
      <w:pPr>
        <w:spacing w:after="0" w:line="360" w:lineRule="auto"/>
        <w:ind w:left="0" w:right="0" w:firstLine="0"/>
        <w:contextualSpacing/>
        <w:rPr>
          <w:rFonts w:eastAsiaTheme="minorHAnsi" w:cstheme="minorBidi"/>
          <w:color w:val="auto"/>
          <w:szCs w:val="24"/>
          <w:lang w:eastAsia="en-US"/>
        </w:rPr>
      </w:pPr>
      <w:r w:rsidRPr="000E02F0">
        <w:rPr>
          <w:rFonts w:eastAsiaTheme="minorHAnsi" w:cstheme="minorBidi"/>
          <w:noProof/>
          <w:color w:val="auto"/>
          <w:szCs w:val="24"/>
        </w:rPr>
        <mc:AlternateContent>
          <mc:Choice Requires="wpg">
            <w:drawing>
              <wp:anchor distT="0" distB="0" distL="114300" distR="114300" simplePos="0" relativeHeight="251663360" behindDoc="0" locked="0" layoutInCell="1" allowOverlap="1" wp14:anchorId="201869B5" wp14:editId="639C0351">
                <wp:simplePos x="0" y="0"/>
                <wp:positionH relativeFrom="column">
                  <wp:posOffset>-34925</wp:posOffset>
                </wp:positionH>
                <wp:positionV relativeFrom="paragraph">
                  <wp:posOffset>121285</wp:posOffset>
                </wp:positionV>
                <wp:extent cx="5390515" cy="2647315"/>
                <wp:effectExtent l="0" t="0" r="19685" b="19685"/>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0515" cy="2647315"/>
                          <a:chOff x="0" y="0"/>
                          <a:chExt cx="33252" cy="12888"/>
                        </a:xfrm>
                      </wpg:grpSpPr>
                      <wps:wsp>
                        <wps:cNvPr id="23" name="Rectangle 35"/>
                        <wps:cNvSpPr>
                          <a:spLocks noChangeArrowheads="1"/>
                        </wps:cNvSpPr>
                        <wps:spPr bwMode="auto">
                          <a:xfrm>
                            <a:off x="0" y="0"/>
                            <a:ext cx="14960" cy="7327"/>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A879CC" w:rsidRDefault="00A879CC" w:rsidP="000E02F0">
                              <w:pPr>
                                <w:pStyle w:val="ListParagraph"/>
                                <w:spacing w:after="0" w:line="240" w:lineRule="auto"/>
                                <w:ind w:left="0" w:firstLine="0"/>
                                <w:rPr>
                                  <w:b/>
                                </w:rPr>
                              </w:pPr>
                              <w:r w:rsidRPr="000E1813">
                                <w:rPr>
                                  <w:i/>
                                  <w:szCs w:val="24"/>
                                </w:rPr>
                                <w:t xml:space="preserve"> </w:t>
                              </w:r>
                              <w:r>
                                <w:rPr>
                                  <w:b/>
                                </w:rPr>
                                <w:t>Citra Merek (X</w:t>
                              </w:r>
                              <w:r>
                                <w:rPr>
                                  <w:b/>
                                  <w:vertAlign w:val="subscript"/>
                                </w:rPr>
                                <w:t>1</w:t>
                              </w:r>
                              <w:r>
                                <w:rPr>
                                  <w:b/>
                                </w:rPr>
                                <w:t>)</w:t>
                              </w:r>
                            </w:p>
                            <w:p w:rsidR="00A879CC" w:rsidRDefault="00A879CC" w:rsidP="000E02F0">
                              <w:pPr>
                                <w:pStyle w:val="ListParagraph"/>
                                <w:spacing w:after="0" w:line="240" w:lineRule="auto"/>
                                <w:ind w:left="0" w:firstLine="0"/>
                                <w:jc w:val="center"/>
                                <w:rPr>
                                  <w:b/>
                                </w:rPr>
                              </w:pPr>
                            </w:p>
                            <w:p w:rsidR="00A879CC" w:rsidRDefault="00A879CC" w:rsidP="0078535D">
                              <w:pPr>
                                <w:pStyle w:val="ListParagraph"/>
                                <w:numPr>
                                  <w:ilvl w:val="0"/>
                                  <w:numId w:val="45"/>
                                </w:numPr>
                                <w:spacing w:after="0" w:line="240" w:lineRule="auto"/>
                                <w:ind w:left="284" w:right="0" w:hanging="283"/>
                                <w:jc w:val="left"/>
                              </w:pPr>
                              <w:r w:rsidRPr="004F0479">
                                <w:rPr>
                                  <w:i/>
                                </w:rPr>
                                <w:t>Strenght of brand association</w:t>
                              </w:r>
                              <w:r w:rsidRPr="00686E3D">
                                <w:t xml:space="preserve"> (X</w:t>
                              </w:r>
                              <w:r w:rsidRPr="00686E3D">
                                <w:rPr>
                                  <w:vertAlign w:val="subscript"/>
                                </w:rPr>
                                <w:t>1.1</w:t>
                              </w:r>
                              <w:r w:rsidRPr="00686E3D">
                                <w:t>)</w:t>
                              </w:r>
                            </w:p>
                            <w:p w:rsidR="00A879CC" w:rsidRDefault="00A879CC" w:rsidP="0078535D">
                              <w:pPr>
                                <w:pStyle w:val="ListParagraph"/>
                                <w:numPr>
                                  <w:ilvl w:val="0"/>
                                  <w:numId w:val="45"/>
                                </w:numPr>
                                <w:spacing w:after="0" w:line="240" w:lineRule="auto"/>
                                <w:ind w:left="284" w:right="0" w:hanging="283"/>
                                <w:jc w:val="left"/>
                              </w:pPr>
                              <w:r w:rsidRPr="004F0479">
                                <w:rPr>
                                  <w:i/>
                                </w:rPr>
                                <w:t xml:space="preserve">Favorability of brand association </w:t>
                              </w:r>
                              <w:r w:rsidRPr="004F0479">
                                <w:t>(X</w:t>
                              </w:r>
                              <w:r>
                                <w:rPr>
                                  <w:vertAlign w:val="subscript"/>
                                </w:rPr>
                                <w:t>1</w:t>
                              </w:r>
                              <w:r w:rsidRPr="004F0479">
                                <w:rPr>
                                  <w:vertAlign w:val="subscript"/>
                                </w:rPr>
                                <w:t>.2</w:t>
                              </w:r>
                              <w:r w:rsidRPr="004F0479">
                                <w:t>)</w:t>
                              </w:r>
                            </w:p>
                            <w:p w:rsidR="00A879CC" w:rsidRPr="004F0479" w:rsidRDefault="00A879CC" w:rsidP="0078535D">
                              <w:pPr>
                                <w:pStyle w:val="ListParagraph"/>
                                <w:numPr>
                                  <w:ilvl w:val="0"/>
                                  <w:numId w:val="45"/>
                                </w:numPr>
                                <w:spacing w:after="0" w:line="240" w:lineRule="auto"/>
                                <w:ind w:left="284" w:right="0" w:hanging="283"/>
                                <w:jc w:val="left"/>
                              </w:pPr>
                              <w:r w:rsidRPr="004F0479">
                                <w:rPr>
                                  <w:i/>
                                </w:rPr>
                                <w:t>Uniqueness of brand association</w:t>
                              </w:r>
                              <w:r w:rsidRPr="004F0479">
                                <w:t xml:space="preserve"> (X</w:t>
                              </w:r>
                              <w:r>
                                <w:rPr>
                                  <w:vertAlign w:val="subscript"/>
                                </w:rPr>
                                <w:t>1</w:t>
                              </w:r>
                              <w:r w:rsidRPr="004F0479">
                                <w:rPr>
                                  <w:vertAlign w:val="subscript"/>
                                </w:rPr>
                                <w:t>.3</w:t>
                              </w:r>
                              <w:r w:rsidRPr="004F0479">
                                <w:t>)</w:t>
                              </w:r>
                            </w:p>
                            <w:p w:rsidR="00A879CC" w:rsidRPr="000E1813" w:rsidRDefault="00A879CC" w:rsidP="000E02F0">
                              <w:pPr>
                                <w:pStyle w:val="ListParagraph"/>
                                <w:spacing w:after="0" w:line="240" w:lineRule="auto"/>
                                <w:ind w:left="0" w:firstLine="0"/>
                                <w:rPr>
                                  <w:i/>
                                  <w:szCs w:val="24"/>
                                </w:rPr>
                              </w:pPr>
                            </w:p>
                          </w:txbxContent>
                        </wps:txbx>
                        <wps:bodyPr rot="0" vert="horz" wrap="square" lIns="91440" tIns="45720" rIns="91440" bIns="45720" anchor="ctr" anchorCtr="0" upright="1">
                          <a:noAutofit/>
                        </wps:bodyPr>
                      </wps:wsp>
                      <wps:wsp>
                        <wps:cNvPr id="24" name="Rectangle 36"/>
                        <wps:cNvSpPr>
                          <a:spLocks noChangeArrowheads="1"/>
                        </wps:cNvSpPr>
                        <wps:spPr bwMode="auto">
                          <a:xfrm>
                            <a:off x="0" y="8652"/>
                            <a:ext cx="14960" cy="4236"/>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A879CC" w:rsidRPr="008F6322" w:rsidRDefault="00A879CC" w:rsidP="000E02F0">
                              <w:pPr>
                                <w:spacing w:after="0"/>
                                <w:ind w:left="0" w:firstLine="0"/>
                                <w:rPr>
                                  <w:color w:val="auto"/>
                                  <w:szCs w:val="24"/>
                                </w:rPr>
                              </w:pPr>
                              <w:r w:rsidRPr="008F6322">
                                <w:rPr>
                                  <w:b/>
                                  <w:bCs/>
                                  <w:color w:val="auto"/>
                                  <w:szCs w:val="24"/>
                                </w:rPr>
                                <w:t>Promosi Penjualan (X</w:t>
                              </w:r>
                              <w:r w:rsidRPr="008F6322">
                                <w:rPr>
                                  <w:b/>
                                  <w:bCs/>
                                  <w:color w:val="auto"/>
                                  <w:szCs w:val="24"/>
                                  <w:vertAlign w:val="subscript"/>
                                </w:rPr>
                                <w:t>2</w:t>
                              </w:r>
                              <w:r w:rsidRPr="008F6322">
                                <w:rPr>
                                  <w:b/>
                                  <w:bCs/>
                                  <w:color w:val="auto"/>
                                  <w:szCs w:val="24"/>
                                </w:rPr>
                                <w:t>)</w:t>
                              </w:r>
                              <w:r w:rsidRPr="008F6322">
                                <w:rPr>
                                  <w:color w:val="auto"/>
                                  <w:szCs w:val="24"/>
                                </w:rPr>
                                <w:t>:</w:t>
                              </w:r>
                            </w:p>
                            <w:p w:rsidR="00A879CC" w:rsidRPr="008F6322" w:rsidRDefault="00A879CC" w:rsidP="000E02F0">
                              <w:pPr>
                                <w:spacing w:after="0"/>
                                <w:ind w:left="0" w:firstLine="0"/>
                                <w:rPr>
                                  <w:color w:val="auto"/>
                                  <w:szCs w:val="24"/>
                                </w:rPr>
                              </w:pPr>
                              <w:r w:rsidRPr="008F6322">
                                <w:rPr>
                                  <w:color w:val="auto"/>
                                  <w:szCs w:val="24"/>
                                </w:rPr>
                                <w:t>1. Diskon (X</w:t>
                              </w:r>
                              <w:r w:rsidRPr="008F6322">
                                <w:rPr>
                                  <w:color w:val="auto"/>
                                  <w:szCs w:val="24"/>
                                  <w:vertAlign w:val="subscript"/>
                                </w:rPr>
                                <w:t>2.1</w:t>
                              </w:r>
                              <w:r w:rsidRPr="008F6322">
                                <w:rPr>
                                  <w:color w:val="auto"/>
                                  <w:szCs w:val="24"/>
                                </w:rPr>
                                <w:t>)</w:t>
                              </w:r>
                            </w:p>
                            <w:p w:rsidR="00A879CC" w:rsidRPr="002F62BD" w:rsidRDefault="00A879CC" w:rsidP="000E02F0">
                              <w:pPr>
                                <w:spacing w:after="0"/>
                                <w:ind w:left="0" w:firstLine="0"/>
                                <w:rPr>
                                  <w:color w:val="FF0000"/>
                                  <w:szCs w:val="24"/>
                                </w:rPr>
                              </w:pPr>
                            </w:p>
                          </w:txbxContent>
                        </wps:txbx>
                        <wps:bodyPr rot="0" vert="horz" wrap="square" lIns="91440" tIns="45720" rIns="91440" bIns="45720" anchor="ctr" anchorCtr="0" upright="1">
                          <a:noAutofit/>
                        </wps:bodyPr>
                      </wps:wsp>
                      <wps:wsp>
                        <wps:cNvPr id="25" name="Rectangle 38"/>
                        <wps:cNvSpPr>
                          <a:spLocks noChangeArrowheads="1"/>
                        </wps:cNvSpPr>
                        <wps:spPr bwMode="auto">
                          <a:xfrm>
                            <a:off x="17460" y="3244"/>
                            <a:ext cx="15792" cy="6670"/>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A879CC" w:rsidRPr="008F6322" w:rsidRDefault="00A879CC" w:rsidP="000E02F0">
                              <w:pPr>
                                <w:spacing w:after="0" w:line="240" w:lineRule="auto"/>
                                <w:ind w:left="0" w:firstLine="0"/>
                                <w:contextualSpacing/>
                                <w:rPr>
                                  <w:color w:val="auto"/>
                                  <w:szCs w:val="24"/>
                                </w:rPr>
                              </w:pPr>
                              <w:r w:rsidRPr="008F6322">
                                <w:rPr>
                                  <w:b/>
                                  <w:bCs/>
                                  <w:color w:val="auto"/>
                                  <w:szCs w:val="24"/>
                                </w:rPr>
                                <w:t>Keputusan Pembelian (Y)</w:t>
                              </w:r>
                              <w:r w:rsidRPr="008F6322">
                                <w:rPr>
                                  <w:color w:val="auto"/>
                                  <w:szCs w:val="24"/>
                                </w:rPr>
                                <w:t>:</w:t>
                              </w:r>
                            </w:p>
                            <w:p w:rsidR="00A879CC" w:rsidRPr="008F6322" w:rsidRDefault="00A879CC" w:rsidP="0078535D">
                              <w:pPr>
                                <w:pStyle w:val="ListParagraph"/>
                                <w:numPr>
                                  <w:ilvl w:val="0"/>
                                  <w:numId w:val="27"/>
                                </w:numPr>
                                <w:spacing w:after="0" w:line="240" w:lineRule="auto"/>
                                <w:ind w:left="567" w:right="0" w:hanging="415"/>
                                <w:rPr>
                                  <w:color w:val="auto"/>
                                  <w:szCs w:val="24"/>
                                </w:rPr>
                              </w:pPr>
                              <w:r w:rsidRPr="008F6322">
                                <w:rPr>
                                  <w:color w:val="auto"/>
                                  <w:szCs w:val="24"/>
                                </w:rPr>
                                <w:t>keputusan tentang merek (Y</w:t>
                              </w:r>
                              <w:r w:rsidRPr="008F6322">
                                <w:rPr>
                                  <w:color w:val="auto"/>
                                  <w:szCs w:val="24"/>
                                  <w:vertAlign w:val="subscript"/>
                                </w:rPr>
                                <w:t>1</w:t>
                              </w:r>
                              <w:r w:rsidRPr="008F6322">
                                <w:rPr>
                                  <w:color w:val="auto"/>
                                  <w:szCs w:val="24"/>
                                </w:rPr>
                                <w:t>)</w:t>
                              </w:r>
                            </w:p>
                            <w:p w:rsidR="00A879CC" w:rsidRPr="008F6322" w:rsidRDefault="00A879CC" w:rsidP="0078535D">
                              <w:pPr>
                                <w:pStyle w:val="ListParagraph"/>
                                <w:numPr>
                                  <w:ilvl w:val="0"/>
                                  <w:numId w:val="27"/>
                                </w:numPr>
                                <w:spacing w:after="0" w:line="240" w:lineRule="auto"/>
                                <w:ind w:left="567" w:right="0" w:hanging="425"/>
                                <w:rPr>
                                  <w:color w:val="auto"/>
                                  <w:szCs w:val="24"/>
                                </w:rPr>
                              </w:pPr>
                              <w:r w:rsidRPr="008F6322">
                                <w:rPr>
                                  <w:color w:val="auto"/>
                                  <w:szCs w:val="24"/>
                                </w:rPr>
                                <w:t>keputusan tentang waktu pembelian (Y</w:t>
                              </w:r>
                              <w:r w:rsidRPr="008F6322">
                                <w:rPr>
                                  <w:color w:val="auto"/>
                                  <w:szCs w:val="24"/>
                                  <w:vertAlign w:val="subscript"/>
                                </w:rPr>
                                <w:t>2</w:t>
                              </w:r>
                              <w:r w:rsidRPr="008F6322">
                                <w:rPr>
                                  <w:color w:val="auto"/>
                                  <w:szCs w:val="24"/>
                                </w:rPr>
                                <w:t>)</w:t>
                              </w:r>
                            </w:p>
                            <w:p w:rsidR="00A879CC" w:rsidRPr="008F6322" w:rsidRDefault="00A879CC" w:rsidP="000E02F0">
                              <w:pPr>
                                <w:spacing w:after="0" w:line="240" w:lineRule="auto"/>
                                <w:ind w:left="0" w:firstLine="0"/>
                                <w:contextualSpacing/>
                                <w:rPr>
                                  <w:color w:val="auto"/>
                                  <w:szCs w:val="24"/>
                                </w:rPr>
                              </w:pPr>
                            </w:p>
                          </w:txbxContent>
                        </wps:txbx>
                        <wps:bodyPr rot="0" vert="horz" wrap="square" lIns="91440" tIns="45720" rIns="91440" bIns="45720" anchor="ctr" anchorCtr="0" upright="1">
                          <a:noAutofit/>
                        </wps:bodyPr>
                      </wps:wsp>
                      <wps:wsp>
                        <wps:cNvPr id="29" name="Straight Connector 39"/>
                        <wps:cNvCnPr/>
                        <wps:spPr bwMode="auto">
                          <a:xfrm>
                            <a:off x="14948" y="1828"/>
                            <a:ext cx="10453" cy="0"/>
                          </a:xfrm>
                          <a:prstGeom prst="line">
                            <a:avLst/>
                          </a:prstGeom>
                          <a:noFill/>
                          <a:ln w="1270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wps:wsp>
                        <wps:cNvPr id="30" name="Straight Connector 40"/>
                        <wps:cNvCnPr/>
                        <wps:spPr bwMode="auto">
                          <a:xfrm>
                            <a:off x="14948" y="11853"/>
                            <a:ext cx="10452" cy="0"/>
                          </a:xfrm>
                          <a:prstGeom prst="line">
                            <a:avLst/>
                          </a:prstGeom>
                          <a:noFill/>
                          <a:ln w="12700">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wps:wsp>
                        <wps:cNvPr id="31" name="Straight Arrow Connector 41"/>
                        <wps:cNvCnPr>
                          <a:cxnSpLocks noChangeShapeType="1"/>
                        </wps:cNvCnPr>
                        <wps:spPr bwMode="auto">
                          <a:xfrm>
                            <a:off x="25444" y="1828"/>
                            <a:ext cx="0" cy="1416"/>
                          </a:xfrm>
                          <a:prstGeom prst="straightConnector1">
                            <a:avLst/>
                          </a:prstGeom>
                          <a:noFill/>
                          <a:ln w="12700">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32" name="Straight Arrow Connector 42"/>
                        <wps:cNvCnPr>
                          <a:cxnSpLocks noChangeShapeType="1"/>
                        </wps:cNvCnPr>
                        <wps:spPr bwMode="auto">
                          <a:xfrm flipV="1">
                            <a:off x="25442" y="9913"/>
                            <a:ext cx="0" cy="1939"/>
                          </a:xfrm>
                          <a:prstGeom prst="straightConnector1">
                            <a:avLst/>
                          </a:prstGeom>
                          <a:noFill/>
                          <a:ln w="12700">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01869B5" id="Group 22" o:spid="_x0000_s1095" style="position:absolute;left:0;text-align:left;margin-left:-2.75pt;margin-top:9.55pt;width:424.45pt;height:208.45pt;z-index:251663360;mso-width-relative:margin;mso-height-relative:margin" coordsize="33252,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">
                <v:rect id="_x0000_s1096" style="position:absolute;width:14960;height:7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kF5MMA&#10;AADbAAAADwAAAGRycy9kb3ducmV2LnhtbESPQYvCMBSE7wv+h/AEb2uqwrJU0yKi4MFLu3vQ26N5&#10;tsXmpTTRtv56IyzscZiZb5hNOphGPKhztWUFi3kEgriwuuZSwe/P4fMbhPPIGhvLpGAkB2ky+dhg&#10;rG3PGT1yX4oAYRejgsr7NpbSFRUZdHPbEgfvajuDPsiulLrDPsBNI5dR9CUN1hwWKmxpV1Fxy+9G&#10;AebDZRzHc9/LrInq/TNr81Om1Gw6bNcgPA3+P/zXPmoFyxW8v4QfIJ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kF5MMAAADbAAAADwAAAAAAAAAAAAAAAACYAgAAZHJzL2Rv&#10;d25yZXYueG1sUEsFBgAAAAAEAAQA9QAAAIgDAAAAAA==&#10;" strokeweight="1pt">
                  <v:textbox>
                    <w:txbxContent>
                      <w:p w:rsidR="00A879CC" w:rsidRDefault="00A879CC" w:rsidP="000E02F0">
                        <w:pPr>
                          <w:pStyle w:val="ListParagraph"/>
                          <w:spacing w:after="0" w:line="240" w:lineRule="auto"/>
                          <w:ind w:left="0" w:firstLine="0"/>
                          <w:rPr>
                            <w:b/>
                          </w:rPr>
                        </w:pPr>
                        <w:r w:rsidRPr="000E1813">
                          <w:rPr>
                            <w:i/>
                            <w:szCs w:val="24"/>
                          </w:rPr>
                          <w:t xml:space="preserve"> </w:t>
                        </w:r>
                        <w:r>
                          <w:rPr>
                            <w:b/>
                          </w:rPr>
                          <w:t>Citra Merek (X</w:t>
                        </w:r>
                        <w:r>
                          <w:rPr>
                            <w:b/>
                            <w:vertAlign w:val="subscript"/>
                          </w:rPr>
                          <w:t>1</w:t>
                        </w:r>
                        <w:r>
                          <w:rPr>
                            <w:b/>
                          </w:rPr>
                          <w:t>)</w:t>
                        </w:r>
                      </w:p>
                      <w:p w:rsidR="00A879CC" w:rsidRDefault="00A879CC" w:rsidP="000E02F0">
                        <w:pPr>
                          <w:pStyle w:val="ListParagraph"/>
                          <w:spacing w:after="0" w:line="240" w:lineRule="auto"/>
                          <w:ind w:left="0" w:firstLine="0"/>
                          <w:jc w:val="center"/>
                          <w:rPr>
                            <w:b/>
                          </w:rPr>
                        </w:pPr>
                      </w:p>
                      <w:p w:rsidR="00A879CC" w:rsidRDefault="00A879CC" w:rsidP="0078535D">
                        <w:pPr>
                          <w:pStyle w:val="ListParagraph"/>
                          <w:numPr>
                            <w:ilvl w:val="0"/>
                            <w:numId w:val="45"/>
                          </w:numPr>
                          <w:spacing w:after="0" w:line="240" w:lineRule="auto"/>
                          <w:ind w:left="284" w:right="0" w:hanging="283"/>
                          <w:jc w:val="left"/>
                        </w:pPr>
                        <w:r w:rsidRPr="004F0479">
                          <w:rPr>
                            <w:i/>
                          </w:rPr>
                          <w:t>Strenght of brand association</w:t>
                        </w:r>
                        <w:r w:rsidRPr="00686E3D">
                          <w:t xml:space="preserve"> (X</w:t>
                        </w:r>
                        <w:r w:rsidRPr="00686E3D">
                          <w:rPr>
                            <w:vertAlign w:val="subscript"/>
                          </w:rPr>
                          <w:t>1.1</w:t>
                        </w:r>
                        <w:r w:rsidRPr="00686E3D">
                          <w:t>)</w:t>
                        </w:r>
                      </w:p>
                      <w:p w:rsidR="00A879CC" w:rsidRDefault="00A879CC" w:rsidP="0078535D">
                        <w:pPr>
                          <w:pStyle w:val="ListParagraph"/>
                          <w:numPr>
                            <w:ilvl w:val="0"/>
                            <w:numId w:val="45"/>
                          </w:numPr>
                          <w:spacing w:after="0" w:line="240" w:lineRule="auto"/>
                          <w:ind w:left="284" w:right="0" w:hanging="283"/>
                          <w:jc w:val="left"/>
                        </w:pPr>
                        <w:r w:rsidRPr="004F0479">
                          <w:rPr>
                            <w:i/>
                          </w:rPr>
                          <w:t xml:space="preserve">Favorability of brand association </w:t>
                        </w:r>
                        <w:r w:rsidRPr="004F0479">
                          <w:t>(X</w:t>
                        </w:r>
                        <w:r>
                          <w:rPr>
                            <w:vertAlign w:val="subscript"/>
                          </w:rPr>
                          <w:t>1</w:t>
                        </w:r>
                        <w:r w:rsidRPr="004F0479">
                          <w:rPr>
                            <w:vertAlign w:val="subscript"/>
                          </w:rPr>
                          <w:t>.2</w:t>
                        </w:r>
                        <w:r w:rsidRPr="004F0479">
                          <w:t>)</w:t>
                        </w:r>
                      </w:p>
                      <w:p w:rsidR="00A879CC" w:rsidRPr="004F0479" w:rsidRDefault="00A879CC" w:rsidP="0078535D">
                        <w:pPr>
                          <w:pStyle w:val="ListParagraph"/>
                          <w:numPr>
                            <w:ilvl w:val="0"/>
                            <w:numId w:val="45"/>
                          </w:numPr>
                          <w:spacing w:after="0" w:line="240" w:lineRule="auto"/>
                          <w:ind w:left="284" w:right="0" w:hanging="283"/>
                          <w:jc w:val="left"/>
                        </w:pPr>
                        <w:r w:rsidRPr="004F0479">
                          <w:rPr>
                            <w:i/>
                          </w:rPr>
                          <w:t>Uniqueness of brand association</w:t>
                        </w:r>
                        <w:r w:rsidRPr="004F0479">
                          <w:t xml:space="preserve"> (X</w:t>
                        </w:r>
                        <w:r>
                          <w:rPr>
                            <w:vertAlign w:val="subscript"/>
                          </w:rPr>
                          <w:t>1</w:t>
                        </w:r>
                        <w:r w:rsidRPr="004F0479">
                          <w:rPr>
                            <w:vertAlign w:val="subscript"/>
                          </w:rPr>
                          <w:t>.3</w:t>
                        </w:r>
                        <w:r w:rsidRPr="004F0479">
                          <w:t>)</w:t>
                        </w:r>
                      </w:p>
                      <w:p w:rsidR="00A879CC" w:rsidRPr="000E1813" w:rsidRDefault="00A879CC" w:rsidP="000E02F0">
                        <w:pPr>
                          <w:pStyle w:val="ListParagraph"/>
                          <w:spacing w:after="0" w:line="240" w:lineRule="auto"/>
                          <w:ind w:left="0" w:firstLine="0"/>
                          <w:rPr>
                            <w:i/>
                            <w:szCs w:val="24"/>
                          </w:rPr>
                        </w:pPr>
                      </w:p>
                    </w:txbxContent>
                  </v:textbox>
                </v:rect>
                <v:rect id="_x0000_s1097" style="position:absolute;top:8652;width:14960;height:42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dkMMA&#10;AADbAAAADwAAAGRycy9kb3ducmV2LnhtbESPQYvCMBSE7wv+h/AEb2uqyLJU0yKi4MFLu3vQ26N5&#10;tsXmpTTRtv56IyzscZiZb5hNOphGPKhztWUFi3kEgriwuuZSwe/P4fMbhPPIGhvLpGAkB2ky+dhg&#10;rG3PGT1yX4oAYRejgsr7NpbSFRUZdHPbEgfvajuDPsiulLrDPsBNI5dR9CUN1hwWKmxpV1Fxy+9G&#10;AebDZRzHc9/LrInq/TNr81Om1Gw6bNcgPA3+P/zXPmoFyxW8v4QfIJ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CdkMMAAADbAAAADwAAAAAAAAAAAAAAAACYAgAAZHJzL2Rv&#10;d25yZXYueG1sUEsFBgAAAAAEAAQA9QAAAIgDAAAAAA==&#10;" strokeweight="1pt">
                  <v:textbox>
                    <w:txbxContent>
                      <w:p w:rsidR="00A879CC" w:rsidRPr="008F6322" w:rsidRDefault="00A879CC" w:rsidP="000E02F0">
                        <w:pPr>
                          <w:spacing w:after="0"/>
                          <w:ind w:left="0" w:firstLine="0"/>
                          <w:rPr>
                            <w:color w:val="auto"/>
                            <w:szCs w:val="24"/>
                          </w:rPr>
                        </w:pPr>
                        <w:r w:rsidRPr="008F6322">
                          <w:rPr>
                            <w:b/>
                            <w:bCs/>
                            <w:color w:val="auto"/>
                            <w:szCs w:val="24"/>
                          </w:rPr>
                          <w:t>Promosi Penjualan (X</w:t>
                        </w:r>
                        <w:r w:rsidRPr="008F6322">
                          <w:rPr>
                            <w:b/>
                            <w:bCs/>
                            <w:color w:val="auto"/>
                            <w:szCs w:val="24"/>
                            <w:vertAlign w:val="subscript"/>
                          </w:rPr>
                          <w:t>2</w:t>
                        </w:r>
                        <w:r w:rsidRPr="008F6322">
                          <w:rPr>
                            <w:b/>
                            <w:bCs/>
                            <w:color w:val="auto"/>
                            <w:szCs w:val="24"/>
                          </w:rPr>
                          <w:t>)</w:t>
                        </w:r>
                        <w:r w:rsidRPr="008F6322">
                          <w:rPr>
                            <w:color w:val="auto"/>
                            <w:szCs w:val="24"/>
                          </w:rPr>
                          <w:t>:</w:t>
                        </w:r>
                      </w:p>
                      <w:p w:rsidR="00A879CC" w:rsidRPr="008F6322" w:rsidRDefault="00A879CC" w:rsidP="000E02F0">
                        <w:pPr>
                          <w:spacing w:after="0"/>
                          <w:ind w:left="0" w:firstLine="0"/>
                          <w:rPr>
                            <w:color w:val="auto"/>
                            <w:szCs w:val="24"/>
                          </w:rPr>
                        </w:pPr>
                        <w:r w:rsidRPr="008F6322">
                          <w:rPr>
                            <w:color w:val="auto"/>
                            <w:szCs w:val="24"/>
                          </w:rPr>
                          <w:t>1. Diskon (X</w:t>
                        </w:r>
                        <w:r w:rsidRPr="008F6322">
                          <w:rPr>
                            <w:color w:val="auto"/>
                            <w:szCs w:val="24"/>
                            <w:vertAlign w:val="subscript"/>
                          </w:rPr>
                          <w:t>2.1</w:t>
                        </w:r>
                        <w:r w:rsidRPr="008F6322">
                          <w:rPr>
                            <w:color w:val="auto"/>
                            <w:szCs w:val="24"/>
                          </w:rPr>
                          <w:t>)</w:t>
                        </w:r>
                      </w:p>
                      <w:p w:rsidR="00A879CC" w:rsidRPr="002F62BD" w:rsidRDefault="00A879CC" w:rsidP="000E02F0">
                        <w:pPr>
                          <w:spacing w:after="0"/>
                          <w:ind w:left="0" w:firstLine="0"/>
                          <w:rPr>
                            <w:color w:val="FF0000"/>
                            <w:szCs w:val="24"/>
                          </w:rPr>
                        </w:pPr>
                      </w:p>
                    </w:txbxContent>
                  </v:textbox>
                </v:rect>
                <v:rect id="Rectangle 38" o:spid="_x0000_s1098" style="position:absolute;left:17460;top:3244;width:15792;height:6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w4C8MA&#10;AADbAAAADwAAAGRycy9kb3ducmV2LnhtbESPQYvCMBSE7wv+h/AEb2uq4LJU0yKi4MFLu3vQ26N5&#10;tsXmpTTRtv56IyzscZiZb5hNOphGPKhztWUFi3kEgriwuuZSwe/P4fMbhPPIGhvLpGAkB2ky+dhg&#10;rG3PGT1yX4oAYRejgsr7NpbSFRUZdHPbEgfvajuDPsiulLrDPsBNI5dR9CUN1hwWKmxpV1Fxy+9G&#10;AebDZRzHc9/LrInq/TNr81Om1Gw6bNcgPA3+P/zXPmoFyxW8v4QfIJ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w4C8MAAADbAAAADwAAAAAAAAAAAAAAAACYAgAAZHJzL2Rv&#10;d25yZXYueG1sUEsFBgAAAAAEAAQA9QAAAIgDAAAAAA==&#10;" strokeweight="1pt">
                  <v:textbox>
                    <w:txbxContent>
                      <w:p w:rsidR="00A879CC" w:rsidRPr="008F6322" w:rsidRDefault="00A879CC" w:rsidP="000E02F0">
                        <w:pPr>
                          <w:spacing w:after="0" w:line="240" w:lineRule="auto"/>
                          <w:ind w:left="0" w:firstLine="0"/>
                          <w:contextualSpacing/>
                          <w:rPr>
                            <w:color w:val="auto"/>
                            <w:szCs w:val="24"/>
                          </w:rPr>
                        </w:pPr>
                        <w:r w:rsidRPr="008F6322">
                          <w:rPr>
                            <w:b/>
                            <w:bCs/>
                            <w:color w:val="auto"/>
                            <w:szCs w:val="24"/>
                          </w:rPr>
                          <w:t>Keputusan Pembelian (Y)</w:t>
                        </w:r>
                        <w:r w:rsidRPr="008F6322">
                          <w:rPr>
                            <w:color w:val="auto"/>
                            <w:szCs w:val="24"/>
                          </w:rPr>
                          <w:t>:</w:t>
                        </w:r>
                      </w:p>
                      <w:p w:rsidR="00A879CC" w:rsidRPr="008F6322" w:rsidRDefault="00A879CC" w:rsidP="0078535D">
                        <w:pPr>
                          <w:pStyle w:val="ListParagraph"/>
                          <w:numPr>
                            <w:ilvl w:val="0"/>
                            <w:numId w:val="27"/>
                          </w:numPr>
                          <w:spacing w:after="0" w:line="240" w:lineRule="auto"/>
                          <w:ind w:left="567" w:right="0" w:hanging="415"/>
                          <w:rPr>
                            <w:color w:val="auto"/>
                            <w:szCs w:val="24"/>
                          </w:rPr>
                        </w:pPr>
                        <w:r w:rsidRPr="008F6322">
                          <w:rPr>
                            <w:color w:val="auto"/>
                            <w:szCs w:val="24"/>
                          </w:rPr>
                          <w:t>keputusan tentang merek (Y</w:t>
                        </w:r>
                        <w:r w:rsidRPr="008F6322">
                          <w:rPr>
                            <w:color w:val="auto"/>
                            <w:szCs w:val="24"/>
                            <w:vertAlign w:val="subscript"/>
                          </w:rPr>
                          <w:t>1</w:t>
                        </w:r>
                        <w:r w:rsidRPr="008F6322">
                          <w:rPr>
                            <w:color w:val="auto"/>
                            <w:szCs w:val="24"/>
                          </w:rPr>
                          <w:t>)</w:t>
                        </w:r>
                      </w:p>
                      <w:p w:rsidR="00A879CC" w:rsidRPr="008F6322" w:rsidRDefault="00A879CC" w:rsidP="0078535D">
                        <w:pPr>
                          <w:pStyle w:val="ListParagraph"/>
                          <w:numPr>
                            <w:ilvl w:val="0"/>
                            <w:numId w:val="27"/>
                          </w:numPr>
                          <w:spacing w:after="0" w:line="240" w:lineRule="auto"/>
                          <w:ind w:left="567" w:right="0" w:hanging="425"/>
                          <w:rPr>
                            <w:color w:val="auto"/>
                            <w:szCs w:val="24"/>
                          </w:rPr>
                        </w:pPr>
                        <w:r w:rsidRPr="008F6322">
                          <w:rPr>
                            <w:color w:val="auto"/>
                            <w:szCs w:val="24"/>
                          </w:rPr>
                          <w:t>keputusan tentang waktu pembelian (Y</w:t>
                        </w:r>
                        <w:r w:rsidRPr="008F6322">
                          <w:rPr>
                            <w:color w:val="auto"/>
                            <w:szCs w:val="24"/>
                            <w:vertAlign w:val="subscript"/>
                          </w:rPr>
                          <w:t>2</w:t>
                        </w:r>
                        <w:r w:rsidRPr="008F6322">
                          <w:rPr>
                            <w:color w:val="auto"/>
                            <w:szCs w:val="24"/>
                          </w:rPr>
                          <w:t>)</w:t>
                        </w:r>
                      </w:p>
                      <w:p w:rsidR="00A879CC" w:rsidRPr="008F6322" w:rsidRDefault="00A879CC" w:rsidP="000E02F0">
                        <w:pPr>
                          <w:spacing w:after="0" w:line="240" w:lineRule="auto"/>
                          <w:ind w:left="0" w:firstLine="0"/>
                          <w:contextualSpacing/>
                          <w:rPr>
                            <w:color w:val="auto"/>
                            <w:szCs w:val="24"/>
                          </w:rPr>
                        </w:pPr>
                      </w:p>
                    </w:txbxContent>
                  </v:textbox>
                </v:rect>
                <v:line id="Straight Connector 39" o:spid="_x0000_s1099" style="position:absolute;visibility:visible;mso-wrap-style:square" from="14948,1828" to="25401,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iFaMQAAADbAAAADwAAAGRycy9kb3ducmV2LnhtbESPzW7CMBCE70h9B2sr9UYcOFSQ4kRV&#10;f6SiHhDQB1jiJQ7E68h2Ie3TYyQkjqOZ+UazqAbbiRP50DpWMMlyEMS10y03Cn62n+MZiBCRNXaO&#10;ScEfBajKh9ECC+3OvKbTJjYiQTgUqMDE2BdShtqQxZC5njh5e+ctxiR9I7XHc4LbTk7z/FlabDkt&#10;GOzpzVB93PxaBUu/+z5O/hsjd7z0H93qfR7sQamnx+H1BUSkId7Dt/aXVjCdw/VL+gGy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CIVoxAAAANsAAAAPAAAAAAAAAAAA&#10;AAAAAKECAABkcnMvZG93bnJldi54bWxQSwUGAAAAAAQABAD5AAAAkgMAAAAA&#10;" strokeweight="1pt"/>
                <v:line id="Straight Connector 40" o:spid="_x0000_s1100" style="position:absolute;visibility:visible;mso-wrap-style:square" from="14948,11853" to="25400,118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u6KMEAAADbAAAADwAAAGRycy9kb3ducmV2LnhtbERPy2oCMRTdF/yHcIXuakYLUqdGKT6g&#10;4kIc/YDr5HYydXIzJFGnfr1ZCF0ezns672wjruRD7VjBcJCBIC6drrlScDys3z5AhIissXFMCv4o&#10;wHzWe5lirt2N93QtYiVSCIccFZgY21zKUBqyGAauJU7cj/MWY4K+ktrjLYXbRo6ybCwt1pwaDLa0&#10;MFSei4tVsPGn7Xl4r4w88cavmt1yEuyvUq/97usTRKQu/ouf7m+t4D2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67oowQAAANsAAAAPAAAAAAAAAAAAAAAA&#10;AKECAABkcnMvZG93bnJldi54bWxQSwUGAAAAAAQABAD5AAAAjwMAAAAA&#10;" strokeweight="1pt"/>
                <v:shape id="Straight Arrow Connector 41" o:spid="_x0000_s1101" type="#_x0000_t32" style="position:absolute;left:25444;top:1828;width:0;height:1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V1esIAAADbAAAADwAAAGRycy9kb3ducmV2LnhtbESPQWvCQBSE74X+h+UVequbNFAkdRVb&#10;0HqtBs+P7Gs2mn27za4m/ntXEDwOM/MNM1uMthNn6kPrWEE+yUAQ10633Ciodqu3KYgQkTV2jknB&#10;hQIs5s9PMyy1G/iXztvYiAThUKICE6MvpQy1IYth4jxx8v5cbzEm2TdS9zgkuO3ke5Z9SIstpwWD&#10;nr4N1cftySrwVeHy5f/lZ1XvjK+GfP9VHNZKvb6My08Qkcb4CN/bG62gyOH2Jf0AOb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mV1esIAAADbAAAADwAAAAAAAAAAAAAA&#10;AAChAgAAZHJzL2Rvd25yZXYueG1sUEsFBgAAAAAEAAQA+QAAAJADAAAAAA==&#10;" strokeweight="1pt">
                  <v:stroke endarrow="block"/>
                </v:shape>
                <v:shape id="Straight Arrow Connector 42" o:spid="_x0000_s1102" type="#_x0000_t32" style="position:absolute;left:25442;top:9913;width:0;height:19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cwUMQAAADbAAAADwAAAGRycy9kb3ducmV2LnhtbESPQWsCMRCF7wX/Q5hCb91sV5GyNUoR&#10;RAu9aHvocdhMN2uTyZpEXf99IwgeH2/e9+bNFoOz4kQhdp4VvBQlCOLG645bBd9fq+dXEDEha7Se&#10;ScGFIizmo4cZ1tqfeUunXWpFhnCsUYFJqa+ljI0hh7HwPXH2fn1wmLIMrdQBzxnurKzKcioddpwb&#10;DPa0NNT87Y4uv7Hff1q7lpd2Ozn8hGq9+pgYq9TT4/D+BiLRkO7Ht/RGKxhXcN2SAS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1zBQxAAAANsAAAAPAAAAAAAAAAAA&#10;AAAAAKECAABkcnMvZG93bnJldi54bWxQSwUGAAAAAAQABAD5AAAAkgMAAAAA&#10;" strokeweight="1pt">
                  <v:stroke endarrow="block"/>
                </v:shape>
              </v:group>
            </w:pict>
          </mc:Fallback>
        </mc:AlternateContent>
      </w:r>
      <w:r w:rsidRPr="000E02F0">
        <w:rPr>
          <w:rFonts w:eastAsiaTheme="minorHAnsi" w:cstheme="minorBidi"/>
          <w:noProof/>
          <w:color w:val="auto"/>
          <w:szCs w:val="24"/>
        </w:rPr>
        <mc:AlternateContent>
          <mc:Choice Requires="wps">
            <w:drawing>
              <wp:anchor distT="0" distB="0" distL="114300" distR="114300" simplePos="0" relativeHeight="251665408" behindDoc="0" locked="0" layoutInCell="1" allowOverlap="1" wp14:anchorId="73382DF6" wp14:editId="4D483A04">
                <wp:simplePos x="0" y="0"/>
                <wp:positionH relativeFrom="column">
                  <wp:posOffset>3486785</wp:posOffset>
                </wp:positionH>
                <wp:positionV relativeFrom="paragraph">
                  <wp:posOffset>115570</wp:posOffset>
                </wp:positionV>
                <wp:extent cx="1482725" cy="321310"/>
                <wp:effectExtent l="0" t="0" r="3175" b="2540"/>
                <wp:wrapNone/>
                <wp:docPr id="36" name="Rectangle 36"/>
                <wp:cNvGraphicFramePr/>
                <a:graphic xmlns:a="http://schemas.openxmlformats.org/drawingml/2006/main">
                  <a:graphicData uri="http://schemas.microsoft.com/office/word/2010/wordprocessingShape">
                    <wps:wsp>
                      <wps:cNvSpPr/>
                      <wps:spPr>
                        <a:xfrm>
                          <a:off x="0" y="0"/>
                          <a:ext cx="1482725" cy="321310"/>
                        </a:xfrm>
                        <a:prstGeom prst="rect">
                          <a:avLst/>
                        </a:prstGeom>
                        <a:solidFill>
                          <a:sysClr val="window" lastClr="FFFFFF"/>
                        </a:solidFill>
                        <a:ln w="12700" cap="flat" cmpd="sng" algn="ctr">
                          <a:noFill/>
                          <a:prstDash val="solid"/>
                          <a:miter lim="800000"/>
                        </a:ln>
                        <a:effectLst/>
                      </wps:spPr>
                      <wps:txbx>
                        <w:txbxContent>
                          <w:p w:rsidR="00A879CC" w:rsidRPr="00E66747" w:rsidRDefault="00A879CC" w:rsidP="000E02F0">
                            <w:pPr>
                              <w:ind w:left="0" w:firstLine="0"/>
                              <w:jc w:val="center"/>
                              <w:rPr>
                                <w:szCs w:val="24"/>
                              </w:rPr>
                            </w:pPr>
                            <w:r>
                              <w:rPr>
                                <w:szCs w:val="24"/>
                              </w:rPr>
                              <w:t>Variable D</w:t>
                            </w:r>
                            <w:r w:rsidRPr="00E66747">
                              <w:rPr>
                                <w:szCs w:val="24"/>
                              </w:rPr>
                              <w:t xml:space="preserve">epend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82DF6" id="Rectangle 36" o:spid="_x0000_s1103" style="position:absolute;left:0;text-align:left;margin-left:274.55pt;margin-top:9.1pt;width:116.75pt;height:2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" fillcolor="window" stroked="f" strokeweight="1pt">
                <v:textbox>
                  <w:txbxContent>
                    <w:p w:rsidR="00A879CC" w:rsidRPr="00E66747" w:rsidRDefault="00A879CC" w:rsidP="000E02F0">
                      <w:pPr>
                        <w:ind w:left="0" w:firstLine="0"/>
                        <w:jc w:val="center"/>
                        <w:rPr>
                          <w:szCs w:val="24"/>
                        </w:rPr>
                      </w:pPr>
                      <w:r>
                        <w:rPr>
                          <w:szCs w:val="24"/>
                        </w:rPr>
                        <w:t>Variable D</w:t>
                      </w:r>
                      <w:r w:rsidRPr="00E66747">
                        <w:rPr>
                          <w:szCs w:val="24"/>
                        </w:rPr>
                        <w:t xml:space="preserve">ependen </w:t>
                      </w:r>
                    </w:p>
                  </w:txbxContent>
                </v:textbox>
              </v:rect>
            </w:pict>
          </mc:Fallback>
        </mc:AlternateContent>
      </w:r>
    </w:p>
    <w:p w:rsidR="000E02F0" w:rsidRPr="000E02F0" w:rsidRDefault="000E02F0" w:rsidP="000E02F0">
      <w:pPr>
        <w:spacing w:after="0" w:line="360" w:lineRule="auto"/>
        <w:ind w:left="0" w:right="0" w:firstLine="0"/>
        <w:contextualSpacing/>
        <w:rPr>
          <w:rFonts w:eastAsiaTheme="minorHAnsi" w:cstheme="minorBidi"/>
          <w:color w:val="auto"/>
          <w:szCs w:val="24"/>
          <w:lang w:eastAsia="en-US"/>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contextualSpacing/>
        <w:rPr>
          <w:rFonts w:eastAsiaTheme="minorHAnsi" w:cstheme="minorBidi"/>
          <w:noProof/>
          <w:color w:val="auto"/>
          <w:szCs w:val="24"/>
        </w:rPr>
      </w:pPr>
    </w:p>
    <w:p w:rsidR="000E02F0" w:rsidRPr="000E02F0" w:rsidRDefault="000E02F0" w:rsidP="000E02F0">
      <w:pPr>
        <w:spacing w:after="0" w:line="360" w:lineRule="auto"/>
        <w:ind w:left="0" w:right="0" w:firstLine="0"/>
        <w:jc w:val="left"/>
        <w:rPr>
          <w:rFonts w:eastAsiaTheme="minorHAnsi" w:cstheme="minorBidi"/>
          <w:noProof/>
          <w:color w:val="auto"/>
          <w:szCs w:val="24"/>
        </w:rPr>
      </w:pPr>
    </w:p>
    <w:p w:rsidR="000E02F0" w:rsidRPr="000E02F0" w:rsidRDefault="000E02F0" w:rsidP="000E02F0">
      <w:pPr>
        <w:spacing w:after="0" w:line="360" w:lineRule="auto"/>
        <w:ind w:left="0" w:right="0" w:firstLine="0"/>
        <w:jc w:val="left"/>
        <w:rPr>
          <w:rFonts w:eastAsiaTheme="minorHAnsi" w:cstheme="minorBidi"/>
          <w:b/>
          <w:bCs/>
          <w:color w:val="auto"/>
          <w:szCs w:val="24"/>
          <w:lang w:eastAsia="en-US"/>
        </w:rPr>
      </w:pPr>
    </w:p>
    <w:p w:rsidR="000E02F0" w:rsidRPr="000E02F0" w:rsidRDefault="000E02F0" w:rsidP="000E02F0">
      <w:pPr>
        <w:spacing w:after="0" w:line="240" w:lineRule="auto"/>
        <w:ind w:left="0" w:right="0" w:firstLine="0"/>
        <w:contextualSpacing/>
        <w:jc w:val="center"/>
        <w:rPr>
          <w:rFonts w:eastAsiaTheme="minorHAnsi" w:cstheme="minorBidi"/>
          <w:b/>
          <w:bCs/>
          <w:color w:val="auto"/>
          <w:szCs w:val="24"/>
          <w:lang w:eastAsia="en-US"/>
        </w:rPr>
      </w:pPr>
      <w:r w:rsidRPr="000E02F0">
        <w:rPr>
          <w:rFonts w:eastAsiaTheme="minorHAnsi" w:cstheme="minorBidi"/>
          <w:b/>
          <w:bCs/>
          <w:color w:val="auto"/>
          <w:szCs w:val="24"/>
          <w:lang w:eastAsia="en-US"/>
        </w:rPr>
        <w:t>Gambar 3.1</w:t>
      </w:r>
      <w:r w:rsidRPr="000E02F0">
        <w:rPr>
          <w:rFonts w:eastAsiaTheme="minorHAnsi" w:cstheme="minorBidi"/>
          <w:bCs/>
          <w:color w:val="auto"/>
          <w:szCs w:val="24"/>
          <w:lang w:eastAsia="en-US"/>
        </w:rPr>
        <w:t>Rancangan Penelitian</w:t>
      </w:r>
    </w:p>
    <w:p w:rsidR="000E02F0" w:rsidRPr="000E02F0" w:rsidRDefault="000E02F0" w:rsidP="000E02F0">
      <w:pPr>
        <w:spacing w:after="0" w:line="240" w:lineRule="auto"/>
        <w:ind w:left="0" w:right="0" w:firstLine="0"/>
        <w:contextualSpacing/>
        <w:jc w:val="center"/>
        <w:rPr>
          <w:rFonts w:eastAsiaTheme="minorHAnsi" w:cstheme="minorBidi"/>
          <w:b/>
          <w:bCs/>
          <w:color w:val="auto"/>
          <w:szCs w:val="24"/>
          <w:lang w:eastAsia="en-US"/>
        </w:rPr>
      </w:pPr>
      <w:r w:rsidRPr="000E02F0">
        <w:rPr>
          <w:rFonts w:eastAsiaTheme="minorHAnsi" w:cstheme="minorBidi"/>
          <w:bCs/>
          <w:color w:val="auto"/>
          <w:szCs w:val="24"/>
          <w:lang w:eastAsia="en-US"/>
        </w:rPr>
        <w:t>Sumber: diolah penulis</w:t>
      </w:r>
    </w:p>
    <w:p w:rsidR="000E02F0" w:rsidRPr="000E02F0" w:rsidRDefault="000E02F0" w:rsidP="000E02F0">
      <w:pPr>
        <w:spacing w:after="0" w:line="276" w:lineRule="auto"/>
        <w:ind w:left="0" w:right="0" w:firstLine="0"/>
        <w:contextualSpacing/>
        <w:rPr>
          <w:rFonts w:ascii="Book Antiqua" w:eastAsiaTheme="minorHAnsi" w:hAnsi="Book Antiqua" w:cstheme="majorBidi"/>
          <w:color w:val="auto"/>
          <w:sz w:val="20"/>
          <w:szCs w:val="20"/>
          <w:lang w:eastAsia="en-US"/>
        </w:rPr>
      </w:pPr>
    </w:p>
    <w:p w:rsidR="000E02F0" w:rsidRPr="000E02F0" w:rsidRDefault="000E02F0" w:rsidP="000E02F0">
      <w:pPr>
        <w:spacing w:after="0" w:line="276" w:lineRule="auto"/>
        <w:ind w:left="0" w:right="0" w:firstLine="0"/>
        <w:contextualSpacing/>
        <w:rPr>
          <w:rFonts w:ascii="Book Antiqua" w:eastAsiaTheme="minorHAnsi" w:hAnsi="Book Antiqua" w:cstheme="majorBidi"/>
          <w:color w:val="auto"/>
          <w:sz w:val="20"/>
          <w:szCs w:val="20"/>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Lokasi Penelitian</w:t>
      </w:r>
    </w:p>
    <w:p w:rsidR="000E02F0" w:rsidRPr="00815166" w:rsidRDefault="000E02F0" w:rsidP="00815166">
      <w:pPr>
        <w:pStyle w:val="ListParagraph"/>
        <w:spacing w:line="360" w:lineRule="auto"/>
        <w:ind w:left="567" w:firstLine="567"/>
        <w:rPr>
          <w:color w:val="auto"/>
        </w:rPr>
      </w:pPr>
      <w:r w:rsidRPr="00815166">
        <w:rPr>
          <w:rFonts w:eastAsiaTheme="minorHAnsi" w:cstheme="minorBidi"/>
          <w:color w:val="auto"/>
          <w:lang w:eastAsia="en-US"/>
        </w:rPr>
        <w:t xml:space="preserve">Lokasi dari penelitian ini dilakukan di </w:t>
      </w:r>
      <w:r w:rsidR="00815166" w:rsidRPr="00815166">
        <w:rPr>
          <w:rFonts w:eastAsiaTheme="minorHAnsi" w:cstheme="minorBidi"/>
          <w:color w:val="auto"/>
          <w:lang w:eastAsia="en-US"/>
        </w:rPr>
        <w:t>minimarket</w:t>
      </w:r>
      <w:r w:rsidRPr="00815166">
        <w:rPr>
          <w:rFonts w:eastAsiaTheme="minorHAnsi" w:cstheme="minorBidi"/>
          <w:color w:val="auto"/>
          <w:lang w:eastAsia="en-US"/>
        </w:rPr>
        <w:t xml:space="preserve"> yang ada di </w:t>
      </w:r>
      <w:r w:rsidR="00815166" w:rsidRPr="00815166">
        <w:rPr>
          <w:rFonts w:eastAsiaTheme="minorHAnsi" w:cstheme="minorBidi"/>
          <w:color w:val="auto"/>
          <w:lang w:eastAsia="en-US"/>
        </w:rPr>
        <w:t xml:space="preserve">wilayah </w:t>
      </w:r>
      <w:r w:rsidRPr="00815166">
        <w:rPr>
          <w:rFonts w:eastAsiaTheme="minorHAnsi" w:cstheme="minorBidi"/>
          <w:color w:val="auto"/>
          <w:lang w:eastAsia="en-US"/>
        </w:rPr>
        <w:t>Sidoarjo</w:t>
      </w:r>
      <w:r w:rsidR="00815166" w:rsidRPr="00815166">
        <w:rPr>
          <w:rFonts w:eastAsiaTheme="minorHAnsi" w:cstheme="minorBidi"/>
          <w:color w:val="auto"/>
          <w:lang w:eastAsia="en-US"/>
        </w:rPr>
        <w:t xml:space="preserve">. Kabupaten </w:t>
      </w:r>
      <w:r w:rsidRPr="00815166">
        <w:rPr>
          <w:rFonts w:eastAsiaTheme="minorHAnsi" w:cstheme="minorBidi"/>
          <w:color w:val="auto"/>
          <w:szCs w:val="24"/>
          <w:lang w:eastAsia="en-US"/>
        </w:rPr>
        <w:t xml:space="preserve">Sidoarjo melingkupi 18 kecamatan diantaranya antara </w:t>
      </w:r>
      <w:r w:rsidRPr="00815166">
        <w:rPr>
          <w:rFonts w:eastAsiaTheme="minorHAnsi" w:cstheme="minorBidi"/>
          <w:color w:val="auto"/>
          <w:szCs w:val="24"/>
          <w:lang w:eastAsia="en-US"/>
        </w:rPr>
        <w:lastRenderedPageBreak/>
        <w:t xml:space="preserve">lain Sidoarjo, Balongbendo, Buduran, Candi, Gedangan, Jabon, Krembung, Krian, Prambon, Porong, Sedati, Sukodono, Taman, Tanggulangin, Tarik, Tulangan, Waru, Wonoayu. </w:t>
      </w:r>
      <w:r w:rsidRPr="00815166">
        <w:rPr>
          <w:rFonts w:eastAsiaTheme="minorHAnsi" w:cstheme="minorBidi"/>
          <w:color w:val="auto"/>
          <w:lang w:eastAsia="en-US"/>
        </w:rPr>
        <w:t>Sidoarjo memiliki jumlah penduduk 2.199.171</w:t>
      </w:r>
      <w:r w:rsidRPr="00815166">
        <w:rPr>
          <w:rFonts w:ascii="Verdana" w:eastAsiaTheme="minorHAnsi" w:hAnsi="Verdana" w:cstheme="minorBidi"/>
          <w:color w:val="auto"/>
          <w:sz w:val="18"/>
          <w:szCs w:val="18"/>
          <w:shd w:val="clear" w:color="auto" w:fill="F6F6F6"/>
          <w:lang w:eastAsia="en-US"/>
        </w:rPr>
        <w:t xml:space="preserve"> </w:t>
      </w:r>
      <w:r w:rsidR="00815166" w:rsidRPr="00815166">
        <w:rPr>
          <w:rFonts w:eastAsiaTheme="minorHAnsi" w:cstheme="minorBidi"/>
          <w:color w:val="auto"/>
          <w:lang w:eastAsia="en-US"/>
        </w:rPr>
        <w:t xml:space="preserve">jiwa. </w:t>
      </w:r>
      <w:r w:rsidR="00815166" w:rsidRPr="00815166">
        <w:rPr>
          <w:color w:val="auto"/>
        </w:rPr>
        <w:t>Berdasarkan data Dinas Koperasi Perindustrian Perdagangan dan ESDM Kabupaten Sidoarjo setidaknya terdapat 241 gerai minimarket yang berizin tersebar di seluruh kabupaten Sidoarjo</w:t>
      </w:r>
      <w:r w:rsidR="00815166">
        <w:rPr>
          <w:color w:val="auto"/>
        </w:rPr>
        <w:t>.</w:t>
      </w: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Populasi dan Sampel</w:t>
      </w:r>
    </w:p>
    <w:p w:rsidR="000E02F0" w:rsidRPr="000E02F0" w:rsidRDefault="000E02F0" w:rsidP="0078535D">
      <w:pPr>
        <w:numPr>
          <w:ilvl w:val="0"/>
          <w:numId w:val="28"/>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Populasi</w:t>
      </w:r>
    </w:p>
    <w:p w:rsidR="000E02F0" w:rsidRPr="000E02F0" w:rsidRDefault="000E02F0" w:rsidP="002F62B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Populasi adalah gabungan seluruh elemen yang memiliki serangkaian karakteristik serupa mencakup semesta untuk kepentingan masalah riset pemasaran (Malhotra, 2009:364). Dalam penelitian ini populasi bersifat </w:t>
      </w:r>
      <w:r w:rsidRPr="000E02F0">
        <w:rPr>
          <w:rFonts w:eastAsiaTheme="minorHAnsi" w:cstheme="minorBidi"/>
          <w:i/>
          <w:color w:val="auto"/>
          <w:lang w:eastAsia="en-US"/>
        </w:rPr>
        <w:t>infinite</w:t>
      </w:r>
      <w:r w:rsidRPr="000E02F0">
        <w:rPr>
          <w:rFonts w:eastAsiaTheme="minorHAnsi" w:cstheme="minorBidi"/>
          <w:color w:val="auto"/>
          <w:lang w:eastAsia="en-US"/>
        </w:rPr>
        <w:t xml:space="preserve"> artinya jumlah populasi yang diteliti tidak diketahui.</w:t>
      </w:r>
    </w:p>
    <w:p w:rsidR="000E02F0" w:rsidRPr="000E02F0" w:rsidRDefault="000E02F0" w:rsidP="002F62BD">
      <w:pPr>
        <w:spacing w:after="0" w:line="360" w:lineRule="auto"/>
        <w:ind w:left="0" w:right="0" w:firstLine="567"/>
        <w:contextualSpacing/>
        <w:rPr>
          <w:rFonts w:eastAsiaTheme="minorHAnsi" w:cstheme="minorBidi"/>
          <w:color w:val="auto"/>
          <w:lang w:eastAsia="en-US"/>
        </w:rPr>
      </w:pPr>
      <w:r w:rsidRPr="000E02F0">
        <w:rPr>
          <w:rFonts w:eastAsiaTheme="minorHAnsi" w:cstheme="minorBidi"/>
          <w:color w:val="auto"/>
          <w:lang w:eastAsia="en-US"/>
        </w:rPr>
        <w:t>Adapun karakteristik dari populasi dalam penelitian ini sebagai berikut.</w:t>
      </w:r>
    </w:p>
    <w:p w:rsidR="000E02F0" w:rsidRPr="00815166" w:rsidRDefault="000E02F0" w:rsidP="0078535D">
      <w:pPr>
        <w:numPr>
          <w:ilvl w:val="0"/>
          <w:numId w:val="29"/>
        </w:numPr>
        <w:spacing w:after="160" w:line="360" w:lineRule="auto"/>
        <w:ind w:left="1276" w:right="0"/>
        <w:contextualSpacing/>
        <w:jc w:val="left"/>
        <w:rPr>
          <w:rFonts w:eastAsiaTheme="minorHAnsi" w:cstheme="minorBidi"/>
          <w:color w:val="auto"/>
          <w:szCs w:val="24"/>
          <w:lang w:eastAsia="en-US"/>
        </w:rPr>
      </w:pPr>
      <w:r w:rsidRPr="00815166">
        <w:rPr>
          <w:rFonts w:eastAsiaTheme="minorHAnsi" w:cstheme="minorBidi"/>
          <w:color w:val="auto"/>
          <w:szCs w:val="24"/>
          <w:lang w:eastAsia="en-US"/>
        </w:rPr>
        <w:t>Responden dalam penelitian ini adalah konsumen yang berusian 19 tahun atau dewasa awal (Sumarwan, 2015:252). Karena pada usia tersebut seseorang sudah memasuki tahap dewasa dan dapat mengambil keputusan sendiri dalam melakukan pembelian.</w:t>
      </w:r>
    </w:p>
    <w:p w:rsidR="000E02F0" w:rsidRPr="00815166" w:rsidRDefault="000E02F0" w:rsidP="0078535D">
      <w:pPr>
        <w:numPr>
          <w:ilvl w:val="0"/>
          <w:numId w:val="29"/>
        </w:numPr>
        <w:spacing w:after="160" w:line="360" w:lineRule="auto"/>
        <w:ind w:left="1276" w:right="0"/>
        <w:contextualSpacing/>
        <w:jc w:val="left"/>
        <w:rPr>
          <w:rFonts w:eastAsiaTheme="minorHAnsi" w:cstheme="minorBidi"/>
          <w:color w:val="auto"/>
          <w:lang w:eastAsia="en-US"/>
        </w:rPr>
      </w:pPr>
      <w:r w:rsidRPr="00815166">
        <w:rPr>
          <w:rFonts w:eastAsiaTheme="minorHAnsi" w:cstheme="minorBidi"/>
          <w:color w:val="auto"/>
          <w:lang w:eastAsia="en-US"/>
        </w:rPr>
        <w:t xml:space="preserve">Responden dalam penelitian ini sudah pernah membeli dan berperan aktif dalam proses keputusan pembelian </w:t>
      </w:r>
      <w:r w:rsidRPr="00815166">
        <w:rPr>
          <w:rFonts w:eastAsiaTheme="minorHAnsi" w:cstheme="minorBidi"/>
          <w:i/>
          <w:color w:val="auto"/>
          <w:lang w:eastAsia="en-US"/>
        </w:rPr>
        <w:t>chickhen nugget</w:t>
      </w:r>
      <w:r w:rsidRPr="00815166">
        <w:rPr>
          <w:rFonts w:eastAsiaTheme="minorHAnsi" w:cstheme="minorBidi"/>
          <w:color w:val="auto"/>
          <w:lang w:eastAsia="en-US"/>
        </w:rPr>
        <w:t xml:space="preserve"> Fiesta.</w:t>
      </w:r>
    </w:p>
    <w:p w:rsidR="00815166" w:rsidRPr="00815166" w:rsidRDefault="000E02F0" w:rsidP="0078535D">
      <w:pPr>
        <w:numPr>
          <w:ilvl w:val="0"/>
          <w:numId w:val="29"/>
        </w:numPr>
        <w:spacing w:after="160" w:line="360" w:lineRule="auto"/>
        <w:ind w:left="1276" w:right="0"/>
        <w:contextualSpacing/>
        <w:jc w:val="left"/>
        <w:rPr>
          <w:rFonts w:eastAsiaTheme="minorHAnsi" w:cstheme="minorBidi"/>
          <w:color w:val="auto"/>
          <w:lang w:eastAsia="en-US"/>
        </w:rPr>
      </w:pPr>
      <w:r w:rsidRPr="00815166">
        <w:rPr>
          <w:rFonts w:eastAsiaTheme="minorHAnsi" w:cstheme="minorBidi"/>
          <w:color w:val="auto"/>
          <w:lang w:eastAsia="en-US"/>
        </w:rPr>
        <w:t xml:space="preserve">Responden dalam penelitian ini adalah konsumen yang sudah pernah membeli, dan mengambil keputusan sendiri dalam pembelian, dan mengkonsumsi </w:t>
      </w:r>
      <w:r w:rsidRPr="00815166">
        <w:rPr>
          <w:rFonts w:eastAsiaTheme="minorHAnsi" w:cstheme="minorBidi"/>
          <w:i/>
          <w:color w:val="auto"/>
          <w:lang w:eastAsia="en-US"/>
        </w:rPr>
        <w:t>chickhen nugget</w:t>
      </w:r>
      <w:r w:rsidR="002F62BD" w:rsidRPr="00815166">
        <w:rPr>
          <w:rFonts w:eastAsiaTheme="minorHAnsi" w:cstheme="minorBidi"/>
          <w:color w:val="auto"/>
          <w:lang w:eastAsia="en-US"/>
        </w:rPr>
        <w:t xml:space="preserve"> Fiesta dengan jangka waktu 3</w:t>
      </w:r>
      <w:r w:rsidRPr="00815166">
        <w:rPr>
          <w:rFonts w:eastAsiaTheme="minorHAnsi" w:cstheme="minorBidi"/>
          <w:color w:val="auto"/>
          <w:lang w:eastAsia="en-US"/>
        </w:rPr>
        <w:t xml:space="preserve"> bulan terakhir.</w:t>
      </w:r>
    </w:p>
    <w:p w:rsidR="000E02F0" w:rsidRPr="000E02F0" w:rsidRDefault="000E02F0" w:rsidP="0078535D">
      <w:pPr>
        <w:numPr>
          <w:ilvl w:val="0"/>
          <w:numId w:val="28"/>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Sampel</w:t>
      </w:r>
    </w:p>
    <w:p w:rsidR="000E02F0" w:rsidRPr="000E02F0" w:rsidRDefault="000E02F0" w:rsidP="002F62B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Sampel adalah sub kelompok populasi yang dipilih untuk berpartisipasi dalam studi (Malhotra, 2009:364). Berikut adalah mengenai jumlah sampel yang digunakan dalam studi riset pemasaran.</w:t>
      </w:r>
    </w:p>
    <w:p w:rsidR="000E02F0" w:rsidRPr="000E02F0" w:rsidRDefault="000E02F0" w:rsidP="000E02F0">
      <w:pPr>
        <w:spacing w:after="200" w:line="360" w:lineRule="auto"/>
        <w:ind w:left="0" w:right="0" w:firstLine="0"/>
        <w:contextualSpacing/>
        <w:jc w:val="center"/>
        <w:rPr>
          <w:rFonts w:eastAsiaTheme="minorHAnsi" w:cstheme="minorBidi"/>
          <w:b/>
          <w:color w:val="auto"/>
          <w:sz w:val="22"/>
          <w:lang w:eastAsia="en-US"/>
        </w:rPr>
      </w:pPr>
      <w:r w:rsidRPr="000E02F0">
        <w:rPr>
          <w:rFonts w:eastAsiaTheme="minorHAnsi" w:cstheme="minorBidi"/>
          <w:b/>
          <w:color w:val="auto"/>
          <w:sz w:val="22"/>
          <w:lang w:eastAsia="en-US"/>
        </w:rPr>
        <w:t xml:space="preserve">Tabel 3.1 </w:t>
      </w:r>
      <w:r w:rsidRPr="000E02F0">
        <w:rPr>
          <w:rFonts w:eastAsiaTheme="minorHAnsi" w:cstheme="minorBidi"/>
          <w:color w:val="auto"/>
          <w:sz w:val="22"/>
          <w:lang w:eastAsia="en-US"/>
        </w:rPr>
        <w:t>Jumlah Sampel yang Digunakan untuk Studi Riset Pemasaran</w:t>
      </w:r>
    </w:p>
    <w:tbl>
      <w:tblPr>
        <w:tblStyle w:val="TableGrid"/>
        <w:tblW w:w="0" w:type="auto"/>
        <w:tblInd w:w="851" w:type="dxa"/>
        <w:tblLook w:val="04A0" w:firstRow="1" w:lastRow="0" w:firstColumn="1" w:lastColumn="0" w:noHBand="0" w:noVBand="1"/>
      </w:tblPr>
      <w:tblGrid>
        <w:gridCol w:w="3552"/>
        <w:gridCol w:w="3525"/>
      </w:tblGrid>
      <w:tr w:rsidR="000E02F0" w:rsidRPr="000E02F0" w:rsidTr="00123EF1">
        <w:tc>
          <w:tcPr>
            <w:tcW w:w="3964" w:type="dxa"/>
            <w:shd w:val="clear" w:color="auto" w:fill="FFFFFF" w:themeFill="background1"/>
            <w:vAlign w:val="center"/>
          </w:tcPr>
          <w:p w:rsidR="000E02F0" w:rsidRPr="000E02F0" w:rsidRDefault="000E02F0" w:rsidP="000E02F0">
            <w:pPr>
              <w:spacing w:after="200" w:line="360" w:lineRule="auto"/>
              <w:ind w:left="0" w:right="0" w:firstLine="0"/>
              <w:jc w:val="center"/>
              <w:rPr>
                <w:rFonts w:eastAsia="Calibri"/>
                <w:b/>
                <w:color w:val="auto"/>
              </w:rPr>
            </w:pPr>
            <w:r w:rsidRPr="000E02F0">
              <w:rPr>
                <w:rFonts w:eastAsia="Calibri"/>
                <w:b/>
                <w:color w:val="auto"/>
              </w:rPr>
              <w:t>Jenis Studi</w:t>
            </w:r>
          </w:p>
        </w:tc>
        <w:tc>
          <w:tcPr>
            <w:tcW w:w="3964" w:type="dxa"/>
            <w:shd w:val="clear" w:color="auto" w:fill="FFFFFF" w:themeFill="background1"/>
            <w:vAlign w:val="center"/>
          </w:tcPr>
          <w:p w:rsidR="000E02F0" w:rsidRPr="000E02F0" w:rsidRDefault="00310A57" w:rsidP="000E02F0">
            <w:pPr>
              <w:spacing w:after="200" w:line="360" w:lineRule="auto"/>
              <w:ind w:left="0" w:right="0" w:firstLine="0"/>
              <w:jc w:val="center"/>
              <w:rPr>
                <w:rFonts w:eastAsia="Calibri"/>
                <w:b/>
                <w:color w:val="auto"/>
              </w:rPr>
            </w:pPr>
            <w:r>
              <w:rPr>
                <w:rFonts w:eastAsia="Calibri"/>
                <w:b/>
                <w:color w:val="auto"/>
              </w:rPr>
              <w:t>Ukuran produk</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t>Riset identifikasi masalah</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500</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lastRenderedPageBreak/>
              <w:t>Riset penyesuaian masalah</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200</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t>Pengujian produk</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200</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t>Studi pengujian</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200</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t>Periklanan TV / Radio / Cetak (per iklan yang diuji)</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150</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color w:val="auto"/>
              </w:rPr>
            </w:pPr>
            <w:r w:rsidRPr="000E02F0">
              <w:rPr>
                <w:rFonts w:eastAsia="Calibri"/>
                <w:color w:val="auto"/>
              </w:rPr>
              <w:t>Audit pengujian pasar</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10 Toko</w:t>
            </w:r>
          </w:p>
        </w:tc>
      </w:tr>
      <w:tr w:rsidR="000E02F0" w:rsidRPr="000E02F0" w:rsidTr="00123EF1">
        <w:tc>
          <w:tcPr>
            <w:tcW w:w="3964" w:type="dxa"/>
            <w:vAlign w:val="center"/>
          </w:tcPr>
          <w:p w:rsidR="000E02F0" w:rsidRPr="000E02F0" w:rsidRDefault="000E02F0" w:rsidP="000E02F0">
            <w:pPr>
              <w:spacing w:after="200" w:line="360" w:lineRule="auto"/>
              <w:ind w:left="0" w:right="0" w:firstLine="0"/>
              <w:rPr>
                <w:rFonts w:eastAsia="Calibri"/>
                <w:i/>
                <w:color w:val="auto"/>
              </w:rPr>
            </w:pPr>
            <w:r w:rsidRPr="000E02F0">
              <w:rPr>
                <w:rFonts w:eastAsia="Calibri"/>
                <w:i/>
                <w:color w:val="auto"/>
              </w:rPr>
              <w:t>Focus Group</w:t>
            </w:r>
          </w:p>
        </w:tc>
        <w:tc>
          <w:tcPr>
            <w:tcW w:w="3964" w:type="dxa"/>
            <w:vAlign w:val="center"/>
          </w:tcPr>
          <w:p w:rsidR="000E02F0" w:rsidRPr="000E02F0" w:rsidRDefault="000E02F0" w:rsidP="000E02F0">
            <w:pPr>
              <w:spacing w:after="200" w:line="360" w:lineRule="auto"/>
              <w:ind w:left="0" w:right="0" w:firstLine="0"/>
              <w:jc w:val="center"/>
              <w:rPr>
                <w:rFonts w:eastAsia="Calibri"/>
                <w:color w:val="auto"/>
              </w:rPr>
            </w:pPr>
            <w:r w:rsidRPr="000E02F0">
              <w:rPr>
                <w:rFonts w:eastAsia="Calibri"/>
                <w:color w:val="auto"/>
              </w:rPr>
              <w:t>6 Kelompok</w:t>
            </w:r>
          </w:p>
        </w:tc>
      </w:tr>
    </w:tbl>
    <w:p w:rsidR="000E02F0" w:rsidRDefault="000E02F0" w:rsidP="00815166">
      <w:pPr>
        <w:spacing w:after="0" w:line="360" w:lineRule="auto"/>
        <w:ind w:left="0" w:right="0" w:firstLine="720"/>
        <w:contextualSpacing/>
        <w:rPr>
          <w:rFonts w:eastAsiaTheme="minorHAnsi" w:cstheme="minorBidi"/>
          <w:color w:val="auto"/>
          <w:sz w:val="22"/>
          <w:lang w:eastAsia="en-US"/>
        </w:rPr>
      </w:pPr>
      <w:r w:rsidRPr="000E02F0">
        <w:rPr>
          <w:rFonts w:eastAsiaTheme="minorHAnsi" w:cstheme="minorBidi"/>
          <w:color w:val="auto"/>
          <w:sz w:val="22"/>
          <w:lang w:eastAsia="en-US"/>
        </w:rPr>
        <w:t>Sumber: Malhotra, 2009:367</w:t>
      </w:r>
    </w:p>
    <w:p w:rsidR="00815166" w:rsidRPr="000E02F0" w:rsidRDefault="00815166" w:rsidP="000E02F0">
      <w:pPr>
        <w:spacing w:after="0" w:line="360" w:lineRule="auto"/>
        <w:ind w:left="0" w:right="0" w:firstLine="0"/>
        <w:contextualSpacing/>
        <w:rPr>
          <w:rFonts w:eastAsiaTheme="minorHAnsi" w:cstheme="minorBidi"/>
          <w:color w:val="auto"/>
          <w:sz w:val="22"/>
          <w:lang w:eastAsia="en-US"/>
        </w:rPr>
      </w:pPr>
    </w:p>
    <w:p w:rsidR="000E02F0" w:rsidRPr="000E02F0" w:rsidRDefault="000E02F0" w:rsidP="00815166">
      <w:pPr>
        <w:spacing w:after="0" w:line="360" w:lineRule="auto"/>
        <w:ind w:left="0"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Dalam penelitian ini jumlah sampel yang digunakan sebesar 200 responden berdasarkan studi pengujian pasar sesuai dengan tabel 3.1 di atas. Untuk mengantisipasi tingkat kesalahan sampel ditambah sebanyak 5% dari total responden. Penambahan tersebut dimaksudkan apabila terdapat kesalahan atau </w:t>
      </w:r>
      <w:r w:rsidRPr="000E02F0">
        <w:rPr>
          <w:rFonts w:eastAsiaTheme="minorHAnsi" w:cstheme="minorBidi"/>
          <w:i/>
          <w:color w:val="auto"/>
          <w:lang w:eastAsia="en-US"/>
        </w:rPr>
        <w:t>error</w:t>
      </w:r>
      <w:r w:rsidRPr="000E02F0">
        <w:rPr>
          <w:rFonts w:eastAsiaTheme="minorHAnsi" w:cstheme="minorBidi"/>
          <w:color w:val="auto"/>
          <w:lang w:eastAsia="en-US"/>
        </w:rPr>
        <w:t xml:space="preserve"> dalam pengisian angket yang tidak terjawab atau terjawab asal-asalan, maka total jumlah sampel menjadi 210 sampel (Malhotra, 2009:369).</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 xml:space="preserve">Teknik sampling yang digunakan dalam penelitian ini adalah </w:t>
      </w:r>
      <w:r w:rsidRPr="000E02F0">
        <w:rPr>
          <w:rFonts w:eastAsiaTheme="minorHAnsi" w:cstheme="minorBidi"/>
          <w:i/>
          <w:color w:val="auto"/>
          <w:lang w:eastAsia="en-US"/>
        </w:rPr>
        <w:t>nonprobability sampling</w:t>
      </w:r>
      <w:r w:rsidRPr="000E02F0">
        <w:rPr>
          <w:rFonts w:eastAsiaTheme="minorHAnsi" w:cstheme="minorBidi"/>
          <w:color w:val="auto"/>
          <w:lang w:eastAsia="en-US"/>
        </w:rPr>
        <w:t xml:space="preserve">. Metode pengambilan sampel yang digunakan adalah </w:t>
      </w:r>
      <w:r w:rsidRPr="000E02F0">
        <w:rPr>
          <w:rFonts w:eastAsiaTheme="minorHAnsi" w:cstheme="minorBidi"/>
          <w:i/>
          <w:color w:val="auto"/>
          <w:lang w:eastAsia="en-US"/>
        </w:rPr>
        <w:t>judgemental sampling</w:t>
      </w:r>
      <w:r w:rsidRPr="000E02F0">
        <w:rPr>
          <w:rFonts w:eastAsiaTheme="minorHAnsi" w:cstheme="minorBidi"/>
          <w:color w:val="auto"/>
          <w:lang w:eastAsia="en-US"/>
        </w:rPr>
        <w:t>. Sehingga peneliti memilih elemen-elemen tersebut mewakili atau memang sesuai dengan karakteristik responden dari populasi yang diteliti.</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p>
    <w:p w:rsidR="000E02F0" w:rsidRPr="000E02F0" w:rsidRDefault="000E02F0" w:rsidP="0078535D">
      <w:pPr>
        <w:numPr>
          <w:ilvl w:val="0"/>
          <w:numId w:val="26"/>
        </w:numPr>
        <w:spacing w:after="0" w:line="360" w:lineRule="auto"/>
        <w:ind w:left="0" w:right="0" w:hanging="426"/>
        <w:contextualSpacing/>
        <w:jc w:val="left"/>
        <w:rPr>
          <w:rFonts w:eastAsiaTheme="minorHAnsi" w:cstheme="minorBidi"/>
          <w:b/>
          <w:color w:val="auto"/>
          <w:lang w:eastAsia="en-US"/>
        </w:rPr>
      </w:pPr>
      <w:r w:rsidRPr="000E02F0">
        <w:rPr>
          <w:rFonts w:eastAsiaTheme="minorHAnsi" w:cstheme="minorBidi"/>
          <w:b/>
          <w:color w:val="auto"/>
          <w:lang w:eastAsia="en-US"/>
        </w:rPr>
        <w:t>Variabel dan Defiisi Operasional</w:t>
      </w:r>
    </w:p>
    <w:p w:rsid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 xml:space="preserve">Variabel merupakan atribut seseorang, atau objek yang mempunyai “variasi” antara satu orang dengan yang lain atau satu objek denngan objek lain (Sugiyono, 2012:38). Dalam penelitian ini terdapat dua jenis variabel yang digunakan, yakni variabel bebas </w:t>
      </w:r>
      <w:r w:rsidRPr="000E02F0">
        <w:rPr>
          <w:rFonts w:eastAsiaTheme="minorHAnsi" w:cstheme="minorBidi"/>
          <w:i/>
          <w:color w:val="auto"/>
          <w:lang w:eastAsia="en-US"/>
        </w:rPr>
        <w:t>(indpendent variable)</w:t>
      </w:r>
      <w:r w:rsidRPr="000E02F0">
        <w:rPr>
          <w:rFonts w:eastAsiaTheme="minorHAnsi" w:cstheme="minorBidi"/>
          <w:color w:val="auto"/>
          <w:lang w:eastAsia="en-US"/>
        </w:rPr>
        <w:t xml:space="preserve"> dan variabel terikat </w:t>
      </w:r>
      <w:r w:rsidRPr="000E02F0">
        <w:rPr>
          <w:rFonts w:eastAsiaTheme="minorHAnsi" w:cstheme="minorBidi"/>
          <w:i/>
          <w:color w:val="auto"/>
          <w:lang w:eastAsia="en-US"/>
        </w:rPr>
        <w:t>(dependent variable)</w:t>
      </w:r>
      <w:r w:rsidRPr="000E02F0">
        <w:rPr>
          <w:rFonts w:eastAsiaTheme="minorHAnsi" w:cstheme="minorBidi"/>
          <w:color w:val="auto"/>
          <w:lang w:eastAsia="en-US"/>
        </w:rPr>
        <w:t xml:space="preserve">. Berikut definisi operasional dari masing-masing variabel yang digunakan dalam penelitian ini. </w:t>
      </w:r>
    </w:p>
    <w:p w:rsidR="00141978" w:rsidRDefault="00141978" w:rsidP="000E02F0">
      <w:pPr>
        <w:spacing w:after="0" w:line="360" w:lineRule="auto"/>
        <w:ind w:left="0" w:right="0" w:firstLine="0"/>
        <w:contextualSpacing/>
        <w:rPr>
          <w:rFonts w:eastAsiaTheme="minorHAnsi" w:cstheme="minorBidi"/>
          <w:color w:val="auto"/>
          <w:lang w:eastAsia="en-US"/>
        </w:rPr>
      </w:pPr>
    </w:p>
    <w:p w:rsidR="00141978" w:rsidRDefault="00141978" w:rsidP="000E02F0">
      <w:pPr>
        <w:spacing w:after="0" w:line="360" w:lineRule="auto"/>
        <w:ind w:left="0" w:right="0" w:firstLine="0"/>
        <w:contextualSpacing/>
        <w:rPr>
          <w:rFonts w:eastAsiaTheme="minorHAnsi" w:cstheme="minorBidi"/>
          <w:color w:val="auto"/>
          <w:lang w:eastAsia="en-US"/>
        </w:rPr>
      </w:pPr>
    </w:p>
    <w:p w:rsidR="00141978" w:rsidRPr="000E02F0" w:rsidRDefault="00141978" w:rsidP="000E02F0">
      <w:pPr>
        <w:spacing w:after="0" w:line="360" w:lineRule="auto"/>
        <w:ind w:left="0" w:right="0" w:firstLine="0"/>
        <w:contextualSpacing/>
        <w:rPr>
          <w:rFonts w:eastAsiaTheme="minorHAnsi" w:cstheme="minorBidi"/>
          <w:color w:val="auto"/>
          <w:lang w:eastAsia="en-US"/>
        </w:rPr>
      </w:pPr>
    </w:p>
    <w:p w:rsidR="000E02F0" w:rsidRPr="000E02F0" w:rsidRDefault="000E02F0" w:rsidP="0078535D">
      <w:pPr>
        <w:numPr>
          <w:ilvl w:val="0"/>
          <w:numId w:val="30"/>
        </w:numPr>
        <w:spacing w:after="0" w:line="360" w:lineRule="auto"/>
        <w:ind w:left="28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Variabel Bebas </w:t>
      </w:r>
      <w:r w:rsidRPr="000E02F0">
        <w:rPr>
          <w:rFonts w:eastAsiaTheme="minorHAnsi" w:cstheme="minorBidi"/>
          <w:b/>
          <w:i/>
          <w:color w:val="auto"/>
          <w:lang w:eastAsia="en-US"/>
        </w:rPr>
        <w:t xml:space="preserve">(Indpendent Variable) </w:t>
      </w:r>
      <w:r w:rsidRPr="000E02F0">
        <w:rPr>
          <w:rFonts w:eastAsiaTheme="minorHAnsi" w:cstheme="minorBidi"/>
          <w:b/>
          <w:color w:val="auto"/>
          <w:lang w:eastAsia="en-US"/>
        </w:rPr>
        <w:t>(X)</w:t>
      </w:r>
    </w:p>
    <w:p w:rsidR="000E02F0" w:rsidRPr="000E02F0" w:rsidRDefault="00141978" w:rsidP="00141978">
      <w:pPr>
        <w:spacing w:after="0" w:line="360" w:lineRule="auto"/>
        <w:ind w:left="142" w:right="0" w:firstLine="0"/>
        <w:contextualSpacing/>
        <w:jc w:val="left"/>
        <w:rPr>
          <w:rFonts w:eastAsiaTheme="minorHAnsi" w:cstheme="minorBidi"/>
          <w:b/>
          <w:color w:val="auto"/>
          <w:lang w:eastAsia="en-US"/>
        </w:rPr>
      </w:pPr>
      <w:r>
        <w:rPr>
          <w:rFonts w:eastAsiaTheme="minorHAnsi" w:cstheme="minorBidi"/>
          <w:b/>
          <w:color w:val="auto"/>
          <w:lang w:eastAsia="en-US"/>
        </w:rPr>
        <w:t xml:space="preserve">a. </w:t>
      </w:r>
      <w:r w:rsidR="000E02F0" w:rsidRPr="000E02F0">
        <w:rPr>
          <w:rFonts w:eastAsiaTheme="minorHAnsi" w:cstheme="minorBidi"/>
          <w:b/>
          <w:color w:val="auto"/>
          <w:lang w:eastAsia="en-US"/>
        </w:rPr>
        <w:t>Citra Merek (X</w:t>
      </w:r>
      <w:r w:rsidR="000E02F0" w:rsidRPr="000E02F0">
        <w:rPr>
          <w:rFonts w:eastAsiaTheme="minorHAnsi" w:cstheme="minorBidi"/>
          <w:b/>
          <w:color w:val="auto"/>
          <w:vertAlign w:val="subscript"/>
          <w:lang w:eastAsia="en-US"/>
        </w:rPr>
        <w:t>1</w:t>
      </w:r>
      <w:r w:rsidR="000E02F0" w:rsidRPr="000E02F0">
        <w:rPr>
          <w:rFonts w:eastAsiaTheme="minorHAnsi" w:cstheme="minorBidi"/>
          <w:b/>
          <w:color w:val="auto"/>
          <w:lang w:eastAsia="en-US"/>
        </w:rPr>
        <w:t>)</w:t>
      </w:r>
    </w:p>
    <w:p w:rsidR="000E02F0" w:rsidRPr="000E02F0" w:rsidRDefault="000E02F0" w:rsidP="000E02F0">
      <w:pPr>
        <w:spacing w:after="0" w:line="360" w:lineRule="auto"/>
        <w:ind w:left="0" w:right="0" w:firstLine="0"/>
        <w:contextualSpacing/>
        <w:rPr>
          <w:rFonts w:eastAsiaTheme="minorHAnsi"/>
          <w:color w:val="auto"/>
          <w:lang w:eastAsia="en-US"/>
        </w:rPr>
      </w:pPr>
      <w:r w:rsidRPr="000E02F0">
        <w:rPr>
          <w:rFonts w:eastAsiaTheme="minorHAnsi"/>
          <w:color w:val="auto"/>
          <w:lang w:eastAsia="en-US"/>
        </w:rPr>
        <w:t xml:space="preserve">Citra merek adalah persepsi konsumen mengenai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yang mendeskripsikan tentang asosiasi dan keyakinan konsumen terhadap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yang terdapat di dalam ingatan atau benak konsumen. Indikator yang digunakan untuk mengukur citra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antara lain:</w:t>
      </w:r>
    </w:p>
    <w:p w:rsidR="000E02F0" w:rsidRPr="000E02F0" w:rsidRDefault="000E02F0" w:rsidP="0078535D">
      <w:pPr>
        <w:numPr>
          <w:ilvl w:val="0"/>
          <w:numId w:val="46"/>
        </w:numPr>
        <w:spacing w:after="0" w:line="360" w:lineRule="auto"/>
        <w:ind w:left="426" w:right="0" w:hanging="426"/>
        <w:contextualSpacing/>
        <w:jc w:val="left"/>
        <w:rPr>
          <w:rFonts w:eastAsiaTheme="minorHAnsi"/>
          <w:i/>
          <w:color w:val="auto"/>
          <w:lang w:eastAsia="en-US"/>
        </w:rPr>
      </w:pPr>
      <w:r w:rsidRPr="000E02F0">
        <w:rPr>
          <w:rFonts w:eastAsiaTheme="minorHAnsi"/>
          <w:i/>
          <w:color w:val="auto"/>
          <w:lang w:eastAsia="en-US"/>
        </w:rPr>
        <w:t>Strenght of brand association (X</w:t>
      </w:r>
      <w:r w:rsidRPr="000E02F0">
        <w:rPr>
          <w:rFonts w:eastAsiaTheme="minorHAnsi"/>
          <w:i/>
          <w:color w:val="auto"/>
          <w:vertAlign w:val="subscript"/>
          <w:lang w:eastAsia="en-US"/>
        </w:rPr>
        <w:t>1.1</w:t>
      </w:r>
      <w:r w:rsidRPr="000E02F0">
        <w:rPr>
          <w:rFonts w:eastAsiaTheme="minorHAnsi"/>
          <w:i/>
          <w:color w:val="auto"/>
          <w:lang w:eastAsia="en-US"/>
        </w:rPr>
        <w:t>)</w:t>
      </w:r>
    </w:p>
    <w:p w:rsidR="000E02F0" w:rsidRPr="000E02F0" w:rsidRDefault="000E02F0" w:rsidP="00141978">
      <w:pPr>
        <w:spacing w:after="0" w:line="360" w:lineRule="auto"/>
        <w:ind w:left="426" w:right="0" w:firstLine="720"/>
        <w:contextualSpacing/>
        <w:rPr>
          <w:rFonts w:eastAsiaTheme="minorHAnsi"/>
          <w:i/>
          <w:color w:val="auto"/>
          <w:lang w:eastAsia="en-US"/>
        </w:rPr>
      </w:pPr>
      <w:r w:rsidRPr="000E02F0">
        <w:rPr>
          <w:rFonts w:eastAsiaTheme="minorHAnsi"/>
          <w:color w:val="auto"/>
          <w:lang w:eastAsia="en-US"/>
        </w:rPr>
        <w:t xml:space="preserve">Adalah kesesuaian antara kualitas dan kuantitas yang ada dengan proses informasi yang diterima oleh konsumen, semakin dalam konsumen memikirkan tentang informasi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maka akan membuat konsumen mengeluarkan pengetahuan akan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yang dimilikinya, dan akhirnya yang terkuat akan menghasilkan kekuatan asosiasi merek. Pernyataan yang digunakan untuk megukur </w:t>
      </w:r>
      <w:r w:rsidRPr="000E02F0">
        <w:rPr>
          <w:rFonts w:eastAsiaTheme="minorHAnsi"/>
          <w:i/>
          <w:color w:val="auto"/>
          <w:lang w:eastAsia="en-US"/>
        </w:rPr>
        <w:t xml:space="preserve">Strenght of brand associatio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yakni: </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rasa yang ena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1</w:t>
      </w:r>
      <w:r w:rsidR="00141978" w:rsidRPr="00141978">
        <w:rPr>
          <w:rFonts w:eastAsiaTheme="minorHAnsi"/>
          <w:color w:val="000000" w:themeColor="text1"/>
          <w:lang w:eastAsia="en-US"/>
        </w:rPr>
        <w:t>)</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udah didapatkan</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2</w:t>
      </w:r>
      <w:r w:rsidR="00141978" w:rsidRPr="00141978">
        <w:rPr>
          <w:rFonts w:eastAsiaTheme="minorHAnsi"/>
          <w:color w:val="000000" w:themeColor="text1"/>
          <w:lang w:eastAsia="en-US"/>
        </w:rPr>
        <w:t>)</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iklan yang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3</w:t>
      </w:r>
      <w:r w:rsidR="00141978" w:rsidRPr="00141978">
        <w:rPr>
          <w:rFonts w:eastAsiaTheme="minorHAnsi"/>
          <w:color w:val="000000" w:themeColor="text1"/>
          <w:lang w:eastAsia="en-US"/>
        </w:rPr>
        <w:t>)</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yang praktis</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4</w:t>
      </w:r>
      <w:r w:rsidR="00141978" w:rsidRPr="00141978">
        <w:rPr>
          <w:rFonts w:eastAsiaTheme="minorHAnsi"/>
          <w:color w:val="000000" w:themeColor="text1"/>
          <w:lang w:eastAsia="en-US"/>
        </w:rPr>
        <w:t>)</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ara penyajian Chickhen Nugget Fiesta mud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5</w:t>
      </w:r>
      <w:r w:rsidR="00141978" w:rsidRPr="00141978">
        <w:rPr>
          <w:rFonts w:eastAsiaTheme="minorHAnsi"/>
          <w:color w:val="000000" w:themeColor="text1"/>
          <w:lang w:eastAsia="en-US"/>
        </w:rPr>
        <w:t>)</w:t>
      </w:r>
    </w:p>
    <w:p w:rsidR="00C0209E" w:rsidRPr="00C0209E"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berwarna</w:t>
      </w:r>
      <w:r w:rsidR="00141978" w:rsidRPr="00141978">
        <w:rPr>
          <w:rFonts w:eastAsiaTheme="minorHAnsi"/>
          <w:color w:val="000000" w:themeColor="text1"/>
          <w:szCs w:val="24"/>
          <w:lang w:eastAsia="en-US"/>
        </w:rPr>
        <w:t xml:space="preserve"> </w:t>
      </w:r>
      <w:r w:rsidRPr="00C0209E">
        <w:rPr>
          <w:rFonts w:eastAsiaTheme="minorHAnsi"/>
          <w:color w:val="000000" w:themeColor="text1"/>
          <w:szCs w:val="24"/>
          <w:lang w:eastAsia="en-US"/>
        </w:rPr>
        <w:t>mer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6</w:t>
      </w:r>
      <w:r w:rsidR="00141978" w:rsidRPr="00141978">
        <w:rPr>
          <w:rFonts w:eastAsiaTheme="minorHAnsi"/>
          <w:color w:val="000000" w:themeColor="text1"/>
          <w:lang w:eastAsia="en-US"/>
        </w:rPr>
        <w:t>)</w:t>
      </w:r>
    </w:p>
    <w:p w:rsidR="000E02F0" w:rsidRPr="00141978" w:rsidRDefault="00C0209E" w:rsidP="0078535D">
      <w:pPr>
        <w:numPr>
          <w:ilvl w:val="0"/>
          <w:numId w:val="47"/>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Tagline Chickhen Nugget Fiesta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sidRPr="00141978">
        <w:rPr>
          <w:rFonts w:eastAsiaTheme="minorHAnsi"/>
          <w:color w:val="000000" w:themeColor="text1"/>
          <w:vertAlign w:val="subscript"/>
          <w:lang w:eastAsia="en-US"/>
        </w:rPr>
        <w:t>1.1.7</w:t>
      </w:r>
      <w:r w:rsidR="00141978" w:rsidRPr="00141978">
        <w:rPr>
          <w:rFonts w:eastAsiaTheme="minorHAnsi"/>
          <w:color w:val="000000" w:themeColor="text1"/>
          <w:lang w:eastAsia="en-US"/>
        </w:rPr>
        <w:t>)</w:t>
      </w:r>
    </w:p>
    <w:p w:rsidR="00141978" w:rsidRPr="00141978" w:rsidRDefault="00141978" w:rsidP="00141978">
      <w:pPr>
        <w:spacing w:after="160" w:line="360" w:lineRule="auto"/>
        <w:ind w:left="2421" w:right="0" w:firstLine="0"/>
        <w:contextualSpacing/>
        <w:jc w:val="left"/>
        <w:rPr>
          <w:rFonts w:eastAsiaTheme="minorHAnsi"/>
          <w:color w:val="auto"/>
          <w:szCs w:val="24"/>
          <w:lang w:eastAsia="en-US"/>
        </w:rPr>
      </w:pPr>
    </w:p>
    <w:p w:rsidR="000E02F0" w:rsidRPr="000E02F0" w:rsidRDefault="000E02F0" w:rsidP="0078535D">
      <w:pPr>
        <w:numPr>
          <w:ilvl w:val="0"/>
          <w:numId w:val="46"/>
        </w:numPr>
        <w:spacing w:after="0" w:line="360" w:lineRule="auto"/>
        <w:ind w:left="426" w:right="0" w:hanging="426"/>
        <w:contextualSpacing/>
        <w:jc w:val="left"/>
        <w:rPr>
          <w:rFonts w:eastAsiaTheme="minorHAnsi"/>
          <w:color w:val="auto"/>
          <w:lang w:eastAsia="en-US"/>
        </w:rPr>
      </w:pPr>
      <w:r w:rsidRPr="000E02F0">
        <w:rPr>
          <w:rFonts w:eastAsiaTheme="minorHAnsi"/>
          <w:i/>
          <w:color w:val="auto"/>
          <w:lang w:eastAsia="en-US"/>
        </w:rPr>
        <w:t>Favorability of brand association</w:t>
      </w:r>
      <w:r w:rsidRPr="000E02F0">
        <w:rPr>
          <w:rFonts w:eastAsiaTheme="minorHAnsi"/>
          <w:color w:val="auto"/>
          <w:lang w:eastAsia="en-US"/>
        </w:rPr>
        <w:t>(X</w:t>
      </w:r>
      <w:r w:rsidRPr="000E02F0">
        <w:rPr>
          <w:rFonts w:eastAsiaTheme="minorHAnsi"/>
          <w:color w:val="auto"/>
          <w:vertAlign w:val="subscript"/>
          <w:lang w:eastAsia="en-US"/>
        </w:rPr>
        <w:t>1.2</w:t>
      </w:r>
      <w:r w:rsidRPr="000E02F0">
        <w:rPr>
          <w:rFonts w:eastAsiaTheme="minorHAnsi"/>
          <w:color w:val="auto"/>
          <w:lang w:eastAsia="en-US"/>
        </w:rPr>
        <w:t>)</w:t>
      </w:r>
    </w:p>
    <w:p w:rsidR="000E02F0" w:rsidRPr="000E02F0" w:rsidRDefault="000E02F0" w:rsidP="00141978">
      <w:pPr>
        <w:spacing w:after="0" w:line="360" w:lineRule="auto"/>
        <w:ind w:left="426" w:right="0" w:firstLine="720"/>
        <w:contextualSpacing/>
        <w:rPr>
          <w:rFonts w:eastAsiaTheme="minorHAnsi"/>
          <w:color w:val="auto"/>
          <w:lang w:eastAsia="en-US"/>
        </w:rPr>
      </w:pPr>
      <w:r w:rsidRPr="000E02F0">
        <w:rPr>
          <w:rFonts w:eastAsiaTheme="minorHAnsi"/>
          <w:color w:val="auto"/>
          <w:lang w:eastAsia="en-US"/>
        </w:rPr>
        <w:t xml:space="preserve">Merupakan sesuatu yang terbentuk dari pemikiran konsumen pada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yang berdasarkan relevansi antara atribut dan manfaat yang dapat memenuhi kebutuhan dan keinginan mereka, secara positif terhadap keseluruhan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Pernyataan yang </w:t>
      </w:r>
      <w:r w:rsidRPr="000E02F0">
        <w:rPr>
          <w:rFonts w:eastAsiaTheme="minorHAnsi"/>
          <w:color w:val="auto"/>
          <w:lang w:eastAsia="en-US"/>
        </w:rPr>
        <w:lastRenderedPageBreak/>
        <w:t xml:space="preserve">digunakan untuk megukur </w:t>
      </w:r>
      <w:r w:rsidRPr="000E02F0">
        <w:rPr>
          <w:rFonts w:eastAsiaTheme="minorHAnsi"/>
          <w:i/>
          <w:color w:val="auto"/>
          <w:lang w:eastAsia="en-US"/>
        </w:rPr>
        <w:t xml:space="preserve">favorability of brand associatio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yakni:</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rasa yang ena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1</w:t>
      </w:r>
      <w:r w:rsidR="00141978" w:rsidRPr="00141978">
        <w:rPr>
          <w:rFonts w:eastAsiaTheme="minorHAnsi"/>
          <w:color w:val="000000" w:themeColor="text1"/>
          <w:lang w:eastAsia="en-US"/>
        </w:rPr>
        <w:t>)</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udah didapatkan</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2</w:t>
      </w:r>
      <w:r w:rsidR="00141978" w:rsidRPr="00141978">
        <w:rPr>
          <w:rFonts w:eastAsiaTheme="minorHAnsi"/>
          <w:color w:val="000000" w:themeColor="text1"/>
          <w:lang w:eastAsia="en-US"/>
        </w:rPr>
        <w:t>)</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iklan yang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3</w:t>
      </w:r>
      <w:r w:rsidR="00141978" w:rsidRPr="00141978">
        <w:rPr>
          <w:rFonts w:eastAsiaTheme="minorHAnsi"/>
          <w:color w:val="000000" w:themeColor="text1"/>
          <w:lang w:eastAsia="en-US"/>
        </w:rPr>
        <w:t>)</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yang praktis</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4</w:t>
      </w:r>
      <w:r w:rsidR="00141978" w:rsidRPr="00141978">
        <w:rPr>
          <w:rFonts w:eastAsiaTheme="minorHAnsi"/>
          <w:color w:val="000000" w:themeColor="text1"/>
          <w:lang w:eastAsia="en-US"/>
        </w:rPr>
        <w:t>)</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ara penyajian Chickhen Nugget Fiesta mud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5</w:t>
      </w:r>
      <w:r w:rsidR="00141978" w:rsidRPr="00141978">
        <w:rPr>
          <w:rFonts w:eastAsiaTheme="minorHAnsi"/>
          <w:color w:val="000000" w:themeColor="text1"/>
          <w:lang w:eastAsia="en-US"/>
        </w:rPr>
        <w:t>)</w:t>
      </w:r>
    </w:p>
    <w:p w:rsidR="00C0209E" w:rsidRPr="00C0209E"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berwarna</w:t>
      </w:r>
      <w:r w:rsidR="00141978" w:rsidRPr="00141978">
        <w:rPr>
          <w:rFonts w:eastAsiaTheme="minorHAnsi"/>
          <w:color w:val="000000" w:themeColor="text1"/>
          <w:szCs w:val="24"/>
          <w:lang w:eastAsia="en-US"/>
        </w:rPr>
        <w:t xml:space="preserve"> </w:t>
      </w:r>
      <w:r w:rsidRPr="00C0209E">
        <w:rPr>
          <w:rFonts w:eastAsiaTheme="minorHAnsi"/>
          <w:color w:val="000000" w:themeColor="text1"/>
          <w:szCs w:val="24"/>
          <w:lang w:eastAsia="en-US"/>
        </w:rPr>
        <w:t>mer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6</w:t>
      </w:r>
      <w:r w:rsidR="00141978" w:rsidRPr="00141978">
        <w:rPr>
          <w:rFonts w:eastAsiaTheme="minorHAnsi"/>
          <w:color w:val="000000" w:themeColor="text1"/>
          <w:lang w:eastAsia="en-US"/>
        </w:rPr>
        <w:t>)</w:t>
      </w:r>
    </w:p>
    <w:p w:rsidR="000E02F0" w:rsidRPr="00141978" w:rsidRDefault="00C0209E" w:rsidP="0078535D">
      <w:pPr>
        <w:numPr>
          <w:ilvl w:val="0"/>
          <w:numId w:val="48"/>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Tagline Chickhen Nugget Fiesta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2</w:t>
      </w:r>
      <w:r w:rsidR="00141978" w:rsidRPr="00141978">
        <w:rPr>
          <w:rFonts w:eastAsiaTheme="minorHAnsi"/>
          <w:color w:val="000000" w:themeColor="text1"/>
          <w:vertAlign w:val="subscript"/>
          <w:lang w:eastAsia="en-US"/>
        </w:rPr>
        <w:t>.7</w:t>
      </w:r>
      <w:r w:rsidR="00141978" w:rsidRPr="00141978">
        <w:rPr>
          <w:rFonts w:eastAsiaTheme="minorHAnsi"/>
          <w:color w:val="000000" w:themeColor="text1"/>
          <w:lang w:eastAsia="en-US"/>
        </w:rPr>
        <w:t>)</w:t>
      </w:r>
    </w:p>
    <w:p w:rsidR="000E02F0" w:rsidRPr="000E02F0" w:rsidRDefault="000E02F0" w:rsidP="000E02F0">
      <w:pPr>
        <w:spacing w:after="0" w:line="360" w:lineRule="auto"/>
        <w:ind w:left="0" w:right="0" w:firstLine="0"/>
        <w:contextualSpacing/>
        <w:rPr>
          <w:rFonts w:eastAsiaTheme="minorHAnsi"/>
          <w:color w:val="auto"/>
          <w:lang w:eastAsia="en-US"/>
        </w:rPr>
      </w:pPr>
    </w:p>
    <w:p w:rsidR="000E02F0" w:rsidRPr="000E02F0" w:rsidRDefault="000E02F0" w:rsidP="0078535D">
      <w:pPr>
        <w:numPr>
          <w:ilvl w:val="0"/>
          <w:numId w:val="46"/>
        </w:numPr>
        <w:spacing w:after="0" w:line="360" w:lineRule="auto"/>
        <w:ind w:left="426" w:right="0" w:hanging="426"/>
        <w:contextualSpacing/>
        <w:jc w:val="left"/>
        <w:rPr>
          <w:rFonts w:eastAsiaTheme="minorHAnsi"/>
          <w:color w:val="auto"/>
          <w:lang w:eastAsia="en-US"/>
        </w:rPr>
      </w:pPr>
      <w:r w:rsidRPr="000E02F0">
        <w:rPr>
          <w:rFonts w:eastAsiaTheme="minorHAnsi"/>
          <w:i/>
          <w:color w:val="auto"/>
          <w:lang w:eastAsia="en-US"/>
        </w:rPr>
        <w:t>Uniqueness of brand association</w:t>
      </w:r>
      <w:r w:rsidRPr="000E02F0">
        <w:rPr>
          <w:rFonts w:eastAsiaTheme="minorHAnsi"/>
          <w:color w:val="auto"/>
          <w:lang w:eastAsia="en-US"/>
        </w:rPr>
        <w:t>(X</w:t>
      </w:r>
      <w:r w:rsidRPr="000E02F0">
        <w:rPr>
          <w:rFonts w:eastAsiaTheme="minorHAnsi"/>
          <w:color w:val="auto"/>
          <w:vertAlign w:val="subscript"/>
          <w:lang w:eastAsia="en-US"/>
        </w:rPr>
        <w:t>2.3</w:t>
      </w:r>
      <w:r w:rsidRPr="000E02F0">
        <w:rPr>
          <w:rFonts w:eastAsiaTheme="minorHAnsi"/>
          <w:color w:val="auto"/>
          <w:lang w:eastAsia="en-US"/>
        </w:rPr>
        <w:t>)</w:t>
      </w:r>
    </w:p>
    <w:p w:rsidR="000E02F0" w:rsidRPr="000E02F0" w:rsidRDefault="000E02F0" w:rsidP="00141978">
      <w:pPr>
        <w:spacing w:after="0" w:line="360" w:lineRule="auto"/>
        <w:ind w:left="426" w:right="0" w:firstLine="720"/>
        <w:contextualSpacing/>
        <w:rPr>
          <w:rFonts w:eastAsiaTheme="minorHAnsi"/>
          <w:color w:val="auto"/>
          <w:lang w:eastAsia="en-US"/>
        </w:rPr>
      </w:pPr>
      <w:r w:rsidRPr="000E02F0">
        <w:rPr>
          <w:rFonts w:eastAsiaTheme="minorHAnsi"/>
          <w:color w:val="auto"/>
          <w:lang w:eastAsia="en-US"/>
        </w:rPr>
        <w:t xml:space="preserve">Adalah asosiasi merek yang  mempunyai suatu keunikan proposisi penjualan yang memberikan alasan yakni mengapa konsumen harus membeli merek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Pernyataan yang digunakan untuk megukur </w:t>
      </w:r>
      <w:r w:rsidRPr="000E02F0">
        <w:rPr>
          <w:rFonts w:eastAsiaTheme="minorHAnsi"/>
          <w:i/>
          <w:color w:val="auto"/>
          <w:lang w:eastAsia="en-US"/>
        </w:rPr>
        <w:t xml:space="preserve">uniqueness of brand associatio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yakni:</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rasa yang ena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1</w:t>
      </w:r>
      <w:r w:rsidR="00141978" w:rsidRPr="00141978">
        <w:rPr>
          <w:rFonts w:eastAsiaTheme="minorHAnsi"/>
          <w:color w:val="000000" w:themeColor="text1"/>
          <w:lang w:eastAsia="en-US"/>
        </w:rPr>
        <w:t>)</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udah didapatkan</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2</w:t>
      </w:r>
      <w:r w:rsidR="00141978" w:rsidRPr="00141978">
        <w:rPr>
          <w:rFonts w:eastAsiaTheme="minorHAnsi"/>
          <w:color w:val="000000" w:themeColor="text1"/>
          <w:lang w:eastAsia="en-US"/>
        </w:rPr>
        <w:t>)</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iklan yang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3</w:t>
      </w:r>
      <w:r w:rsidR="00141978" w:rsidRPr="00141978">
        <w:rPr>
          <w:rFonts w:eastAsiaTheme="minorHAnsi"/>
          <w:color w:val="000000" w:themeColor="text1"/>
          <w:lang w:eastAsia="en-US"/>
        </w:rPr>
        <w:t>)</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yang praktis</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4</w:t>
      </w:r>
      <w:r w:rsidR="00141978" w:rsidRPr="00141978">
        <w:rPr>
          <w:rFonts w:eastAsiaTheme="minorHAnsi"/>
          <w:color w:val="000000" w:themeColor="text1"/>
          <w:lang w:eastAsia="en-US"/>
        </w:rPr>
        <w:t>)</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ara penyajian Chickhen Nugget Fiesta mud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5</w:t>
      </w:r>
      <w:r w:rsidR="00141978" w:rsidRPr="00141978">
        <w:rPr>
          <w:rFonts w:eastAsiaTheme="minorHAnsi"/>
          <w:color w:val="000000" w:themeColor="text1"/>
          <w:lang w:eastAsia="en-US"/>
        </w:rPr>
        <w:t>)</w:t>
      </w:r>
    </w:p>
    <w:p w:rsidR="00C0209E" w:rsidRPr="00C0209E"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Chickhen nugget fiesta memiliki kemasan berwarna</w:t>
      </w:r>
      <w:r w:rsidR="00141978" w:rsidRPr="00141978">
        <w:rPr>
          <w:rFonts w:eastAsiaTheme="minorHAnsi"/>
          <w:color w:val="000000" w:themeColor="text1"/>
          <w:szCs w:val="24"/>
          <w:lang w:eastAsia="en-US"/>
        </w:rPr>
        <w:t xml:space="preserve"> </w:t>
      </w:r>
      <w:r w:rsidRPr="00C0209E">
        <w:rPr>
          <w:rFonts w:eastAsiaTheme="minorHAnsi"/>
          <w:color w:val="000000" w:themeColor="text1"/>
          <w:szCs w:val="24"/>
          <w:lang w:eastAsia="en-US"/>
        </w:rPr>
        <w:t>merah</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6</w:t>
      </w:r>
      <w:r w:rsidR="00141978" w:rsidRPr="00141978">
        <w:rPr>
          <w:rFonts w:eastAsiaTheme="minorHAnsi"/>
          <w:color w:val="000000" w:themeColor="text1"/>
          <w:lang w:eastAsia="en-US"/>
        </w:rPr>
        <w:t>)</w:t>
      </w:r>
    </w:p>
    <w:p w:rsidR="00141978" w:rsidRPr="00141978" w:rsidRDefault="00C0209E" w:rsidP="0078535D">
      <w:pPr>
        <w:numPr>
          <w:ilvl w:val="0"/>
          <w:numId w:val="49"/>
        </w:numPr>
        <w:spacing w:after="160" w:line="360" w:lineRule="auto"/>
        <w:ind w:right="0"/>
        <w:contextualSpacing/>
        <w:jc w:val="left"/>
        <w:rPr>
          <w:rFonts w:eastAsiaTheme="minorHAnsi"/>
          <w:color w:val="000000" w:themeColor="text1"/>
          <w:szCs w:val="24"/>
          <w:lang w:eastAsia="en-US"/>
        </w:rPr>
      </w:pPr>
      <w:r w:rsidRPr="00C0209E">
        <w:rPr>
          <w:rFonts w:eastAsiaTheme="minorHAnsi"/>
          <w:color w:val="000000" w:themeColor="text1"/>
          <w:szCs w:val="24"/>
          <w:lang w:eastAsia="en-US"/>
        </w:rPr>
        <w:t>Tagline Chickhen Nugget Fiesta menarik</w:t>
      </w:r>
      <w:r w:rsidR="00141978" w:rsidRPr="00141978">
        <w:rPr>
          <w:rFonts w:eastAsiaTheme="minorHAnsi"/>
          <w:color w:val="000000" w:themeColor="text1"/>
          <w:szCs w:val="24"/>
          <w:lang w:eastAsia="en-US"/>
        </w:rPr>
        <w:t xml:space="preserve"> </w:t>
      </w:r>
      <w:r w:rsidR="00141978" w:rsidRPr="00141978">
        <w:rPr>
          <w:rFonts w:eastAsiaTheme="minorHAnsi"/>
          <w:color w:val="000000" w:themeColor="text1"/>
          <w:lang w:eastAsia="en-US"/>
        </w:rPr>
        <w:t>(X</w:t>
      </w:r>
      <w:r w:rsidR="00141978">
        <w:rPr>
          <w:rFonts w:eastAsiaTheme="minorHAnsi"/>
          <w:color w:val="000000" w:themeColor="text1"/>
          <w:vertAlign w:val="subscript"/>
          <w:lang w:eastAsia="en-US"/>
        </w:rPr>
        <w:t>1.3</w:t>
      </w:r>
      <w:r w:rsidR="00141978" w:rsidRPr="00141978">
        <w:rPr>
          <w:rFonts w:eastAsiaTheme="minorHAnsi"/>
          <w:color w:val="000000" w:themeColor="text1"/>
          <w:vertAlign w:val="subscript"/>
          <w:lang w:eastAsia="en-US"/>
        </w:rPr>
        <w:t>.7</w:t>
      </w:r>
      <w:r w:rsidR="00141978" w:rsidRPr="00141978">
        <w:rPr>
          <w:rFonts w:eastAsiaTheme="minorHAnsi"/>
          <w:color w:val="000000" w:themeColor="text1"/>
          <w:lang w:eastAsia="en-US"/>
        </w:rPr>
        <w:t>)</w:t>
      </w:r>
    </w:p>
    <w:p w:rsidR="000E02F0" w:rsidRPr="007B7289" w:rsidRDefault="000E02F0" w:rsidP="000E02F0">
      <w:pPr>
        <w:spacing w:after="0" w:line="360" w:lineRule="auto"/>
        <w:ind w:left="0" w:right="0" w:firstLine="0"/>
        <w:contextualSpacing/>
        <w:rPr>
          <w:rFonts w:eastAsiaTheme="minorHAnsi" w:cstheme="minorBidi"/>
          <w:color w:val="FF0000"/>
          <w:szCs w:val="24"/>
          <w:lang w:eastAsia="en-US"/>
        </w:rPr>
      </w:pPr>
      <w:r w:rsidRPr="007B7289">
        <w:rPr>
          <w:rFonts w:eastAsiaTheme="minorHAnsi" w:cstheme="minorBidi"/>
          <w:color w:val="FF0000"/>
          <w:szCs w:val="24"/>
          <w:lang w:eastAsia="en-US"/>
        </w:rPr>
        <w:t>.</w:t>
      </w:r>
    </w:p>
    <w:p w:rsidR="000E02F0" w:rsidRPr="000E02F0" w:rsidRDefault="00141978" w:rsidP="00141978">
      <w:pPr>
        <w:spacing w:after="0" w:line="360" w:lineRule="auto"/>
        <w:ind w:left="0" w:right="0" w:firstLine="0"/>
        <w:contextualSpacing/>
        <w:jc w:val="left"/>
        <w:rPr>
          <w:rFonts w:eastAsiaTheme="minorHAnsi" w:cstheme="minorBidi"/>
          <w:b/>
          <w:color w:val="auto"/>
          <w:lang w:eastAsia="en-US"/>
        </w:rPr>
      </w:pPr>
      <w:r>
        <w:rPr>
          <w:rFonts w:eastAsiaTheme="minorHAnsi" w:cstheme="minorBidi"/>
          <w:b/>
          <w:color w:val="auto"/>
          <w:lang w:eastAsia="en-US"/>
        </w:rPr>
        <w:t xml:space="preserve">b. </w:t>
      </w:r>
      <w:r w:rsidR="000E02F0" w:rsidRPr="000E02F0">
        <w:rPr>
          <w:rFonts w:eastAsiaTheme="minorHAnsi" w:cstheme="minorBidi"/>
          <w:b/>
          <w:color w:val="auto"/>
          <w:lang w:eastAsia="en-US"/>
        </w:rPr>
        <w:t>Promosi Penjualan (X</w:t>
      </w:r>
      <w:r w:rsidR="000E02F0" w:rsidRPr="000E02F0">
        <w:rPr>
          <w:rFonts w:eastAsiaTheme="minorHAnsi" w:cstheme="minorBidi"/>
          <w:b/>
          <w:color w:val="auto"/>
          <w:vertAlign w:val="subscript"/>
          <w:lang w:eastAsia="en-US"/>
        </w:rPr>
        <w:t>2</w:t>
      </w:r>
      <w:r w:rsidR="000E02F0" w:rsidRPr="000E02F0">
        <w:rPr>
          <w:rFonts w:eastAsiaTheme="minorHAnsi" w:cstheme="minorBidi"/>
          <w:b/>
          <w:color w:val="auto"/>
          <w:lang w:eastAsia="en-US"/>
        </w:rPr>
        <w:t>)</w:t>
      </w:r>
    </w:p>
    <w:p w:rsidR="000E02F0" w:rsidRPr="000E02F0" w:rsidRDefault="000E02F0" w:rsidP="00141978">
      <w:pPr>
        <w:spacing w:after="0" w:line="360" w:lineRule="auto"/>
        <w:ind w:left="284"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Promosi penjualan adalah segala bentuk penawaran atau intensif jangka pendek yang ditujukan bagi pembeli dan dirancang untuk mempengaruhi proses </w:t>
      </w:r>
      <w:r w:rsidRPr="000E02F0">
        <w:rPr>
          <w:rFonts w:eastAsiaTheme="minorHAnsi" w:cstheme="minorBidi"/>
          <w:color w:val="auto"/>
          <w:lang w:eastAsia="en-US"/>
        </w:rPr>
        <w:lastRenderedPageBreak/>
        <w:t xml:space="preserve">keputusan pembelian. Adapaun indikator yang digunakan untuk mengukur promosi penjual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w:t>
      </w:r>
      <w:r w:rsidRPr="000E02F0">
        <w:rPr>
          <w:rFonts w:eastAsiaTheme="minorHAnsi" w:cstheme="minorBidi"/>
          <w:color w:val="auto"/>
          <w:lang w:eastAsia="en-US"/>
        </w:rPr>
        <w:t>adalah :</w:t>
      </w:r>
    </w:p>
    <w:p w:rsidR="000E02F0" w:rsidRPr="000E02F0" w:rsidRDefault="000E02F0" w:rsidP="0078535D">
      <w:pPr>
        <w:numPr>
          <w:ilvl w:val="0"/>
          <w:numId w:val="31"/>
        </w:numPr>
        <w:spacing w:after="0" w:line="360" w:lineRule="auto"/>
        <w:ind w:left="1560" w:right="0" w:hanging="284"/>
        <w:contextualSpacing/>
        <w:jc w:val="left"/>
        <w:rPr>
          <w:rFonts w:eastAsiaTheme="minorHAnsi" w:cstheme="minorBidi"/>
          <w:color w:val="auto"/>
          <w:lang w:eastAsia="en-US"/>
        </w:rPr>
      </w:pPr>
      <w:r w:rsidRPr="000E02F0">
        <w:rPr>
          <w:rFonts w:eastAsiaTheme="minorHAnsi" w:cstheme="minorBidi"/>
          <w:color w:val="auto"/>
          <w:lang w:eastAsia="en-US"/>
        </w:rPr>
        <w:t xml:space="preserve">Potongan harga (diskon) </w:t>
      </w:r>
      <w:r w:rsidRPr="000E02F0">
        <w:rPr>
          <w:rFonts w:eastAsiaTheme="minorHAnsi" w:cstheme="minorBidi"/>
          <w:color w:val="auto"/>
          <w:szCs w:val="24"/>
          <w:lang w:eastAsia="en-US"/>
        </w:rPr>
        <w:t>(X</w:t>
      </w:r>
      <w:r w:rsidRPr="000E02F0">
        <w:rPr>
          <w:rFonts w:eastAsiaTheme="minorHAnsi" w:cstheme="minorBidi"/>
          <w:color w:val="auto"/>
          <w:szCs w:val="24"/>
          <w:vertAlign w:val="subscript"/>
          <w:lang w:eastAsia="en-US"/>
        </w:rPr>
        <w:t>2.1</w:t>
      </w:r>
      <w:r w:rsidRPr="000E02F0">
        <w:rPr>
          <w:rFonts w:eastAsiaTheme="minorHAnsi" w:cstheme="minorBidi"/>
          <w:color w:val="auto"/>
          <w:szCs w:val="24"/>
          <w:lang w:eastAsia="en-US"/>
        </w:rPr>
        <w:t>)</w:t>
      </w:r>
    </w:p>
    <w:p w:rsidR="000E02F0" w:rsidRPr="000E02F0" w:rsidRDefault="000E02F0" w:rsidP="000E02F0">
      <w:pPr>
        <w:spacing w:after="0" w:line="360" w:lineRule="auto"/>
        <w:ind w:left="0" w:right="0" w:firstLine="0"/>
        <w:contextualSpacing/>
        <w:rPr>
          <w:rFonts w:eastAsiaTheme="minorHAnsi" w:cstheme="minorBidi"/>
          <w:color w:val="auto"/>
          <w:szCs w:val="24"/>
          <w:lang w:eastAsia="en-US"/>
        </w:rPr>
      </w:pPr>
      <w:r w:rsidRPr="000E02F0">
        <w:rPr>
          <w:rFonts w:eastAsiaTheme="minorHAnsi" w:cstheme="minorBidi"/>
          <w:color w:val="auto"/>
          <w:szCs w:val="24"/>
          <w:lang w:eastAsia="en-US"/>
        </w:rPr>
        <w:t xml:space="preserve">Potongan harga adalah pengurangan harga yang diberikan dari harga yang dicantumkan oleh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stheme="minorBidi"/>
          <w:color w:val="auto"/>
          <w:szCs w:val="24"/>
          <w:lang w:eastAsia="en-US"/>
        </w:rPr>
        <w:t>. Adapun pengukurang indikator potongan harga menggunakan pernyataan sebagai berikut:</w:t>
      </w:r>
    </w:p>
    <w:p w:rsidR="000E02F0" w:rsidRPr="000E02F0" w:rsidRDefault="000E02F0" w:rsidP="0078535D">
      <w:pPr>
        <w:numPr>
          <w:ilvl w:val="0"/>
          <w:numId w:val="32"/>
        </w:numPr>
        <w:spacing w:after="0" w:line="360" w:lineRule="auto"/>
        <w:ind w:left="1843" w:right="0" w:hanging="283"/>
        <w:contextualSpacing/>
        <w:jc w:val="left"/>
        <w:rPr>
          <w:rFonts w:eastAsiaTheme="minorHAnsi" w:cstheme="minorBidi"/>
          <w:color w:val="auto"/>
          <w:szCs w:val="24"/>
          <w:lang w:eastAsia="en-US"/>
        </w:rPr>
      </w:pPr>
      <w:r w:rsidRPr="000E02F0">
        <w:rPr>
          <w:rFonts w:eastAsiaTheme="minorHAnsi" w:cstheme="minorBidi"/>
          <w:color w:val="auto"/>
          <w:szCs w:val="24"/>
          <w:lang w:eastAsia="en-US"/>
        </w:rPr>
        <w:t xml:space="preserve">Besarnya diskon yang diberikan membuat konsumen untuk membeli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stheme="minorBidi"/>
          <w:color w:val="auto"/>
          <w:szCs w:val="24"/>
          <w:lang w:eastAsia="en-US"/>
        </w:rPr>
        <w:t>.</w:t>
      </w:r>
    </w:p>
    <w:p w:rsidR="000E02F0" w:rsidRDefault="000E02F0" w:rsidP="0078535D">
      <w:pPr>
        <w:numPr>
          <w:ilvl w:val="0"/>
          <w:numId w:val="32"/>
        </w:numPr>
        <w:spacing w:after="0" w:line="360" w:lineRule="auto"/>
        <w:ind w:left="1843" w:right="0" w:hanging="283"/>
        <w:contextualSpacing/>
        <w:jc w:val="left"/>
        <w:rPr>
          <w:rFonts w:eastAsiaTheme="minorHAnsi" w:cstheme="minorBidi"/>
          <w:color w:val="auto"/>
          <w:szCs w:val="24"/>
          <w:lang w:eastAsia="en-US"/>
        </w:rPr>
      </w:pPr>
      <w:r w:rsidRPr="000E02F0">
        <w:rPr>
          <w:rFonts w:eastAsiaTheme="minorHAnsi" w:cstheme="minorBidi"/>
          <w:color w:val="auto"/>
          <w:szCs w:val="24"/>
          <w:lang w:eastAsia="en-US"/>
        </w:rPr>
        <w:t xml:space="preserve">Potongan harga diberikan oleh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olor w:val="auto"/>
          <w:lang w:eastAsia="en-US"/>
        </w:rPr>
        <w:t xml:space="preserve"> </w:t>
      </w:r>
      <w:r w:rsidRPr="000E02F0">
        <w:rPr>
          <w:rFonts w:eastAsiaTheme="minorHAnsi" w:cstheme="minorBidi"/>
          <w:color w:val="auto"/>
          <w:szCs w:val="24"/>
          <w:lang w:eastAsia="en-US"/>
        </w:rPr>
        <w:t>setiap bulannya dengan potongan yang berbeda di setiap bulannya.</w:t>
      </w:r>
    </w:p>
    <w:p w:rsidR="00141978" w:rsidRPr="000E02F0" w:rsidRDefault="00141978" w:rsidP="00141978">
      <w:pPr>
        <w:spacing w:after="0" w:line="360" w:lineRule="auto"/>
        <w:ind w:left="1843" w:right="0" w:firstLine="0"/>
        <w:contextualSpacing/>
        <w:jc w:val="left"/>
        <w:rPr>
          <w:rFonts w:eastAsiaTheme="minorHAnsi" w:cstheme="minorBidi"/>
          <w:color w:val="auto"/>
          <w:szCs w:val="24"/>
          <w:lang w:eastAsia="en-US"/>
        </w:rPr>
      </w:pPr>
    </w:p>
    <w:p w:rsidR="000E02F0" w:rsidRPr="000E02F0" w:rsidRDefault="000E02F0" w:rsidP="0078535D">
      <w:pPr>
        <w:numPr>
          <w:ilvl w:val="0"/>
          <w:numId w:val="30"/>
        </w:numPr>
        <w:spacing w:after="0" w:line="360" w:lineRule="auto"/>
        <w:ind w:left="0"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Variabel Terikat </w:t>
      </w:r>
      <w:r w:rsidRPr="000E02F0">
        <w:rPr>
          <w:rFonts w:eastAsiaTheme="minorHAnsi" w:cstheme="minorBidi"/>
          <w:b/>
          <w:i/>
          <w:color w:val="auto"/>
          <w:lang w:eastAsia="en-US"/>
        </w:rPr>
        <w:t>(Dependent Variable)</w:t>
      </w:r>
      <w:r w:rsidRPr="000E02F0">
        <w:rPr>
          <w:rFonts w:eastAsiaTheme="minorHAnsi" w:cstheme="minorBidi"/>
          <w:b/>
          <w:color w:val="auto"/>
          <w:lang w:eastAsia="en-US"/>
        </w:rPr>
        <w:t xml:space="preserve"> (Y)</w:t>
      </w:r>
    </w:p>
    <w:p w:rsidR="000E02F0" w:rsidRPr="000E02F0" w:rsidRDefault="000E02F0" w:rsidP="00141978">
      <w:pPr>
        <w:spacing w:after="0" w:line="360" w:lineRule="auto"/>
        <w:ind w:left="0"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Variabel terikat </w:t>
      </w:r>
      <w:r w:rsidRPr="000E02F0">
        <w:rPr>
          <w:rFonts w:eastAsiaTheme="minorHAnsi" w:cstheme="minorBidi"/>
          <w:i/>
          <w:color w:val="auto"/>
          <w:lang w:eastAsia="en-US"/>
        </w:rPr>
        <w:t>(dependent variable)</w:t>
      </w:r>
      <w:r w:rsidRPr="000E02F0">
        <w:rPr>
          <w:rFonts w:eastAsiaTheme="minorHAnsi" w:cstheme="minorBidi"/>
          <w:color w:val="auto"/>
          <w:lang w:eastAsia="en-US"/>
        </w:rPr>
        <w:t xml:space="preserve"> merupakan variabel output, kinerja, consensus, atau variabel yang dipengaruhi atau yang menjadi akibat karena adanya variabel bebas (Sugiyono, 2012:39). Variabel terikat yang digunakan dalam penelitian ini adalah keputusan pembelian. Adapun indikator-indikator keputusan pembelian yang digunakan dalam penelitian ini sebagai berikut.</w:t>
      </w:r>
    </w:p>
    <w:p w:rsidR="000E02F0" w:rsidRPr="000E02F0" w:rsidRDefault="000E02F0" w:rsidP="0078535D">
      <w:pPr>
        <w:numPr>
          <w:ilvl w:val="0"/>
          <w:numId w:val="34"/>
        </w:numPr>
        <w:spacing w:after="0" w:line="360" w:lineRule="auto"/>
        <w:ind w:left="426"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Keputusan Pembelian (Y</w:t>
      </w:r>
      <w:r w:rsidRPr="000E02F0">
        <w:rPr>
          <w:rFonts w:eastAsiaTheme="minorHAnsi" w:cstheme="minorBidi"/>
          <w:b/>
          <w:color w:val="auto"/>
          <w:vertAlign w:val="subscript"/>
          <w:lang w:eastAsia="en-US"/>
        </w:rPr>
        <w:t>1</w:t>
      </w:r>
      <w:r w:rsidRPr="000E02F0">
        <w:rPr>
          <w:rFonts w:eastAsiaTheme="minorHAnsi" w:cstheme="minorBidi"/>
          <w:b/>
          <w:color w:val="auto"/>
          <w:lang w:eastAsia="en-US"/>
        </w:rPr>
        <w:t>)</w:t>
      </w:r>
    </w:p>
    <w:p w:rsidR="000E02F0" w:rsidRPr="00141978" w:rsidRDefault="000E02F0" w:rsidP="0078535D">
      <w:pPr>
        <w:numPr>
          <w:ilvl w:val="0"/>
          <w:numId w:val="33"/>
        </w:numPr>
        <w:spacing w:after="0" w:line="360" w:lineRule="auto"/>
        <w:ind w:left="1418" w:right="0" w:hanging="283"/>
        <w:contextualSpacing/>
        <w:jc w:val="left"/>
        <w:rPr>
          <w:rFonts w:eastAsiaTheme="minorHAnsi" w:cstheme="minorBidi"/>
          <w:color w:val="auto"/>
          <w:lang w:eastAsia="en-US"/>
        </w:rPr>
      </w:pPr>
      <w:r w:rsidRPr="000E02F0">
        <w:rPr>
          <w:rFonts w:eastAsiaTheme="minorHAnsi" w:cstheme="minorBidi"/>
          <w:color w:val="auto"/>
          <w:szCs w:val="24"/>
          <w:lang w:eastAsia="en-US"/>
        </w:rPr>
        <w:t>Keputusan tentang merek</w:t>
      </w:r>
      <w:r w:rsidRPr="000E02F0">
        <w:rPr>
          <w:rFonts w:eastAsiaTheme="minorHAnsi" w:cstheme="minorBidi"/>
          <w:color w:val="auto"/>
          <w:lang w:eastAsia="en-US"/>
        </w:rPr>
        <w:t xml:space="preserve"> (Y</w:t>
      </w:r>
      <w:r w:rsidRPr="000E02F0">
        <w:rPr>
          <w:rFonts w:eastAsiaTheme="minorHAnsi" w:cstheme="minorBidi"/>
          <w:color w:val="auto"/>
          <w:vertAlign w:val="subscript"/>
          <w:lang w:eastAsia="en-US"/>
        </w:rPr>
        <w:t>1.1</w:t>
      </w:r>
      <w:r w:rsidRPr="000E02F0">
        <w:rPr>
          <w:rFonts w:eastAsiaTheme="minorHAnsi" w:cstheme="minorBidi"/>
          <w:color w:val="auto"/>
          <w:lang w:eastAsia="en-US"/>
        </w:rPr>
        <w:t>)</w:t>
      </w:r>
      <w:r w:rsidR="00141978">
        <w:rPr>
          <w:rFonts w:eastAsiaTheme="minorHAnsi" w:cstheme="minorBidi"/>
          <w:color w:val="auto"/>
          <w:lang w:eastAsia="en-US"/>
        </w:rPr>
        <w:t xml:space="preserve"> </w:t>
      </w:r>
      <w:r w:rsidRPr="00141978">
        <w:rPr>
          <w:rFonts w:eastAsiaTheme="minorHAnsi"/>
          <w:color w:val="auto"/>
          <w:lang w:eastAsia="en-US"/>
        </w:rPr>
        <w:t>Merupakan segala sesuatu tentang merek yang mempengaruhi pembelian konsumen</w:t>
      </w:r>
      <w:r w:rsidRPr="00141978">
        <w:rPr>
          <w:rFonts w:eastAsiaTheme="minorHAnsi" w:cstheme="minorBidi"/>
          <w:color w:val="auto"/>
          <w:lang w:eastAsia="en-US"/>
        </w:rPr>
        <w:t>.</w:t>
      </w:r>
    </w:p>
    <w:p w:rsidR="000E02F0" w:rsidRPr="00141978" w:rsidRDefault="000E02F0" w:rsidP="0078535D">
      <w:pPr>
        <w:numPr>
          <w:ilvl w:val="0"/>
          <w:numId w:val="50"/>
        </w:numPr>
        <w:spacing w:after="0" w:line="360" w:lineRule="auto"/>
        <w:ind w:left="1701" w:right="0" w:hanging="284"/>
        <w:contextualSpacing/>
        <w:jc w:val="left"/>
        <w:rPr>
          <w:rFonts w:eastAsiaTheme="minorHAnsi"/>
          <w:color w:val="000000" w:themeColor="text1"/>
          <w:lang w:eastAsia="en-US"/>
        </w:rPr>
      </w:pPr>
      <w:r w:rsidRPr="00141978">
        <w:rPr>
          <w:rFonts w:eastAsiaTheme="minorHAnsi" w:cstheme="minorBidi"/>
          <w:i/>
          <w:color w:val="000000" w:themeColor="text1"/>
          <w:lang w:eastAsia="en-US"/>
        </w:rPr>
        <w:t>chickhen nugget</w:t>
      </w:r>
      <w:r w:rsidRPr="00141978">
        <w:rPr>
          <w:rFonts w:eastAsiaTheme="minorHAnsi" w:cstheme="minorBidi"/>
          <w:color w:val="000000" w:themeColor="text1"/>
          <w:lang w:eastAsia="en-US"/>
        </w:rPr>
        <w:t xml:space="preserve"> Fiesta</w:t>
      </w:r>
      <w:r w:rsidRPr="00141978">
        <w:rPr>
          <w:rFonts w:eastAsiaTheme="minorHAnsi"/>
          <w:color w:val="000000" w:themeColor="text1"/>
          <w:lang w:eastAsia="en-US"/>
        </w:rPr>
        <w:t xml:space="preserve"> karena mereknya terkenal (Y</w:t>
      </w:r>
      <w:r w:rsidRPr="00141978">
        <w:rPr>
          <w:rFonts w:eastAsiaTheme="minorHAnsi"/>
          <w:color w:val="000000" w:themeColor="text1"/>
          <w:vertAlign w:val="subscript"/>
          <w:lang w:eastAsia="en-US"/>
        </w:rPr>
        <w:t>1.2.1</w:t>
      </w:r>
      <w:r w:rsidRPr="00141978">
        <w:rPr>
          <w:rFonts w:eastAsiaTheme="minorHAnsi"/>
          <w:color w:val="000000" w:themeColor="text1"/>
          <w:lang w:eastAsia="en-US"/>
        </w:rPr>
        <w:t>)</w:t>
      </w:r>
    </w:p>
    <w:p w:rsidR="000E02F0" w:rsidRPr="00141978" w:rsidRDefault="000E02F0" w:rsidP="0078535D">
      <w:pPr>
        <w:numPr>
          <w:ilvl w:val="0"/>
          <w:numId w:val="50"/>
        </w:numPr>
        <w:spacing w:after="0" w:line="360" w:lineRule="auto"/>
        <w:ind w:left="1701" w:right="0" w:hanging="284"/>
        <w:contextualSpacing/>
        <w:jc w:val="left"/>
        <w:rPr>
          <w:rFonts w:eastAsiaTheme="minorHAnsi"/>
          <w:color w:val="000000" w:themeColor="text1"/>
          <w:lang w:eastAsia="en-US"/>
        </w:rPr>
      </w:pPr>
      <w:r w:rsidRPr="00141978">
        <w:rPr>
          <w:rFonts w:eastAsiaTheme="minorHAnsi" w:cstheme="minorBidi"/>
          <w:i/>
          <w:color w:val="000000" w:themeColor="text1"/>
          <w:lang w:eastAsia="en-US"/>
        </w:rPr>
        <w:t>chickhen nugget</w:t>
      </w:r>
      <w:r w:rsidRPr="00141978">
        <w:rPr>
          <w:rFonts w:eastAsiaTheme="minorHAnsi" w:cstheme="minorBidi"/>
          <w:color w:val="000000" w:themeColor="text1"/>
          <w:lang w:eastAsia="en-US"/>
        </w:rPr>
        <w:t xml:space="preserve"> Fiesta</w:t>
      </w:r>
      <w:r w:rsidRPr="00141978">
        <w:rPr>
          <w:rFonts w:eastAsiaTheme="minorHAnsi"/>
          <w:color w:val="000000" w:themeColor="text1"/>
          <w:lang w:eastAsia="en-US"/>
        </w:rPr>
        <w:t xml:space="preserve"> karena mereknya memiliki citra yang positif (Y</w:t>
      </w:r>
      <w:r w:rsidRPr="00141978">
        <w:rPr>
          <w:rFonts w:eastAsiaTheme="minorHAnsi"/>
          <w:color w:val="000000" w:themeColor="text1"/>
          <w:vertAlign w:val="subscript"/>
          <w:lang w:eastAsia="en-US"/>
        </w:rPr>
        <w:t>1.2.2</w:t>
      </w:r>
      <w:r w:rsidRPr="00141978">
        <w:rPr>
          <w:rFonts w:eastAsiaTheme="minorHAnsi"/>
          <w:color w:val="000000" w:themeColor="text1"/>
          <w:lang w:eastAsia="en-US"/>
        </w:rPr>
        <w:t>)</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p>
    <w:p w:rsidR="000E02F0" w:rsidRPr="000E02F0" w:rsidRDefault="000E02F0" w:rsidP="0078535D">
      <w:pPr>
        <w:numPr>
          <w:ilvl w:val="0"/>
          <w:numId w:val="33"/>
        </w:numPr>
        <w:spacing w:after="0" w:line="360" w:lineRule="auto"/>
        <w:ind w:left="1418" w:right="0" w:hanging="283"/>
        <w:contextualSpacing/>
        <w:jc w:val="left"/>
        <w:rPr>
          <w:rFonts w:eastAsiaTheme="minorHAnsi" w:cstheme="minorBidi"/>
          <w:color w:val="auto"/>
          <w:lang w:eastAsia="en-US"/>
        </w:rPr>
      </w:pPr>
      <w:r w:rsidRPr="000E02F0">
        <w:rPr>
          <w:rFonts w:eastAsiaTheme="minorHAnsi" w:cstheme="minorBidi"/>
          <w:color w:val="auto"/>
          <w:lang w:eastAsia="en-US"/>
        </w:rPr>
        <w:t>Keputusan tentang waktu pembelian (Y</w:t>
      </w:r>
      <w:r w:rsidRPr="000E02F0">
        <w:rPr>
          <w:rFonts w:eastAsiaTheme="minorHAnsi" w:cstheme="minorBidi"/>
          <w:color w:val="auto"/>
          <w:vertAlign w:val="subscript"/>
          <w:lang w:eastAsia="en-US"/>
        </w:rPr>
        <w:t>1.2</w:t>
      </w:r>
      <w:r w:rsidRPr="000E02F0">
        <w:rPr>
          <w:rFonts w:eastAsiaTheme="minorHAnsi" w:cstheme="minorBidi"/>
          <w:color w:val="auto"/>
          <w:lang w:eastAsia="en-US"/>
        </w:rPr>
        <w:t>)</w:t>
      </w:r>
    </w:p>
    <w:p w:rsidR="000E02F0" w:rsidRPr="000E02F0" w:rsidRDefault="000E02F0" w:rsidP="00141978">
      <w:pPr>
        <w:spacing w:after="0" w:line="360" w:lineRule="auto"/>
        <w:ind w:left="698" w:right="0" w:firstLine="720"/>
        <w:contextualSpacing/>
        <w:rPr>
          <w:rFonts w:eastAsiaTheme="minorHAnsi" w:cstheme="minorBidi"/>
          <w:color w:val="auto"/>
          <w:lang w:eastAsia="en-US"/>
        </w:rPr>
      </w:pPr>
      <w:r w:rsidRPr="000E02F0">
        <w:rPr>
          <w:rFonts w:eastAsiaTheme="minorHAnsi" w:cstheme="minorBidi"/>
          <w:color w:val="auto"/>
          <w:lang w:eastAsia="en-US"/>
        </w:rPr>
        <w:t>Merupakan situasi yang dapat mempengaruhi keputusan pembelian</w:t>
      </w:r>
    </w:p>
    <w:p w:rsidR="000E02F0" w:rsidRPr="000E02F0" w:rsidRDefault="000E02F0" w:rsidP="0078535D">
      <w:pPr>
        <w:numPr>
          <w:ilvl w:val="1"/>
          <w:numId w:val="25"/>
        </w:numPr>
        <w:spacing w:after="0" w:line="360" w:lineRule="auto"/>
        <w:ind w:left="1701" w:right="0" w:hanging="283"/>
        <w:contextualSpacing/>
        <w:jc w:val="left"/>
        <w:rPr>
          <w:rFonts w:eastAsiaTheme="minorHAnsi" w:cstheme="minorBidi"/>
          <w:color w:val="auto"/>
          <w:lang w:eastAsia="en-US"/>
        </w:rPr>
      </w:pPr>
      <w:r w:rsidRPr="000E02F0">
        <w:rPr>
          <w:rFonts w:eastAsiaTheme="minorHAnsi" w:cstheme="minorBidi"/>
          <w:color w:val="auto"/>
          <w:lang w:eastAsia="en-US"/>
        </w:rPr>
        <w:t xml:space="preserve">Membeli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 pada saat ada potongan harga atau diskon  (Y</w:t>
      </w:r>
      <w:r w:rsidRPr="000E02F0">
        <w:rPr>
          <w:rFonts w:eastAsiaTheme="minorHAnsi" w:cstheme="minorBidi"/>
          <w:color w:val="auto"/>
          <w:vertAlign w:val="subscript"/>
          <w:lang w:eastAsia="en-US"/>
        </w:rPr>
        <w:t>1.2.1</w:t>
      </w:r>
      <w:r w:rsidRPr="000E02F0">
        <w:rPr>
          <w:rFonts w:eastAsiaTheme="minorHAnsi" w:cstheme="minorBidi"/>
          <w:color w:val="auto"/>
          <w:lang w:eastAsia="en-US"/>
        </w:rPr>
        <w:t>)</w:t>
      </w:r>
    </w:p>
    <w:p w:rsidR="000E02F0" w:rsidRDefault="000E02F0" w:rsidP="000E02F0">
      <w:pPr>
        <w:spacing w:after="0" w:line="360" w:lineRule="auto"/>
        <w:ind w:left="0" w:right="0" w:firstLine="0"/>
        <w:rPr>
          <w:rFonts w:eastAsiaTheme="minorHAnsi" w:cstheme="minorBidi"/>
          <w:b/>
          <w:color w:val="auto"/>
          <w:szCs w:val="24"/>
          <w:lang w:eastAsia="en-US"/>
        </w:rPr>
      </w:pPr>
    </w:p>
    <w:p w:rsidR="00310A57" w:rsidRDefault="00310A57" w:rsidP="000E02F0">
      <w:pPr>
        <w:spacing w:after="0" w:line="360" w:lineRule="auto"/>
        <w:ind w:left="0" w:right="0" w:firstLine="0"/>
        <w:rPr>
          <w:rFonts w:eastAsiaTheme="minorHAnsi" w:cstheme="minorBidi"/>
          <w:b/>
          <w:color w:val="auto"/>
          <w:szCs w:val="24"/>
          <w:lang w:eastAsia="en-US"/>
        </w:rPr>
      </w:pPr>
    </w:p>
    <w:p w:rsidR="00310A57" w:rsidRDefault="00310A57" w:rsidP="000E02F0">
      <w:pPr>
        <w:spacing w:after="0" w:line="360" w:lineRule="auto"/>
        <w:ind w:left="0" w:right="0" w:firstLine="0"/>
        <w:rPr>
          <w:rFonts w:eastAsiaTheme="minorHAnsi" w:cstheme="minorBidi"/>
          <w:b/>
          <w:color w:val="auto"/>
          <w:szCs w:val="24"/>
          <w:lang w:eastAsia="en-US"/>
        </w:rPr>
      </w:pPr>
    </w:p>
    <w:p w:rsidR="00310A57" w:rsidRPr="000E02F0" w:rsidRDefault="00310A57" w:rsidP="000E02F0">
      <w:pPr>
        <w:spacing w:after="0" w:line="360" w:lineRule="auto"/>
        <w:ind w:left="0" w:right="0" w:firstLine="0"/>
        <w:rPr>
          <w:rFonts w:eastAsiaTheme="minorHAnsi" w:cstheme="minorBidi"/>
          <w:b/>
          <w:color w:val="auto"/>
          <w:szCs w:val="24"/>
          <w:lang w:eastAsia="en-US"/>
        </w:rPr>
      </w:pPr>
    </w:p>
    <w:p w:rsidR="000E02F0" w:rsidRPr="000E02F0" w:rsidRDefault="000E02F0" w:rsidP="00310A57">
      <w:pPr>
        <w:numPr>
          <w:ilvl w:val="0"/>
          <w:numId w:val="26"/>
        </w:numPr>
        <w:spacing w:after="0" w:line="360" w:lineRule="auto"/>
        <w:ind w:left="567" w:right="0" w:hanging="425"/>
        <w:contextualSpacing/>
        <w:jc w:val="left"/>
        <w:rPr>
          <w:rFonts w:eastAsiaTheme="minorHAnsi" w:cstheme="minorBidi"/>
          <w:b/>
          <w:color w:val="auto"/>
          <w:lang w:eastAsia="en-US"/>
        </w:rPr>
      </w:pPr>
      <w:r w:rsidRPr="000E02F0">
        <w:rPr>
          <w:rFonts w:eastAsiaTheme="minorHAnsi" w:cstheme="minorBidi"/>
          <w:b/>
          <w:color w:val="auto"/>
          <w:lang w:eastAsia="en-US"/>
        </w:rPr>
        <w:lastRenderedPageBreak/>
        <w:t>Jenis dan Sumber Data</w:t>
      </w:r>
    </w:p>
    <w:p w:rsidR="000E02F0" w:rsidRPr="000E02F0" w:rsidRDefault="000E02F0" w:rsidP="00310A57">
      <w:pPr>
        <w:spacing w:after="0" w:line="360" w:lineRule="auto"/>
        <w:ind w:left="0" w:right="0" w:firstLine="567"/>
        <w:contextualSpacing/>
        <w:rPr>
          <w:rFonts w:eastAsiaTheme="minorHAnsi" w:cstheme="minorBidi"/>
          <w:color w:val="auto"/>
          <w:lang w:eastAsia="en-US"/>
        </w:rPr>
      </w:pPr>
      <w:r w:rsidRPr="000E02F0">
        <w:rPr>
          <w:rFonts w:eastAsiaTheme="minorHAnsi" w:cstheme="minorBidi"/>
          <w:color w:val="auto"/>
          <w:lang w:eastAsia="en-US"/>
        </w:rPr>
        <w:t>Data dibedakan menjadi dua berdasarkan jenisnya, yakni sebagai berikut.</w:t>
      </w:r>
    </w:p>
    <w:p w:rsidR="000E02F0" w:rsidRPr="000E02F0" w:rsidRDefault="000E02F0" w:rsidP="0078535D">
      <w:pPr>
        <w:numPr>
          <w:ilvl w:val="0"/>
          <w:numId w:val="35"/>
        </w:numPr>
        <w:spacing w:after="0" w:line="360" w:lineRule="auto"/>
        <w:ind w:right="0"/>
        <w:contextualSpacing/>
        <w:jc w:val="left"/>
        <w:rPr>
          <w:rFonts w:eastAsiaTheme="minorHAnsi" w:cstheme="minorBidi"/>
          <w:b/>
          <w:color w:val="auto"/>
          <w:lang w:eastAsia="en-US"/>
        </w:rPr>
      </w:pPr>
      <w:r w:rsidRPr="000E02F0">
        <w:rPr>
          <w:rFonts w:eastAsiaTheme="minorHAnsi" w:cstheme="minorBidi"/>
          <w:b/>
          <w:color w:val="auto"/>
          <w:lang w:eastAsia="en-US"/>
        </w:rPr>
        <w:t>Data Primer</w:t>
      </w:r>
    </w:p>
    <w:p w:rsidR="000E02F0" w:rsidRPr="000E02F0" w:rsidRDefault="000E02F0" w:rsidP="00310A57">
      <w:pPr>
        <w:spacing w:after="0" w:line="360" w:lineRule="auto"/>
        <w:ind w:left="927" w:right="0" w:firstLine="720"/>
        <w:contextualSpacing/>
        <w:rPr>
          <w:rFonts w:eastAsiaTheme="minorHAnsi" w:cstheme="minorBidi"/>
          <w:color w:val="auto"/>
          <w:szCs w:val="24"/>
          <w:lang w:eastAsia="en-US"/>
        </w:rPr>
      </w:pPr>
      <w:r w:rsidRPr="000E02F0">
        <w:rPr>
          <w:rFonts w:eastAsiaTheme="minorHAnsi" w:cstheme="minorBidi"/>
          <w:color w:val="auto"/>
          <w:szCs w:val="24"/>
          <w:lang w:eastAsia="en-US"/>
        </w:rPr>
        <w:t xml:space="preserve">Data primer yang digunakan dalam penelitian ini adalah melalui studi lapangan dengan melakukan penyebaran angket kepada 210 responden yang disebarkan di </w:t>
      </w:r>
      <w:r w:rsidRPr="000E02F0">
        <w:rPr>
          <w:rFonts w:eastAsiaTheme="minorHAnsi" w:cstheme="minorBidi"/>
          <w:szCs w:val="24"/>
          <w:lang w:eastAsia="en-US"/>
        </w:rPr>
        <w:t xml:space="preserve">wilayah Sidoarjo, </w:t>
      </w:r>
      <w:r w:rsidRPr="000E02F0">
        <w:rPr>
          <w:rFonts w:eastAsiaTheme="minorHAnsi" w:cstheme="minorBidi"/>
          <w:color w:val="auto"/>
          <w:szCs w:val="24"/>
          <w:lang w:eastAsia="en-US"/>
        </w:rPr>
        <w:t xml:space="preserve">dengan tujuan untuk mengetahui adanya pengaruh citra merek dan promosi penjualan yang mempengaruhi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r w:rsidRPr="000E02F0">
        <w:rPr>
          <w:rFonts w:eastAsiaTheme="minorHAnsi" w:cstheme="minorBidi"/>
          <w:color w:val="auto"/>
          <w:szCs w:val="24"/>
          <w:lang w:eastAsia="en-US"/>
        </w:rPr>
        <w:t>.</w:t>
      </w:r>
    </w:p>
    <w:p w:rsidR="000E02F0" w:rsidRPr="000E02F0" w:rsidRDefault="000E02F0" w:rsidP="0078535D">
      <w:pPr>
        <w:numPr>
          <w:ilvl w:val="0"/>
          <w:numId w:val="35"/>
        </w:numPr>
        <w:spacing w:after="0" w:line="360" w:lineRule="auto"/>
        <w:ind w:right="0"/>
        <w:contextualSpacing/>
        <w:jc w:val="left"/>
        <w:rPr>
          <w:rFonts w:eastAsiaTheme="minorHAnsi" w:cstheme="minorBidi"/>
          <w:b/>
          <w:color w:val="auto"/>
          <w:lang w:eastAsia="en-US"/>
        </w:rPr>
      </w:pPr>
      <w:r w:rsidRPr="000E02F0">
        <w:rPr>
          <w:rFonts w:eastAsiaTheme="minorHAnsi" w:cstheme="minorBidi"/>
          <w:b/>
          <w:color w:val="auto"/>
          <w:lang w:eastAsia="en-US"/>
        </w:rPr>
        <w:t>Data Sekunder</w:t>
      </w:r>
    </w:p>
    <w:p w:rsidR="000E02F0" w:rsidRPr="000E02F0" w:rsidRDefault="000E02F0" w:rsidP="00310A57">
      <w:pPr>
        <w:spacing w:after="0" w:line="360" w:lineRule="auto"/>
        <w:ind w:left="927" w:right="0" w:firstLine="720"/>
        <w:contextualSpacing/>
        <w:rPr>
          <w:rFonts w:eastAsiaTheme="minorHAnsi" w:cstheme="minorBidi"/>
          <w:color w:val="auto"/>
          <w:lang w:eastAsia="en-US"/>
        </w:rPr>
      </w:pPr>
      <w:r w:rsidRPr="000E02F0">
        <w:rPr>
          <w:rFonts w:eastAsiaTheme="minorHAnsi" w:cstheme="minorBidi"/>
          <w:color w:val="auto"/>
          <w:lang w:eastAsia="en-US"/>
        </w:rPr>
        <w:t>Data sekunder merupakan data yang telah dikumpulkan untuk maksud selain untuk menyelesaikan masalah yang dihadapi. Data ini dapat ditemukan dengan cepat serta tidak mahal. Jika dibandingkan dengan data primer, data sekunder dapat dikumpulkan secara cepat dan mudah dengan biaya yang relatif murah dan dalam waktu yang relatif singkat (Malhotra, 2009:121).</w:t>
      </w:r>
    </w:p>
    <w:p w:rsidR="000E02F0" w:rsidRPr="000E02F0" w:rsidRDefault="000E02F0" w:rsidP="00310A57">
      <w:pPr>
        <w:spacing w:after="0" w:line="360" w:lineRule="auto"/>
        <w:ind w:left="92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Dalam penelitian ini, data sekunder yang digunakan diperoleh dari berbagai sumber, seperti buku, jurnal atau penelitian terdahulu, dan artikel-artikel baik ilmiah maupun berita yang berkaitan dengan citra merek dan promosi penjualan terhadap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  </w:t>
      </w:r>
    </w:p>
    <w:p w:rsidR="000E02F0" w:rsidRPr="000E02F0" w:rsidRDefault="000E02F0" w:rsidP="000E02F0">
      <w:pPr>
        <w:spacing w:after="0" w:line="360" w:lineRule="auto"/>
        <w:ind w:left="0" w:right="0" w:firstLine="0"/>
        <w:contextualSpacing/>
        <w:rPr>
          <w:rFonts w:eastAsiaTheme="minorHAnsi" w:cstheme="minorBidi"/>
          <w:b/>
          <w:color w:val="auto"/>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Instrumen Penelitian</w:t>
      </w:r>
    </w:p>
    <w:p w:rsidR="000E02F0" w:rsidRPr="000E02F0" w:rsidRDefault="000E02F0" w:rsidP="00310A57">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Penelitian ini, penulis menggunakan kuesioner yang terstruktur, di mana kuesioner yang digunakan akan diberikan langsung kepada responden. Untuk pernyataan-pernyataan yang digunakan merupakan pernyataan yang bersifat tertutup di mana responden hanya menjawab dengan cara memilih salah satu pilihan jawaban yang telah disediakan. Skala yang digunakan dalam untuk mengukurnya menggunakan skala </w:t>
      </w:r>
      <w:r w:rsidRPr="000E02F0">
        <w:rPr>
          <w:rFonts w:eastAsiaTheme="minorHAnsi" w:cstheme="minorBidi"/>
          <w:i/>
          <w:color w:val="auto"/>
          <w:lang w:eastAsia="en-US"/>
        </w:rPr>
        <w:t>Likert</w:t>
      </w:r>
      <w:r w:rsidRPr="000E02F0">
        <w:rPr>
          <w:rFonts w:eastAsiaTheme="minorHAnsi" w:cstheme="minorBidi"/>
          <w:color w:val="auto"/>
          <w:lang w:eastAsia="en-US"/>
        </w:rPr>
        <w:t>.</w:t>
      </w:r>
    </w:p>
    <w:p w:rsidR="000E02F0" w:rsidRDefault="000E02F0" w:rsidP="00310A57">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Skala </w:t>
      </w:r>
      <w:r w:rsidRPr="000E02F0">
        <w:rPr>
          <w:rFonts w:eastAsiaTheme="minorHAnsi" w:cstheme="minorBidi"/>
          <w:i/>
          <w:color w:val="auto"/>
          <w:lang w:eastAsia="en-US"/>
        </w:rPr>
        <w:t>likert</w:t>
      </w:r>
      <w:r w:rsidRPr="000E02F0">
        <w:rPr>
          <w:rFonts w:eastAsiaTheme="minorHAnsi" w:cstheme="minorBidi"/>
          <w:color w:val="auto"/>
          <w:lang w:eastAsia="en-US"/>
        </w:rPr>
        <w:t xml:space="preserve"> merupakan skala yang digunakan secara luas yang meminta responden menandai derajat persetujuan atau tidak setuju terhadap masing-masing dari serangkaian pernyataan mengenai objek stimulus (Malhotra, 2009:298). Umumnya, masing-masing item skala mempunyai </w:t>
      </w:r>
      <w:r w:rsidRPr="000E02F0">
        <w:rPr>
          <w:rFonts w:eastAsiaTheme="minorHAnsi" w:cstheme="minorBidi"/>
          <w:color w:val="auto"/>
          <w:lang w:eastAsia="en-US"/>
        </w:rPr>
        <w:lastRenderedPageBreak/>
        <w:t>lima kategori, yang berkisar antara “sangat setuju” sampai dengan “sangat tidak setuju”. Dan berikut adalah skor yang diberikan dari setiap skala.</w:t>
      </w:r>
    </w:p>
    <w:p w:rsidR="003414CA" w:rsidRDefault="003414CA" w:rsidP="000E02F0">
      <w:pPr>
        <w:spacing w:after="0" w:line="360" w:lineRule="auto"/>
        <w:ind w:left="0" w:right="0" w:firstLine="0"/>
        <w:contextualSpacing/>
        <w:rPr>
          <w:rFonts w:eastAsiaTheme="minorHAnsi" w:cstheme="minorBidi"/>
          <w:color w:val="auto"/>
          <w:lang w:eastAsia="en-US"/>
        </w:rPr>
      </w:pPr>
    </w:p>
    <w:p w:rsidR="003414CA" w:rsidRPr="000E02F0" w:rsidRDefault="003414CA" w:rsidP="000E02F0">
      <w:pPr>
        <w:spacing w:after="0" w:line="360" w:lineRule="auto"/>
        <w:ind w:left="0" w:right="0" w:firstLine="0"/>
        <w:contextualSpacing/>
        <w:rPr>
          <w:rFonts w:eastAsiaTheme="minorHAnsi" w:cstheme="minorBidi"/>
          <w:color w:val="auto"/>
          <w:lang w:eastAsia="en-US"/>
        </w:rPr>
      </w:pPr>
    </w:p>
    <w:p w:rsidR="000E02F0" w:rsidRPr="000E02F0" w:rsidRDefault="000E02F0" w:rsidP="000E02F0">
      <w:pPr>
        <w:spacing w:after="200" w:line="360" w:lineRule="auto"/>
        <w:ind w:left="0" w:right="0" w:firstLine="0"/>
        <w:contextualSpacing/>
        <w:jc w:val="center"/>
        <w:rPr>
          <w:rFonts w:eastAsiaTheme="minorHAnsi" w:cstheme="minorBidi"/>
          <w:b/>
          <w:color w:val="auto"/>
          <w:sz w:val="22"/>
          <w:lang w:eastAsia="en-US"/>
        </w:rPr>
      </w:pPr>
      <w:r w:rsidRPr="000E02F0">
        <w:rPr>
          <w:rFonts w:eastAsiaTheme="minorHAnsi" w:cstheme="minorBidi"/>
          <w:b/>
          <w:color w:val="auto"/>
          <w:sz w:val="22"/>
          <w:lang w:eastAsia="en-US"/>
        </w:rPr>
        <w:t xml:space="preserve">Tabel 3.2 </w:t>
      </w:r>
      <w:r w:rsidRPr="000E02F0">
        <w:rPr>
          <w:rFonts w:eastAsiaTheme="minorHAnsi" w:cstheme="minorBidi"/>
          <w:color w:val="auto"/>
          <w:sz w:val="22"/>
          <w:lang w:eastAsia="en-US"/>
        </w:rPr>
        <w:t>Skor Setiap Jawaban</w:t>
      </w:r>
    </w:p>
    <w:tbl>
      <w:tblPr>
        <w:tblStyle w:val="TableGrid"/>
        <w:tblW w:w="0" w:type="auto"/>
        <w:tblInd w:w="1222" w:type="dxa"/>
        <w:tblLook w:val="04A0" w:firstRow="1" w:lastRow="0" w:firstColumn="1" w:lastColumn="0" w:noHBand="0" w:noVBand="1"/>
      </w:tblPr>
      <w:tblGrid>
        <w:gridCol w:w="2453"/>
        <w:gridCol w:w="2454"/>
      </w:tblGrid>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Jawaban</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Skor</w:t>
            </w:r>
          </w:p>
        </w:tc>
      </w:tr>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Sangat Tidak Setuju</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1</w:t>
            </w:r>
          </w:p>
        </w:tc>
      </w:tr>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Tidak Setuju</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2</w:t>
            </w:r>
          </w:p>
        </w:tc>
      </w:tr>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Ragu – Ragu</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3</w:t>
            </w:r>
          </w:p>
        </w:tc>
      </w:tr>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Setuju</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4</w:t>
            </w:r>
          </w:p>
        </w:tc>
      </w:tr>
      <w:tr w:rsidR="000E02F0" w:rsidRPr="000E02F0" w:rsidTr="001E5ABA">
        <w:tc>
          <w:tcPr>
            <w:tcW w:w="2453"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Sangat Setuju</w:t>
            </w:r>
          </w:p>
        </w:tc>
        <w:tc>
          <w:tcPr>
            <w:tcW w:w="2454" w:type="dxa"/>
          </w:tcPr>
          <w:p w:rsidR="000E02F0" w:rsidRPr="000E02F0" w:rsidRDefault="000E02F0" w:rsidP="000E02F0">
            <w:pPr>
              <w:spacing w:after="200" w:line="276" w:lineRule="auto"/>
              <w:ind w:left="0" w:right="0" w:firstLine="0"/>
              <w:jc w:val="center"/>
              <w:rPr>
                <w:rFonts w:eastAsia="Calibri"/>
                <w:color w:val="auto"/>
              </w:rPr>
            </w:pPr>
            <w:r w:rsidRPr="000E02F0">
              <w:rPr>
                <w:rFonts w:eastAsia="Calibri"/>
                <w:color w:val="auto"/>
              </w:rPr>
              <w:t>5</w:t>
            </w:r>
          </w:p>
        </w:tc>
      </w:tr>
    </w:tbl>
    <w:p w:rsidR="000E02F0" w:rsidRPr="000E02F0" w:rsidRDefault="000E02F0" w:rsidP="001E5ABA">
      <w:pPr>
        <w:spacing w:after="0" w:line="360" w:lineRule="auto"/>
        <w:ind w:left="720" w:right="0" w:firstLine="720"/>
        <w:contextualSpacing/>
        <w:jc w:val="left"/>
        <w:rPr>
          <w:rFonts w:eastAsiaTheme="minorHAnsi" w:cstheme="minorBidi"/>
          <w:color w:val="auto"/>
          <w:sz w:val="22"/>
          <w:lang w:eastAsia="en-US"/>
        </w:rPr>
      </w:pPr>
      <w:r w:rsidRPr="000E02F0">
        <w:rPr>
          <w:rFonts w:eastAsiaTheme="minorHAnsi" w:cstheme="minorBidi"/>
          <w:color w:val="auto"/>
          <w:sz w:val="22"/>
          <w:lang w:eastAsia="en-US"/>
        </w:rPr>
        <w:t>Sumber: Malhotra, 2009:299</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Berikut merupakan kisi-kisi angket yang akan digunakan dalam penelitian ini.</w:t>
      </w:r>
    </w:p>
    <w:p w:rsidR="000E02F0" w:rsidRPr="000E02F0" w:rsidRDefault="000E02F0" w:rsidP="000E02F0">
      <w:pPr>
        <w:spacing w:after="200" w:line="360" w:lineRule="auto"/>
        <w:ind w:left="0" w:right="0" w:firstLine="0"/>
        <w:contextualSpacing/>
        <w:jc w:val="center"/>
        <w:rPr>
          <w:rFonts w:eastAsiaTheme="minorHAnsi" w:cstheme="minorBidi"/>
          <w:b/>
          <w:color w:val="auto"/>
          <w:sz w:val="22"/>
          <w:lang w:eastAsia="en-US"/>
        </w:rPr>
      </w:pPr>
      <w:r w:rsidRPr="000E02F0">
        <w:rPr>
          <w:rFonts w:eastAsiaTheme="minorHAnsi" w:cstheme="minorBidi"/>
          <w:b/>
          <w:color w:val="auto"/>
          <w:sz w:val="22"/>
          <w:lang w:eastAsia="en-US"/>
        </w:rPr>
        <w:t xml:space="preserve">Tabel 3.3 </w:t>
      </w:r>
      <w:r w:rsidRPr="000E02F0">
        <w:rPr>
          <w:rFonts w:eastAsiaTheme="minorHAnsi" w:cstheme="minorBidi"/>
          <w:color w:val="auto"/>
          <w:sz w:val="22"/>
          <w:lang w:eastAsia="en-US"/>
        </w:rPr>
        <w:t>Kisi-kisi Angket</w:t>
      </w:r>
    </w:p>
    <w:tbl>
      <w:tblPr>
        <w:tblStyle w:val="TableGrid"/>
        <w:tblW w:w="8893" w:type="dxa"/>
        <w:tblInd w:w="33" w:type="dxa"/>
        <w:tblLook w:val="04A0" w:firstRow="1" w:lastRow="0" w:firstColumn="1" w:lastColumn="0" w:noHBand="0" w:noVBand="1"/>
      </w:tblPr>
      <w:tblGrid>
        <w:gridCol w:w="2246"/>
        <w:gridCol w:w="2246"/>
        <w:gridCol w:w="3125"/>
        <w:gridCol w:w="1276"/>
      </w:tblGrid>
      <w:tr w:rsidR="00EB647D" w:rsidRPr="008E788F" w:rsidTr="0065082E">
        <w:trPr>
          <w:trHeight w:val="807"/>
        </w:trPr>
        <w:tc>
          <w:tcPr>
            <w:tcW w:w="2246" w:type="dxa"/>
            <w:vAlign w:val="center"/>
          </w:tcPr>
          <w:p w:rsidR="00EB647D" w:rsidRPr="008E788F" w:rsidRDefault="00EB647D" w:rsidP="00EB647D">
            <w:pPr>
              <w:ind w:left="0" w:firstLine="0"/>
              <w:jc w:val="center"/>
              <w:rPr>
                <w:color w:val="auto"/>
              </w:rPr>
            </w:pPr>
            <w:r w:rsidRPr="008E788F">
              <w:rPr>
                <w:color w:val="auto"/>
              </w:rPr>
              <w:t>Variabel</w:t>
            </w:r>
          </w:p>
        </w:tc>
        <w:tc>
          <w:tcPr>
            <w:tcW w:w="2246" w:type="dxa"/>
            <w:vAlign w:val="center"/>
          </w:tcPr>
          <w:p w:rsidR="00EB647D" w:rsidRPr="008E788F" w:rsidRDefault="00EB647D" w:rsidP="00EB647D">
            <w:pPr>
              <w:ind w:left="0" w:firstLine="0"/>
              <w:jc w:val="center"/>
              <w:rPr>
                <w:color w:val="auto"/>
              </w:rPr>
            </w:pPr>
            <w:r w:rsidRPr="008E788F">
              <w:rPr>
                <w:color w:val="auto"/>
              </w:rPr>
              <w:t>Indikator</w:t>
            </w:r>
          </w:p>
        </w:tc>
        <w:tc>
          <w:tcPr>
            <w:tcW w:w="3125" w:type="dxa"/>
            <w:vAlign w:val="center"/>
          </w:tcPr>
          <w:p w:rsidR="00EB647D" w:rsidRPr="008E788F" w:rsidRDefault="00EB647D" w:rsidP="00EB647D">
            <w:pPr>
              <w:ind w:left="0" w:firstLine="0"/>
              <w:jc w:val="center"/>
              <w:rPr>
                <w:color w:val="auto"/>
              </w:rPr>
            </w:pPr>
            <w:r w:rsidRPr="008E788F">
              <w:rPr>
                <w:color w:val="auto"/>
              </w:rPr>
              <w:t>Pernyataan</w:t>
            </w:r>
          </w:p>
        </w:tc>
        <w:tc>
          <w:tcPr>
            <w:tcW w:w="1276" w:type="dxa"/>
            <w:vAlign w:val="center"/>
          </w:tcPr>
          <w:p w:rsidR="00EB647D" w:rsidRPr="008E788F" w:rsidRDefault="00EB647D" w:rsidP="00EB647D">
            <w:pPr>
              <w:ind w:left="0" w:firstLine="0"/>
              <w:jc w:val="center"/>
              <w:rPr>
                <w:color w:val="auto"/>
              </w:rPr>
            </w:pPr>
            <w:r w:rsidRPr="008E788F">
              <w:rPr>
                <w:color w:val="auto"/>
              </w:rPr>
              <w:t>Nomor</w:t>
            </w:r>
          </w:p>
          <w:p w:rsidR="00EB647D" w:rsidRPr="008E788F" w:rsidRDefault="00EB647D" w:rsidP="00EB647D">
            <w:pPr>
              <w:ind w:left="0" w:firstLine="0"/>
              <w:jc w:val="center"/>
              <w:rPr>
                <w:color w:val="auto"/>
              </w:rPr>
            </w:pPr>
            <w:r w:rsidRPr="008E788F">
              <w:rPr>
                <w:color w:val="auto"/>
              </w:rPr>
              <w:t>pernyataan</w:t>
            </w:r>
          </w:p>
        </w:tc>
      </w:tr>
      <w:tr w:rsidR="00EB647D" w:rsidRPr="008E788F" w:rsidTr="00286CD5">
        <w:trPr>
          <w:trHeight w:val="896"/>
        </w:trPr>
        <w:tc>
          <w:tcPr>
            <w:tcW w:w="2246" w:type="dxa"/>
            <w:vMerge w:val="restart"/>
          </w:tcPr>
          <w:p w:rsidR="00EB647D" w:rsidRPr="008E788F" w:rsidRDefault="00EB647D" w:rsidP="00EB647D">
            <w:pPr>
              <w:ind w:left="0" w:firstLine="0"/>
              <w:rPr>
                <w:color w:val="auto"/>
              </w:rPr>
            </w:pPr>
            <w:r w:rsidRPr="008E788F">
              <w:rPr>
                <w:color w:val="auto"/>
              </w:rPr>
              <w:t>Citra merek (X</w:t>
            </w:r>
            <w:r w:rsidRPr="008E788F">
              <w:rPr>
                <w:color w:val="auto"/>
                <w:sz w:val="16"/>
                <w:szCs w:val="16"/>
              </w:rPr>
              <w:t>1</w:t>
            </w:r>
            <w:r w:rsidRPr="008E788F">
              <w:rPr>
                <w:color w:val="auto"/>
              </w:rPr>
              <w:t>)</w:t>
            </w:r>
          </w:p>
        </w:tc>
        <w:tc>
          <w:tcPr>
            <w:tcW w:w="2246" w:type="dxa"/>
            <w:vMerge w:val="restart"/>
          </w:tcPr>
          <w:p w:rsidR="00EB647D" w:rsidRPr="008E788F" w:rsidRDefault="00EB647D" w:rsidP="00EB647D">
            <w:pPr>
              <w:ind w:left="0" w:firstLine="0"/>
              <w:rPr>
                <w:color w:val="auto"/>
              </w:rPr>
            </w:pPr>
            <w:r w:rsidRPr="008E788F">
              <w:rPr>
                <w:i/>
                <w:iCs/>
                <w:color w:val="auto"/>
                <w:szCs w:val="24"/>
                <w:lang w:val="en-US"/>
              </w:rPr>
              <w:t>Strenght of brand association</w:t>
            </w:r>
          </w:p>
        </w:tc>
        <w:tc>
          <w:tcPr>
            <w:tcW w:w="3125" w:type="dxa"/>
          </w:tcPr>
          <w:p w:rsidR="00EB647D" w:rsidRPr="00286CD5" w:rsidRDefault="00EB647D" w:rsidP="00286CD5">
            <w:pPr>
              <w:ind w:left="0"/>
              <w:rPr>
                <w:color w:val="auto"/>
                <w:szCs w:val="24"/>
              </w:rPr>
            </w:pPr>
            <w:r w:rsidRPr="008E788F">
              <w:rPr>
                <w:color w:val="auto"/>
                <w:szCs w:val="24"/>
              </w:rPr>
              <w:t>Chickhen Nugget</w:t>
            </w:r>
            <w:r w:rsidR="00286CD5">
              <w:rPr>
                <w:color w:val="auto"/>
                <w:szCs w:val="24"/>
              </w:rPr>
              <w:t xml:space="preserve"> Fiesta memiliki rasa yang enak</w:t>
            </w:r>
          </w:p>
        </w:tc>
        <w:tc>
          <w:tcPr>
            <w:tcW w:w="1276" w:type="dxa"/>
          </w:tcPr>
          <w:p w:rsidR="00EB647D" w:rsidRPr="008E788F" w:rsidRDefault="00EB647D" w:rsidP="00EB647D">
            <w:pPr>
              <w:ind w:left="0" w:firstLine="0"/>
              <w:jc w:val="center"/>
              <w:rPr>
                <w:color w:val="auto"/>
              </w:rPr>
            </w:pPr>
            <w:r w:rsidRPr="008E788F">
              <w:rPr>
                <w:color w:val="auto"/>
              </w:rPr>
              <w:t>1</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8E788F" w:rsidRDefault="00EB647D" w:rsidP="00EB647D">
            <w:pPr>
              <w:ind w:left="0" w:firstLine="0"/>
              <w:rPr>
                <w:color w:val="auto"/>
              </w:rPr>
            </w:pPr>
            <w:r w:rsidRPr="008E788F">
              <w:rPr>
                <w:color w:val="auto"/>
                <w:szCs w:val="24"/>
              </w:rPr>
              <w:t>Chickhen Nugget Fiesta mudah didapatkan</w:t>
            </w:r>
          </w:p>
        </w:tc>
        <w:tc>
          <w:tcPr>
            <w:tcW w:w="1276" w:type="dxa"/>
          </w:tcPr>
          <w:p w:rsidR="00EB647D" w:rsidRPr="008E788F" w:rsidRDefault="00EB647D" w:rsidP="00EB647D">
            <w:pPr>
              <w:ind w:left="0" w:firstLine="0"/>
              <w:jc w:val="center"/>
              <w:rPr>
                <w:color w:val="auto"/>
              </w:rPr>
            </w:pPr>
            <w:r w:rsidRPr="008E788F">
              <w:rPr>
                <w:color w:val="auto"/>
              </w:rPr>
              <w:t>2</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w:t>
            </w:r>
            <w:r w:rsidR="00286CD5">
              <w:rPr>
                <w:color w:val="auto"/>
                <w:szCs w:val="24"/>
              </w:rPr>
              <w:t>sta memiliki iklan yang menarik</w:t>
            </w:r>
          </w:p>
        </w:tc>
        <w:tc>
          <w:tcPr>
            <w:tcW w:w="1276" w:type="dxa"/>
          </w:tcPr>
          <w:p w:rsidR="00EB647D" w:rsidRPr="008E788F" w:rsidRDefault="00EB647D" w:rsidP="00EB647D">
            <w:pPr>
              <w:ind w:left="0" w:firstLine="0"/>
              <w:jc w:val="center"/>
              <w:rPr>
                <w:color w:val="auto"/>
              </w:rPr>
            </w:pPr>
            <w:r w:rsidRPr="008E788F">
              <w:rPr>
                <w:color w:val="auto"/>
              </w:rPr>
              <w:t>3</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st</w:t>
            </w:r>
            <w:r w:rsidR="00286CD5">
              <w:rPr>
                <w:color w:val="auto"/>
                <w:szCs w:val="24"/>
              </w:rPr>
              <w:t>a memiliki kemasan yang praktis</w:t>
            </w:r>
          </w:p>
        </w:tc>
        <w:tc>
          <w:tcPr>
            <w:tcW w:w="1276" w:type="dxa"/>
          </w:tcPr>
          <w:p w:rsidR="00EB647D" w:rsidRPr="008E788F" w:rsidRDefault="00EB647D" w:rsidP="00EB647D">
            <w:pPr>
              <w:ind w:left="0" w:firstLine="0"/>
              <w:jc w:val="center"/>
              <w:rPr>
                <w:color w:val="auto"/>
              </w:rPr>
            </w:pPr>
            <w:r w:rsidRPr="008E788F">
              <w:rPr>
                <w:color w:val="auto"/>
              </w:rPr>
              <w:t>4</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ara penyaji</w:t>
            </w:r>
            <w:r w:rsidR="00286CD5">
              <w:rPr>
                <w:color w:val="auto"/>
                <w:szCs w:val="24"/>
              </w:rPr>
              <w:t>an Chickhen Nugget Fiesta mudah</w:t>
            </w:r>
          </w:p>
        </w:tc>
        <w:tc>
          <w:tcPr>
            <w:tcW w:w="1276" w:type="dxa"/>
          </w:tcPr>
          <w:p w:rsidR="00EB647D" w:rsidRPr="008E788F" w:rsidRDefault="00EB647D" w:rsidP="00EB647D">
            <w:pPr>
              <w:ind w:left="0" w:firstLine="0"/>
              <w:jc w:val="center"/>
              <w:rPr>
                <w:color w:val="auto"/>
              </w:rPr>
            </w:pPr>
            <w:r w:rsidRPr="008E788F">
              <w:rPr>
                <w:color w:val="auto"/>
              </w:rPr>
              <w:t>5</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 xml:space="preserve">Chickhen nugget fiesta </w:t>
            </w:r>
            <w:r w:rsidR="00286CD5">
              <w:rPr>
                <w:color w:val="auto"/>
                <w:szCs w:val="24"/>
              </w:rPr>
              <w:t>memiliki kemasan berwarna merah</w:t>
            </w:r>
          </w:p>
        </w:tc>
        <w:tc>
          <w:tcPr>
            <w:tcW w:w="1276" w:type="dxa"/>
          </w:tcPr>
          <w:p w:rsidR="00EB647D" w:rsidRPr="008E788F" w:rsidRDefault="00EB647D" w:rsidP="00EB647D">
            <w:pPr>
              <w:ind w:left="0" w:firstLine="0"/>
              <w:jc w:val="center"/>
              <w:rPr>
                <w:color w:val="auto"/>
              </w:rPr>
            </w:pPr>
            <w:r w:rsidRPr="008E788F">
              <w:rPr>
                <w:color w:val="auto"/>
              </w:rPr>
              <w:t>6</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Tagline</w:t>
            </w:r>
            <w:r w:rsidR="00286CD5">
              <w:rPr>
                <w:color w:val="auto"/>
                <w:szCs w:val="24"/>
              </w:rPr>
              <w:t xml:space="preserve"> Chickhen Nugget Fiesta menarik</w:t>
            </w:r>
          </w:p>
        </w:tc>
        <w:tc>
          <w:tcPr>
            <w:tcW w:w="1276" w:type="dxa"/>
          </w:tcPr>
          <w:p w:rsidR="00EB647D" w:rsidRPr="008E788F" w:rsidRDefault="00EB647D" w:rsidP="00EB647D">
            <w:pPr>
              <w:ind w:left="0" w:firstLine="0"/>
              <w:jc w:val="center"/>
              <w:rPr>
                <w:color w:val="auto"/>
              </w:rPr>
            </w:pPr>
            <w:r w:rsidRPr="008E788F">
              <w:rPr>
                <w:color w:val="auto"/>
              </w:rPr>
              <w:t>7</w:t>
            </w:r>
          </w:p>
        </w:tc>
      </w:tr>
      <w:tr w:rsidR="00EB647D" w:rsidRPr="008E788F" w:rsidTr="0065082E">
        <w:tc>
          <w:tcPr>
            <w:tcW w:w="2246" w:type="dxa"/>
            <w:vMerge/>
          </w:tcPr>
          <w:p w:rsidR="00EB647D" w:rsidRPr="008E788F" w:rsidRDefault="00EB647D" w:rsidP="00EB647D">
            <w:pPr>
              <w:ind w:left="0" w:firstLine="0"/>
              <w:rPr>
                <w:color w:val="auto"/>
              </w:rPr>
            </w:pPr>
          </w:p>
        </w:tc>
        <w:tc>
          <w:tcPr>
            <w:tcW w:w="2246" w:type="dxa"/>
            <w:vMerge w:val="restart"/>
          </w:tcPr>
          <w:p w:rsidR="00EB647D" w:rsidRPr="008E788F" w:rsidRDefault="00EB647D" w:rsidP="00EB647D">
            <w:pPr>
              <w:ind w:left="0" w:firstLine="0"/>
              <w:rPr>
                <w:color w:val="auto"/>
              </w:rPr>
            </w:pPr>
            <w:r w:rsidRPr="008E788F">
              <w:rPr>
                <w:i/>
                <w:iCs/>
                <w:color w:val="auto"/>
                <w:szCs w:val="24"/>
                <w:lang w:val="en-US"/>
              </w:rPr>
              <w:t>Favorability of brand association</w:t>
            </w:r>
          </w:p>
        </w:tc>
        <w:tc>
          <w:tcPr>
            <w:tcW w:w="3125" w:type="dxa"/>
          </w:tcPr>
          <w:p w:rsidR="00EB647D" w:rsidRPr="00286CD5" w:rsidRDefault="00EB647D" w:rsidP="00286CD5">
            <w:pPr>
              <w:ind w:left="0"/>
              <w:rPr>
                <w:color w:val="auto"/>
                <w:szCs w:val="24"/>
              </w:rPr>
            </w:pPr>
            <w:r w:rsidRPr="008E788F">
              <w:rPr>
                <w:color w:val="auto"/>
                <w:szCs w:val="24"/>
              </w:rPr>
              <w:t>Chickhen Nugget</w:t>
            </w:r>
            <w:r w:rsidR="00286CD5">
              <w:rPr>
                <w:color w:val="auto"/>
                <w:szCs w:val="24"/>
              </w:rPr>
              <w:t xml:space="preserve"> Fiesta memiliki rasa yang enak</w:t>
            </w:r>
          </w:p>
        </w:tc>
        <w:tc>
          <w:tcPr>
            <w:tcW w:w="1276" w:type="dxa"/>
          </w:tcPr>
          <w:p w:rsidR="00EB647D" w:rsidRPr="008E788F" w:rsidRDefault="00EB647D" w:rsidP="00EB647D">
            <w:pPr>
              <w:ind w:left="0" w:firstLine="0"/>
              <w:jc w:val="center"/>
              <w:rPr>
                <w:color w:val="auto"/>
              </w:rPr>
            </w:pPr>
            <w:r w:rsidRPr="008E788F">
              <w:rPr>
                <w:color w:val="auto"/>
                <w:szCs w:val="24"/>
                <w:lang w:val="en-US"/>
              </w:rPr>
              <w:t>8</w:t>
            </w:r>
          </w:p>
        </w:tc>
      </w:tr>
      <w:tr w:rsidR="00EB647D" w:rsidRPr="008E788F" w:rsidTr="0065082E">
        <w:tc>
          <w:tcPr>
            <w:tcW w:w="2246" w:type="dxa"/>
            <w:vMerge/>
          </w:tcPr>
          <w:p w:rsidR="00EB647D" w:rsidRPr="008E788F" w:rsidRDefault="00EB647D" w:rsidP="00EB647D">
            <w:pPr>
              <w:ind w:left="0" w:firstLine="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8E788F" w:rsidRDefault="00EB647D" w:rsidP="00EB647D">
            <w:pPr>
              <w:ind w:left="0" w:firstLine="0"/>
              <w:rPr>
                <w:color w:val="auto"/>
              </w:rPr>
            </w:pPr>
            <w:r w:rsidRPr="008E788F">
              <w:rPr>
                <w:color w:val="auto"/>
                <w:szCs w:val="24"/>
              </w:rPr>
              <w:t>Chickhen Nugget Fiesta mudah didapatkan</w:t>
            </w:r>
          </w:p>
        </w:tc>
        <w:tc>
          <w:tcPr>
            <w:tcW w:w="1276" w:type="dxa"/>
          </w:tcPr>
          <w:p w:rsidR="00EB647D" w:rsidRPr="008E788F" w:rsidRDefault="00EB647D" w:rsidP="00EB647D">
            <w:pPr>
              <w:ind w:left="0" w:firstLine="0"/>
              <w:jc w:val="center"/>
              <w:rPr>
                <w:color w:val="auto"/>
              </w:rPr>
            </w:pPr>
            <w:r w:rsidRPr="008E788F">
              <w:rPr>
                <w:color w:val="auto"/>
              </w:rPr>
              <w:t>9</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w:t>
            </w:r>
            <w:r w:rsidR="00286CD5">
              <w:rPr>
                <w:color w:val="auto"/>
                <w:szCs w:val="24"/>
              </w:rPr>
              <w:t>sta memiliki iklan yang menarik</w:t>
            </w:r>
          </w:p>
        </w:tc>
        <w:tc>
          <w:tcPr>
            <w:tcW w:w="1276" w:type="dxa"/>
          </w:tcPr>
          <w:p w:rsidR="00EB647D" w:rsidRPr="008E788F" w:rsidRDefault="00EB647D" w:rsidP="00EB647D">
            <w:pPr>
              <w:ind w:left="0" w:firstLine="0"/>
              <w:jc w:val="center"/>
              <w:rPr>
                <w:color w:val="auto"/>
              </w:rPr>
            </w:pPr>
            <w:r w:rsidRPr="008E788F">
              <w:rPr>
                <w:color w:val="auto"/>
              </w:rPr>
              <w:t>10</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sta memil</w:t>
            </w:r>
            <w:r w:rsidR="00286CD5">
              <w:rPr>
                <w:color w:val="auto"/>
                <w:szCs w:val="24"/>
              </w:rPr>
              <w:t>iki kemasan yang praktis</w:t>
            </w:r>
          </w:p>
        </w:tc>
        <w:tc>
          <w:tcPr>
            <w:tcW w:w="1276" w:type="dxa"/>
          </w:tcPr>
          <w:p w:rsidR="00EB647D" w:rsidRPr="008E788F" w:rsidRDefault="00EB647D" w:rsidP="00EB647D">
            <w:pPr>
              <w:ind w:left="0" w:firstLine="0"/>
              <w:jc w:val="center"/>
              <w:rPr>
                <w:color w:val="auto"/>
              </w:rPr>
            </w:pPr>
            <w:r w:rsidRPr="008E788F">
              <w:rPr>
                <w:color w:val="auto"/>
              </w:rPr>
              <w:t>11</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ara penyaji</w:t>
            </w:r>
            <w:r w:rsidR="00286CD5">
              <w:rPr>
                <w:color w:val="auto"/>
                <w:szCs w:val="24"/>
              </w:rPr>
              <w:t>an Chickhen Nugget Fiesta mudah</w:t>
            </w:r>
          </w:p>
        </w:tc>
        <w:tc>
          <w:tcPr>
            <w:tcW w:w="1276" w:type="dxa"/>
          </w:tcPr>
          <w:p w:rsidR="00EB647D" w:rsidRPr="008E788F" w:rsidRDefault="00EB647D" w:rsidP="00EB647D">
            <w:pPr>
              <w:ind w:left="0" w:firstLine="0"/>
              <w:jc w:val="center"/>
              <w:rPr>
                <w:color w:val="auto"/>
              </w:rPr>
            </w:pPr>
            <w:r w:rsidRPr="008E788F">
              <w:rPr>
                <w:color w:val="auto"/>
              </w:rPr>
              <w:t>12</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 xml:space="preserve">Chickhen nugget fiesta </w:t>
            </w:r>
            <w:r w:rsidR="00286CD5">
              <w:rPr>
                <w:color w:val="auto"/>
                <w:szCs w:val="24"/>
              </w:rPr>
              <w:t>memiliki kemasan berwarna merah</w:t>
            </w:r>
          </w:p>
        </w:tc>
        <w:tc>
          <w:tcPr>
            <w:tcW w:w="1276" w:type="dxa"/>
          </w:tcPr>
          <w:p w:rsidR="00EB647D" w:rsidRPr="008E788F" w:rsidRDefault="00EB647D" w:rsidP="00EB647D">
            <w:pPr>
              <w:ind w:left="0" w:firstLine="0"/>
              <w:jc w:val="center"/>
              <w:rPr>
                <w:color w:val="auto"/>
              </w:rPr>
            </w:pPr>
            <w:r w:rsidRPr="008E788F">
              <w:rPr>
                <w:color w:val="auto"/>
              </w:rPr>
              <w:t>13</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Tagline</w:t>
            </w:r>
            <w:r w:rsidR="00286CD5">
              <w:rPr>
                <w:color w:val="auto"/>
                <w:szCs w:val="24"/>
              </w:rPr>
              <w:t xml:space="preserve"> Chickhen Nugget Fiesta menarik</w:t>
            </w:r>
          </w:p>
        </w:tc>
        <w:tc>
          <w:tcPr>
            <w:tcW w:w="1276" w:type="dxa"/>
          </w:tcPr>
          <w:p w:rsidR="00EB647D" w:rsidRPr="008E788F" w:rsidRDefault="00EB647D" w:rsidP="00EB647D">
            <w:pPr>
              <w:ind w:left="0" w:firstLine="0"/>
              <w:jc w:val="center"/>
              <w:rPr>
                <w:color w:val="auto"/>
              </w:rPr>
            </w:pPr>
            <w:r w:rsidRPr="008E788F">
              <w:rPr>
                <w:color w:val="auto"/>
              </w:rPr>
              <w:t>14</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val="restart"/>
          </w:tcPr>
          <w:p w:rsidR="00EB647D" w:rsidRPr="008E788F" w:rsidRDefault="00EB647D" w:rsidP="00EB647D">
            <w:pPr>
              <w:ind w:left="0" w:firstLine="0"/>
              <w:rPr>
                <w:color w:val="auto"/>
              </w:rPr>
            </w:pPr>
            <w:r w:rsidRPr="008E788F">
              <w:rPr>
                <w:i/>
                <w:iCs/>
                <w:color w:val="auto"/>
                <w:szCs w:val="24"/>
                <w:lang w:val="en-US"/>
              </w:rPr>
              <w:t>Uniqueness of brand association</w:t>
            </w:r>
          </w:p>
        </w:tc>
        <w:tc>
          <w:tcPr>
            <w:tcW w:w="3125" w:type="dxa"/>
          </w:tcPr>
          <w:p w:rsidR="00EB647D" w:rsidRPr="00286CD5" w:rsidRDefault="00EB647D" w:rsidP="00286CD5">
            <w:pPr>
              <w:ind w:left="0"/>
              <w:rPr>
                <w:color w:val="auto"/>
                <w:szCs w:val="24"/>
              </w:rPr>
            </w:pPr>
            <w:r w:rsidRPr="008E788F">
              <w:rPr>
                <w:color w:val="auto"/>
                <w:szCs w:val="24"/>
              </w:rPr>
              <w:t>Chickhen Nugget Fiesta memiliki ra</w:t>
            </w:r>
            <w:r w:rsidR="00286CD5">
              <w:rPr>
                <w:color w:val="auto"/>
                <w:szCs w:val="24"/>
              </w:rPr>
              <w:t>sa yang enak</w:t>
            </w:r>
          </w:p>
        </w:tc>
        <w:tc>
          <w:tcPr>
            <w:tcW w:w="1276" w:type="dxa"/>
          </w:tcPr>
          <w:p w:rsidR="00EB647D" w:rsidRPr="008E788F" w:rsidRDefault="00EB647D" w:rsidP="00EB647D">
            <w:pPr>
              <w:ind w:left="0" w:firstLine="0"/>
              <w:jc w:val="center"/>
              <w:rPr>
                <w:color w:val="auto"/>
              </w:rPr>
            </w:pPr>
            <w:r w:rsidRPr="008E788F">
              <w:rPr>
                <w:color w:val="auto"/>
              </w:rPr>
              <w:t>15</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8E788F" w:rsidRDefault="00EB647D" w:rsidP="00EB647D">
            <w:pPr>
              <w:ind w:left="0" w:firstLine="0"/>
              <w:rPr>
                <w:color w:val="auto"/>
              </w:rPr>
            </w:pPr>
            <w:r w:rsidRPr="008E788F">
              <w:rPr>
                <w:color w:val="auto"/>
                <w:szCs w:val="24"/>
              </w:rPr>
              <w:t>Chickhen Nugget Fiesta mudah didapatkan</w:t>
            </w:r>
          </w:p>
        </w:tc>
        <w:tc>
          <w:tcPr>
            <w:tcW w:w="1276" w:type="dxa"/>
          </w:tcPr>
          <w:p w:rsidR="00EB647D" w:rsidRPr="008E788F" w:rsidRDefault="00EB647D" w:rsidP="00EB647D">
            <w:pPr>
              <w:ind w:left="0" w:firstLine="0"/>
              <w:jc w:val="center"/>
              <w:rPr>
                <w:color w:val="auto"/>
              </w:rPr>
            </w:pPr>
            <w:r w:rsidRPr="008E788F">
              <w:rPr>
                <w:color w:val="auto"/>
              </w:rPr>
              <w:t>16</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w:t>
            </w:r>
            <w:r w:rsidR="00286CD5">
              <w:rPr>
                <w:color w:val="auto"/>
                <w:szCs w:val="24"/>
              </w:rPr>
              <w:t>sta memiliki iklan yang menarik</w:t>
            </w:r>
          </w:p>
        </w:tc>
        <w:tc>
          <w:tcPr>
            <w:tcW w:w="1276" w:type="dxa"/>
          </w:tcPr>
          <w:p w:rsidR="00EB647D" w:rsidRPr="008E788F" w:rsidRDefault="00EB647D" w:rsidP="00EB647D">
            <w:pPr>
              <w:ind w:left="0" w:firstLine="0"/>
              <w:jc w:val="center"/>
              <w:rPr>
                <w:color w:val="auto"/>
              </w:rPr>
            </w:pPr>
            <w:r w:rsidRPr="008E788F">
              <w:rPr>
                <w:color w:val="auto"/>
              </w:rPr>
              <w:t>17</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hickhen Nugget Fiest</w:t>
            </w:r>
            <w:r w:rsidR="00286CD5">
              <w:rPr>
                <w:color w:val="auto"/>
                <w:szCs w:val="24"/>
              </w:rPr>
              <w:t>a memiliki kemasan yang praktis</w:t>
            </w:r>
          </w:p>
        </w:tc>
        <w:tc>
          <w:tcPr>
            <w:tcW w:w="1276" w:type="dxa"/>
          </w:tcPr>
          <w:p w:rsidR="00EB647D" w:rsidRPr="008E788F" w:rsidRDefault="00EB647D" w:rsidP="00EB647D">
            <w:pPr>
              <w:ind w:left="0" w:firstLine="0"/>
              <w:jc w:val="center"/>
              <w:rPr>
                <w:color w:val="auto"/>
              </w:rPr>
            </w:pPr>
            <w:r w:rsidRPr="008E788F">
              <w:rPr>
                <w:color w:val="auto"/>
              </w:rPr>
              <w:t>1</w:t>
            </w:r>
            <w:r w:rsidRPr="008E788F">
              <w:rPr>
                <w:color w:val="auto"/>
                <w:szCs w:val="24"/>
                <w:lang w:val="en-US"/>
              </w:rPr>
              <w:t>8</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Cara penyaji</w:t>
            </w:r>
            <w:r w:rsidR="00286CD5">
              <w:rPr>
                <w:color w:val="auto"/>
                <w:szCs w:val="24"/>
              </w:rPr>
              <w:t>an Chickhen Nugget Fiesta mudah</w:t>
            </w:r>
          </w:p>
        </w:tc>
        <w:tc>
          <w:tcPr>
            <w:tcW w:w="1276" w:type="dxa"/>
          </w:tcPr>
          <w:p w:rsidR="00EB647D" w:rsidRPr="008E788F" w:rsidRDefault="00EB647D" w:rsidP="00EB647D">
            <w:pPr>
              <w:ind w:left="0" w:firstLine="0"/>
              <w:jc w:val="center"/>
              <w:rPr>
                <w:color w:val="auto"/>
              </w:rPr>
            </w:pPr>
            <w:r w:rsidRPr="008E788F">
              <w:rPr>
                <w:color w:val="auto"/>
              </w:rPr>
              <w:t>19</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 xml:space="preserve">Chickhen nugget fiesta </w:t>
            </w:r>
            <w:r w:rsidR="00286CD5">
              <w:rPr>
                <w:color w:val="auto"/>
                <w:szCs w:val="24"/>
              </w:rPr>
              <w:t>memiliki kemasan berwarna merah</w:t>
            </w:r>
          </w:p>
        </w:tc>
        <w:tc>
          <w:tcPr>
            <w:tcW w:w="1276" w:type="dxa"/>
          </w:tcPr>
          <w:p w:rsidR="00EB647D" w:rsidRPr="008E788F" w:rsidRDefault="00EB647D" w:rsidP="00EB647D">
            <w:pPr>
              <w:ind w:left="0" w:firstLine="0"/>
              <w:jc w:val="center"/>
              <w:rPr>
                <w:color w:val="auto"/>
              </w:rPr>
            </w:pPr>
            <w:r w:rsidRPr="008E788F">
              <w:rPr>
                <w:color w:val="auto"/>
              </w:rPr>
              <w:t>20</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286CD5" w:rsidRDefault="00EB647D" w:rsidP="00286CD5">
            <w:pPr>
              <w:ind w:left="0"/>
              <w:rPr>
                <w:color w:val="auto"/>
                <w:szCs w:val="24"/>
              </w:rPr>
            </w:pPr>
            <w:r w:rsidRPr="008E788F">
              <w:rPr>
                <w:color w:val="auto"/>
                <w:szCs w:val="24"/>
              </w:rPr>
              <w:t>Tagline</w:t>
            </w:r>
            <w:r w:rsidR="00286CD5">
              <w:rPr>
                <w:color w:val="auto"/>
                <w:szCs w:val="24"/>
              </w:rPr>
              <w:t xml:space="preserve"> Chickhen Nugget Fiesta menarik</w:t>
            </w:r>
          </w:p>
        </w:tc>
        <w:tc>
          <w:tcPr>
            <w:tcW w:w="1276" w:type="dxa"/>
          </w:tcPr>
          <w:p w:rsidR="00EB647D" w:rsidRPr="008E788F" w:rsidRDefault="00EB647D" w:rsidP="00EB647D">
            <w:pPr>
              <w:ind w:left="0" w:firstLine="0"/>
              <w:jc w:val="center"/>
              <w:rPr>
                <w:color w:val="auto"/>
              </w:rPr>
            </w:pPr>
            <w:r w:rsidRPr="008E788F">
              <w:rPr>
                <w:color w:val="auto"/>
              </w:rPr>
              <w:t>21</w:t>
            </w:r>
          </w:p>
        </w:tc>
      </w:tr>
      <w:tr w:rsidR="00EB647D" w:rsidRPr="008E788F" w:rsidTr="0065082E">
        <w:tc>
          <w:tcPr>
            <w:tcW w:w="2246" w:type="dxa"/>
            <w:vMerge w:val="restart"/>
          </w:tcPr>
          <w:p w:rsidR="00EB647D" w:rsidRPr="008E788F" w:rsidRDefault="00EB647D" w:rsidP="00EB647D">
            <w:pPr>
              <w:ind w:left="0"/>
              <w:rPr>
                <w:color w:val="auto"/>
                <w:szCs w:val="24"/>
              </w:rPr>
            </w:pPr>
            <w:r w:rsidRPr="008E788F">
              <w:rPr>
                <w:color w:val="auto"/>
                <w:szCs w:val="24"/>
              </w:rPr>
              <w:t>Promosi penjualan (X</w:t>
            </w:r>
            <w:r w:rsidRPr="008E788F">
              <w:rPr>
                <w:color w:val="auto"/>
                <w:sz w:val="16"/>
                <w:szCs w:val="16"/>
              </w:rPr>
              <w:t>2</w:t>
            </w:r>
            <w:r w:rsidRPr="008E788F">
              <w:rPr>
                <w:color w:val="auto"/>
                <w:szCs w:val="24"/>
              </w:rPr>
              <w:t>)</w:t>
            </w:r>
          </w:p>
        </w:tc>
        <w:tc>
          <w:tcPr>
            <w:tcW w:w="2246" w:type="dxa"/>
            <w:vMerge w:val="restart"/>
          </w:tcPr>
          <w:p w:rsidR="00EB647D" w:rsidRPr="008E788F" w:rsidRDefault="00EB647D" w:rsidP="00EB647D">
            <w:pPr>
              <w:ind w:left="0" w:firstLine="0"/>
              <w:rPr>
                <w:color w:val="auto"/>
              </w:rPr>
            </w:pPr>
            <w:r w:rsidRPr="008E788F">
              <w:rPr>
                <w:color w:val="auto"/>
              </w:rPr>
              <w:t>Potongan harga (diskon)</w:t>
            </w:r>
          </w:p>
        </w:tc>
        <w:tc>
          <w:tcPr>
            <w:tcW w:w="3125" w:type="dxa"/>
          </w:tcPr>
          <w:p w:rsidR="00EB647D" w:rsidRPr="008E788F" w:rsidRDefault="00EB647D" w:rsidP="00EB647D">
            <w:pPr>
              <w:ind w:left="0"/>
              <w:rPr>
                <w:color w:val="auto"/>
                <w:szCs w:val="24"/>
              </w:rPr>
            </w:pPr>
            <w:r w:rsidRPr="008E788F">
              <w:rPr>
                <w:color w:val="auto"/>
                <w:szCs w:val="24"/>
              </w:rPr>
              <w:t xml:space="preserve">Besarnya diskon yang diberikan membuat konsumen untuk membeli </w:t>
            </w:r>
            <w:r w:rsidRPr="008E788F">
              <w:rPr>
                <w:rFonts w:eastAsia="Calibri"/>
                <w:i/>
                <w:color w:val="auto"/>
              </w:rPr>
              <w:t>chickhen nugget</w:t>
            </w:r>
            <w:r w:rsidRPr="008E788F">
              <w:rPr>
                <w:rFonts w:eastAsia="Calibri"/>
                <w:color w:val="auto"/>
              </w:rPr>
              <w:t xml:space="preserve"> Fiesta</w:t>
            </w:r>
            <w:r w:rsidRPr="008E788F">
              <w:rPr>
                <w:color w:val="auto"/>
                <w:szCs w:val="24"/>
              </w:rPr>
              <w:t>.</w:t>
            </w:r>
          </w:p>
        </w:tc>
        <w:tc>
          <w:tcPr>
            <w:tcW w:w="1276" w:type="dxa"/>
          </w:tcPr>
          <w:p w:rsidR="00EB647D" w:rsidRPr="008E788F" w:rsidRDefault="00EB647D" w:rsidP="00EB647D">
            <w:pPr>
              <w:ind w:left="0" w:firstLine="0"/>
              <w:jc w:val="center"/>
              <w:rPr>
                <w:color w:val="auto"/>
              </w:rPr>
            </w:pPr>
            <w:r w:rsidRPr="008E788F">
              <w:rPr>
                <w:color w:val="auto"/>
              </w:rPr>
              <w:t>22</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8E788F" w:rsidRDefault="00EB647D" w:rsidP="00EB647D">
            <w:pPr>
              <w:ind w:left="0"/>
              <w:rPr>
                <w:color w:val="auto"/>
                <w:szCs w:val="24"/>
              </w:rPr>
            </w:pPr>
            <w:r w:rsidRPr="008E788F">
              <w:rPr>
                <w:color w:val="auto"/>
                <w:szCs w:val="24"/>
              </w:rPr>
              <w:t xml:space="preserve">Potongan harga diberikan oleh </w:t>
            </w:r>
            <w:r w:rsidRPr="008E788F">
              <w:rPr>
                <w:rFonts w:eastAsia="Calibri"/>
                <w:i/>
                <w:color w:val="auto"/>
              </w:rPr>
              <w:t>chickhen nugget</w:t>
            </w:r>
            <w:r w:rsidRPr="008E788F">
              <w:rPr>
                <w:rFonts w:eastAsia="Calibri"/>
                <w:color w:val="auto"/>
              </w:rPr>
              <w:t xml:space="preserve"> Fiesta </w:t>
            </w:r>
            <w:r w:rsidRPr="008E788F">
              <w:rPr>
                <w:color w:val="auto"/>
                <w:szCs w:val="24"/>
              </w:rPr>
              <w:t>setiap bulannya dengan potongan yang berbeda di setiap bulannya.</w:t>
            </w:r>
          </w:p>
        </w:tc>
        <w:tc>
          <w:tcPr>
            <w:tcW w:w="1276" w:type="dxa"/>
          </w:tcPr>
          <w:p w:rsidR="00EB647D" w:rsidRPr="008E788F" w:rsidRDefault="00EB647D" w:rsidP="00EB647D">
            <w:pPr>
              <w:ind w:left="0" w:firstLine="0"/>
              <w:jc w:val="center"/>
              <w:rPr>
                <w:color w:val="auto"/>
              </w:rPr>
            </w:pPr>
            <w:r w:rsidRPr="008E788F">
              <w:rPr>
                <w:color w:val="auto"/>
              </w:rPr>
              <w:t>23</w:t>
            </w:r>
          </w:p>
        </w:tc>
      </w:tr>
      <w:tr w:rsidR="00EB647D" w:rsidRPr="008E788F" w:rsidTr="0065082E">
        <w:tc>
          <w:tcPr>
            <w:tcW w:w="2246" w:type="dxa"/>
            <w:vMerge w:val="restart"/>
          </w:tcPr>
          <w:p w:rsidR="00EB647D" w:rsidRPr="008E788F" w:rsidRDefault="00EB647D" w:rsidP="00EB647D">
            <w:pPr>
              <w:ind w:left="0"/>
              <w:rPr>
                <w:color w:val="auto"/>
                <w:szCs w:val="24"/>
              </w:rPr>
            </w:pPr>
            <w:r w:rsidRPr="008E788F">
              <w:rPr>
                <w:color w:val="auto"/>
                <w:szCs w:val="24"/>
              </w:rPr>
              <w:t>Keputusan pembelian (Y)</w:t>
            </w:r>
          </w:p>
        </w:tc>
        <w:tc>
          <w:tcPr>
            <w:tcW w:w="2246" w:type="dxa"/>
            <w:vMerge w:val="restart"/>
          </w:tcPr>
          <w:p w:rsidR="00EB647D" w:rsidRPr="008E788F" w:rsidRDefault="00EB647D" w:rsidP="00EB647D">
            <w:pPr>
              <w:ind w:left="0" w:firstLine="0"/>
              <w:rPr>
                <w:color w:val="auto"/>
              </w:rPr>
            </w:pPr>
            <w:r w:rsidRPr="008E788F">
              <w:rPr>
                <w:color w:val="auto"/>
              </w:rPr>
              <w:t>Keputusan tentang merek</w:t>
            </w:r>
          </w:p>
        </w:tc>
        <w:tc>
          <w:tcPr>
            <w:tcW w:w="3125" w:type="dxa"/>
          </w:tcPr>
          <w:p w:rsidR="00EB647D" w:rsidRPr="008E788F" w:rsidRDefault="00EB647D" w:rsidP="00EB647D">
            <w:pPr>
              <w:ind w:left="0"/>
              <w:rPr>
                <w:color w:val="auto"/>
                <w:szCs w:val="24"/>
              </w:rPr>
            </w:pPr>
            <w:r w:rsidRPr="008E788F">
              <w:rPr>
                <w:color w:val="auto"/>
                <w:szCs w:val="24"/>
                <w:lang w:val="en-US"/>
              </w:rPr>
              <w:t xml:space="preserve">Membeli </w:t>
            </w:r>
            <w:r w:rsidRPr="008E788F">
              <w:rPr>
                <w:rFonts w:eastAsia="Calibri"/>
                <w:i/>
                <w:color w:val="auto"/>
              </w:rPr>
              <w:t>chickhen nugget</w:t>
            </w:r>
            <w:r w:rsidRPr="008E788F">
              <w:rPr>
                <w:rFonts w:eastAsia="Calibri"/>
                <w:color w:val="auto"/>
              </w:rPr>
              <w:t xml:space="preserve"> Fiesta </w:t>
            </w:r>
            <w:r w:rsidRPr="008E788F">
              <w:rPr>
                <w:color w:val="auto"/>
                <w:szCs w:val="24"/>
                <w:lang w:val="en-US"/>
              </w:rPr>
              <w:t>karena mereknya terkenal</w:t>
            </w:r>
          </w:p>
        </w:tc>
        <w:tc>
          <w:tcPr>
            <w:tcW w:w="1276" w:type="dxa"/>
          </w:tcPr>
          <w:p w:rsidR="00EB647D" w:rsidRPr="008E788F" w:rsidRDefault="00EB647D" w:rsidP="00EB647D">
            <w:pPr>
              <w:ind w:left="0" w:firstLine="0"/>
              <w:jc w:val="center"/>
              <w:rPr>
                <w:color w:val="auto"/>
              </w:rPr>
            </w:pPr>
            <w:r w:rsidRPr="008E788F">
              <w:rPr>
                <w:color w:val="auto"/>
              </w:rPr>
              <w:t>24</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vMerge/>
          </w:tcPr>
          <w:p w:rsidR="00EB647D" w:rsidRPr="008E788F" w:rsidRDefault="00EB647D" w:rsidP="00EB647D">
            <w:pPr>
              <w:ind w:left="0" w:firstLine="0"/>
              <w:rPr>
                <w:color w:val="auto"/>
              </w:rPr>
            </w:pPr>
          </w:p>
        </w:tc>
        <w:tc>
          <w:tcPr>
            <w:tcW w:w="3125" w:type="dxa"/>
          </w:tcPr>
          <w:p w:rsidR="00EB647D" w:rsidRPr="008E788F" w:rsidRDefault="00EB647D" w:rsidP="00EB647D">
            <w:pPr>
              <w:ind w:left="0"/>
              <w:rPr>
                <w:color w:val="auto"/>
                <w:szCs w:val="24"/>
                <w:lang w:val="en-US"/>
              </w:rPr>
            </w:pPr>
            <w:r w:rsidRPr="008E788F">
              <w:rPr>
                <w:color w:val="auto"/>
                <w:szCs w:val="24"/>
                <w:lang w:val="en-US"/>
              </w:rPr>
              <w:t xml:space="preserve">Membeli </w:t>
            </w:r>
            <w:r w:rsidRPr="008E788F">
              <w:rPr>
                <w:rFonts w:eastAsia="Calibri"/>
                <w:i/>
                <w:color w:val="auto"/>
              </w:rPr>
              <w:t>chickhen nugget</w:t>
            </w:r>
            <w:r w:rsidRPr="008E788F">
              <w:rPr>
                <w:rFonts w:eastAsia="Calibri"/>
                <w:color w:val="auto"/>
              </w:rPr>
              <w:t xml:space="preserve"> Fiesta </w:t>
            </w:r>
            <w:r w:rsidRPr="008E788F">
              <w:rPr>
                <w:color w:val="auto"/>
                <w:szCs w:val="24"/>
                <w:lang w:val="en-US"/>
              </w:rPr>
              <w:t>karena mereknya memiliki citra yang positif</w:t>
            </w:r>
          </w:p>
        </w:tc>
        <w:tc>
          <w:tcPr>
            <w:tcW w:w="1276" w:type="dxa"/>
          </w:tcPr>
          <w:p w:rsidR="00EB647D" w:rsidRPr="008E788F" w:rsidRDefault="00EB647D" w:rsidP="00EB647D">
            <w:pPr>
              <w:ind w:left="0" w:firstLine="0"/>
              <w:jc w:val="center"/>
              <w:rPr>
                <w:color w:val="auto"/>
              </w:rPr>
            </w:pPr>
            <w:r w:rsidRPr="008E788F">
              <w:rPr>
                <w:color w:val="auto"/>
              </w:rPr>
              <w:t>25</w:t>
            </w:r>
          </w:p>
        </w:tc>
      </w:tr>
      <w:tr w:rsidR="00EB647D" w:rsidRPr="008E788F" w:rsidTr="0065082E">
        <w:tc>
          <w:tcPr>
            <w:tcW w:w="2246" w:type="dxa"/>
            <w:vMerge/>
          </w:tcPr>
          <w:p w:rsidR="00EB647D" w:rsidRPr="008E788F" w:rsidRDefault="00EB647D" w:rsidP="00EB647D">
            <w:pPr>
              <w:ind w:left="0"/>
              <w:rPr>
                <w:color w:val="auto"/>
                <w:szCs w:val="24"/>
              </w:rPr>
            </w:pPr>
          </w:p>
        </w:tc>
        <w:tc>
          <w:tcPr>
            <w:tcW w:w="2246" w:type="dxa"/>
          </w:tcPr>
          <w:p w:rsidR="00EB647D" w:rsidRPr="008E788F" w:rsidRDefault="00EB647D" w:rsidP="00EB647D">
            <w:pPr>
              <w:ind w:left="0" w:firstLine="0"/>
              <w:rPr>
                <w:color w:val="auto"/>
              </w:rPr>
            </w:pPr>
            <w:r w:rsidRPr="008E788F">
              <w:rPr>
                <w:color w:val="auto"/>
              </w:rPr>
              <w:t>Keputusan tentang waktu pembelian</w:t>
            </w:r>
          </w:p>
        </w:tc>
        <w:tc>
          <w:tcPr>
            <w:tcW w:w="3125" w:type="dxa"/>
          </w:tcPr>
          <w:p w:rsidR="00EB647D" w:rsidRPr="008E788F" w:rsidRDefault="00EB647D" w:rsidP="00EB647D">
            <w:pPr>
              <w:ind w:left="0"/>
              <w:rPr>
                <w:color w:val="auto"/>
                <w:szCs w:val="24"/>
              </w:rPr>
            </w:pPr>
            <w:r w:rsidRPr="008E788F">
              <w:rPr>
                <w:color w:val="auto"/>
                <w:szCs w:val="24"/>
              </w:rPr>
              <w:t xml:space="preserve">Saya membeli </w:t>
            </w:r>
            <w:r w:rsidRPr="008E788F">
              <w:rPr>
                <w:rFonts w:eastAsia="Calibri"/>
                <w:i/>
                <w:color w:val="auto"/>
              </w:rPr>
              <w:t>chickhen nugget</w:t>
            </w:r>
            <w:r w:rsidRPr="008E788F">
              <w:rPr>
                <w:rFonts w:eastAsia="Calibri"/>
                <w:color w:val="auto"/>
              </w:rPr>
              <w:t xml:space="preserve"> Fiesta</w:t>
            </w:r>
            <w:r w:rsidRPr="008E788F">
              <w:rPr>
                <w:color w:val="auto"/>
                <w:szCs w:val="24"/>
              </w:rPr>
              <w:t xml:space="preserve"> pada saat ada potongan harga (diskon)</w:t>
            </w:r>
          </w:p>
        </w:tc>
        <w:tc>
          <w:tcPr>
            <w:tcW w:w="1276" w:type="dxa"/>
          </w:tcPr>
          <w:p w:rsidR="00EB647D" w:rsidRPr="008E788F" w:rsidRDefault="00EB647D" w:rsidP="00EB647D">
            <w:pPr>
              <w:ind w:left="0" w:firstLine="0"/>
              <w:jc w:val="center"/>
              <w:rPr>
                <w:color w:val="auto"/>
              </w:rPr>
            </w:pPr>
            <w:r w:rsidRPr="008E788F">
              <w:rPr>
                <w:color w:val="auto"/>
              </w:rPr>
              <w:t>26</w:t>
            </w:r>
          </w:p>
        </w:tc>
      </w:tr>
    </w:tbl>
    <w:p w:rsidR="00EB647D" w:rsidRDefault="00EB647D" w:rsidP="000E02F0">
      <w:pPr>
        <w:spacing w:after="0" w:line="360" w:lineRule="auto"/>
        <w:ind w:left="0" w:right="0" w:firstLine="0"/>
        <w:rPr>
          <w:rFonts w:eastAsiaTheme="minorHAnsi" w:cstheme="minorBidi"/>
          <w:color w:val="auto"/>
          <w:sz w:val="22"/>
          <w:lang w:eastAsia="en-US"/>
        </w:rPr>
      </w:pPr>
    </w:p>
    <w:p w:rsidR="000E02F0" w:rsidRPr="000E02F0" w:rsidRDefault="000E02F0" w:rsidP="000E02F0">
      <w:pPr>
        <w:spacing w:after="0" w:line="360" w:lineRule="auto"/>
        <w:ind w:left="0" w:right="0" w:firstLine="0"/>
        <w:rPr>
          <w:rFonts w:eastAsiaTheme="minorHAnsi" w:cstheme="minorBidi"/>
          <w:color w:val="auto"/>
          <w:sz w:val="22"/>
          <w:lang w:eastAsia="en-US"/>
        </w:rPr>
      </w:pPr>
      <w:r w:rsidRPr="000E02F0">
        <w:rPr>
          <w:rFonts w:eastAsiaTheme="minorHAnsi" w:cstheme="minorBidi"/>
          <w:color w:val="auto"/>
          <w:sz w:val="22"/>
          <w:lang w:eastAsia="en-US"/>
        </w:rPr>
        <w:t>Sumber: diolah oleh penulis</w:t>
      </w:r>
    </w:p>
    <w:p w:rsidR="000E02F0" w:rsidRPr="000E02F0" w:rsidRDefault="000E02F0" w:rsidP="000E02F0">
      <w:pPr>
        <w:spacing w:after="0" w:line="360" w:lineRule="auto"/>
        <w:ind w:left="0" w:right="0" w:firstLine="0"/>
        <w:rPr>
          <w:rFonts w:eastAsiaTheme="minorHAnsi" w:cstheme="minorBidi"/>
          <w:color w:val="auto"/>
          <w:sz w:val="22"/>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Teknik Pengumpulan Data</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Dalam penelitian ini, teknik pengumpulan data yang digunakan ada berbagai macam, antara lain.</w:t>
      </w:r>
    </w:p>
    <w:p w:rsidR="000E02F0" w:rsidRPr="000E02F0" w:rsidRDefault="000E02F0" w:rsidP="0078535D">
      <w:pPr>
        <w:numPr>
          <w:ilvl w:val="0"/>
          <w:numId w:val="36"/>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Angket </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Angket adalah teknik terstruktur untuk memperoleh data yang terdiri dari serangkaian pertanyaan tertulis atau verbal yang dijawab responden. </w:t>
      </w:r>
      <w:r w:rsidRPr="000E02F0">
        <w:rPr>
          <w:rFonts w:eastAsiaTheme="minorHAnsi" w:cstheme="minorBidi"/>
          <w:color w:val="auto"/>
          <w:lang w:eastAsia="en-US"/>
        </w:rPr>
        <w:lastRenderedPageBreak/>
        <w:t>Sebuah kuesioner, baik itu disebut formulir atau skedul, bentuk wawancara, atau instrumen pengukuran, merupakan serangkaian pertanyaan yang diformulasikan untuk mendapatkan informasi dari responden (Malhotra, 2009:120).</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Dalam penelitian ini, peneliti menyebarkan angket yang digunakan untuk mendapatkan informasi dengan menyebar sebanyak 210 di mana pertanyaan yang ada dalam angket berisi pengaruh antar variabel penelitian.</w:t>
      </w:r>
    </w:p>
    <w:p w:rsidR="000E02F0" w:rsidRPr="000E02F0" w:rsidRDefault="000E02F0" w:rsidP="0078535D">
      <w:pPr>
        <w:numPr>
          <w:ilvl w:val="0"/>
          <w:numId w:val="36"/>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Wawancara</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Wawancara merupakan teknik pengumpulan data apabila peneliti ingin melakukan studi pendahuluan untuk menetukan permasalah yang harus diteliti dan juga apabila peneliti ingin mengetahui hal-hal dari responden yang lebih mendalam (Sugiyono, 2012:137). </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Dalam penelitian ini wawancara yang lebih mendalam dilakukan kepada responden yang membeli, mengkonsumsi dan ikut serta dalam pengambilan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 di HERO supermarket Sidoarjo. Wawancara dilakukan kepada responden sebelum pemberian angket untuk mengetahui kesesuaian seseorang dengan karakteristik populasi yang telah ditentukan. Hal ini berkaitan dengan apakah seseorang tersebut dapat dijadikan responden atau tidak.</w:t>
      </w:r>
    </w:p>
    <w:p w:rsidR="000E02F0" w:rsidRPr="000E02F0" w:rsidRDefault="000E02F0" w:rsidP="0078535D">
      <w:pPr>
        <w:numPr>
          <w:ilvl w:val="0"/>
          <w:numId w:val="36"/>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Observasi</w:t>
      </w:r>
    </w:p>
    <w:p w:rsidR="000E02F0" w:rsidRPr="000E02F0" w:rsidRDefault="000E02F0" w:rsidP="00286CD5">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Observasi merupakan teknik pengumpulan data yang mempunyai ciri yang spesifik bila dibandingkan dengan teknik yang lainnya (Sugiyono, 2012:145). Observasi dilakukan untuk mendapatkan gambaran permasalahan dan data data ya</w:t>
      </w:r>
      <w:r w:rsidR="00286CD5">
        <w:rPr>
          <w:rFonts w:eastAsiaTheme="minorHAnsi" w:cstheme="minorBidi"/>
          <w:color w:val="auto"/>
          <w:lang w:eastAsia="en-US"/>
        </w:rPr>
        <w:t>ng dibutuhkan dalam penelitian.</w:t>
      </w:r>
    </w:p>
    <w:p w:rsidR="000E02F0" w:rsidRPr="000E02F0" w:rsidRDefault="000E02F0" w:rsidP="0078535D">
      <w:pPr>
        <w:numPr>
          <w:ilvl w:val="0"/>
          <w:numId w:val="36"/>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Dokumentasi</w:t>
      </w:r>
    </w:p>
    <w:p w:rsidR="000E02F0" w:rsidRPr="000E02F0" w:rsidRDefault="000E02F0" w:rsidP="00F44BCB">
      <w:pPr>
        <w:spacing w:after="0" w:line="360" w:lineRule="auto"/>
        <w:ind w:left="567" w:right="0" w:firstLine="720"/>
        <w:contextualSpacing/>
        <w:rPr>
          <w:rFonts w:eastAsiaTheme="minorHAnsi" w:cstheme="minorBidi"/>
          <w:b/>
          <w:color w:val="auto"/>
          <w:lang w:eastAsia="en-US"/>
        </w:rPr>
      </w:pPr>
      <w:r w:rsidRPr="000E02F0">
        <w:rPr>
          <w:rFonts w:eastAsiaTheme="minorHAnsi" w:cstheme="minorBidi"/>
          <w:color w:val="auto"/>
          <w:lang w:eastAsia="en-US"/>
        </w:rPr>
        <w:t xml:space="preserve">Dokumentasi adalah catatan peristiwa penting yang sudah berlalu (Sugiyono, 2012:240). Dokumentasi dilakukan dengan mengumpulkan data yang mendukung dan sesuai dengan penelitian ini melalui referensi buku, jurnal, penelitian terdahulu, artikel, internet, dan literatur lainnya yang berkaitan dengan citra merek dan promosi penjualan terhadap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w:t>
      </w:r>
    </w:p>
    <w:p w:rsidR="000E02F0" w:rsidRPr="000E02F0" w:rsidRDefault="000E02F0" w:rsidP="000E02F0">
      <w:pPr>
        <w:spacing w:after="0" w:line="360" w:lineRule="auto"/>
        <w:ind w:left="0" w:right="0" w:firstLine="0"/>
        <w:contextualSpacing/>
        <w:rPr>
          <w:rFonts w:eastAsiaTheme="minorHAnsi" w:cstheme="minorBidi"/>
          <w:b/>
          <w:color w:val="auto"/>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lastRenderedPageBreak/>
        <w:t>Uji Validitas, Uji Reliabilitas, dan Uji Asumsi Klasik</w:t>
      </w:r>
    </w:p>
    <w:p w:rsidR="000E02F0" w:rsidRPr="000E02F0" w:rsidRDefault="000E02F0" w:rsidP="0078535D">
      <w:pPr>
        <w:numPr>
          <w:ilvl w:val="0"/>
          <w:numId w:val="37"/>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Uji Validitas</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Menurut Sugiyono (2012:455), instrumen yang valid berarti alat ukur yang digunakan untuk mengukur data itu valid. Valid berarti instrumen tersebut dapat digunakan untuk mengukur apa yang seharusnya diukur. Pada dasarnya instrumen yang baik (berupa test atau nontest) harus valid dan relaibel. Uji validitas dilakukan dengan cara menyebar angket kepada 30 responden terlebih dahulu untuk mengetahui kevalidan dari masing-masing pernyataan. Responden sejumlah 30 orang ini tidak termasuk dalam 210 responden penelitian. Uji validitas dilakukan atas dasar masing-masing item pernyataan dengan menggunakan faktor analisis terhadap setiap item pernyataan. Suatu pernyataan dikatakan valid jika nilai r-hitung yang merupakan nilai </w:t>
      </w:r>
      <w:r w:rsidRPr="000E02F0">
        <w:rPr>
          <w:rFonts w:eastAsiaTheme="minorHAnsi" w:cstheme="minorBidi"/>
          <w:i/>
          <w:color w:val="auto"/>
          <w:lang w:eastAsia="en-US"/>
        </w:rPr>
        <w:t>Correlated Items – Total</w:t>
      </w:r>
      <w:r w:rsidRPr="000E02F0">
        <w:rPr>
          <w:rFonts w:eastAsiaTheme="minorHAnsi" w:cstheme="minorBidi"/>
          <w:color w:val="auto"/>
          <w:lang w:eastAsia="en-US"/>
        </w:rPr>
        <w:t xml:space="preserve"> </w:t>
      </w:r>
      <w:r w:rsidRPr="000E02F0">
        <w:rPr>
          <w:rFonts w:eastAsiaTheme="minorHAnsi" w:cstheme="minorBidi"/>
          <w:i/>
          <w:color w:val="auto"/>
          <w:lang w:eastAsia="en-US"/>
        </w:rPr>
        <w:t>Correlation</w:t>
      </w:r>
      <w:r w:rsidRPr="000E02F0">
        <w:rPr>
          <w:rFonts w:eastAsiaTheme="minorHAnsi" w:cstheme="minorBidi"/>
          <w:color w:val="auto"/>
          <w:lang w:eastAsia="en-US"/>
        </w:rPr>
        <w:t xml:space="preserve"> &gt; r-tabel &gt; 0.30. Jadi apabila suatu pernyataan memiliki nilai r-hitung dibawah 0.30 maka dikatakan tidak valid (Sugiyono, 2012:178).</w:t>
      </w:r>
    </w:p>
    <w:p w:rsidR="000E02F0" w:rsidRPr="000E02F0" w:rsidRDefault="000E02F0" w:rsidP="0078535D">
      <w:pPr>
        <w:numPr>
          <w:ilvl w:val="0"/>
          <w:numId w:val="37"/>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Uji Reliabilitas</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Menurut Sugiyono (2013: 456), realibilitas (keandalan) merupakan suatu ukuran kestabilan dan konsistensi responden dalam menjawab hal yang berkaitan dengan konstruk konstruk pertanyaan yang merupakan dimensi suatu variabel dan disusun dalam suatu bentuk angket. Instrumen yang reliabel berarti instrumen yang jika digunakan beberapakali mengukur objek yang sama, akan menghasilkan data yang sama. Dalam penelitian ini uji reliabilitas dilakukan untuk mengukur apakah jawaban responden terhadap pernyataan adalah konsisten atau stabil. </w:t>
      </w:r>
      <w:r w:rsidRPr="000E02F0">
        <w:rPr>
          <w:rFonts w:eastAsiaTheme="minorHAnsi" w:cstheme="minorBidi"/>
          <w:i/>
          <w:color w:val="auto"/>
          <w:lang w:eastAsia="en-US"/>
        </w:rPr>
        <w:t>Software</w:t>
      </w:r>
      <w:r w:rsidRPr="000E02F0">
        <w:rPr>
          <w:rFonts w:eastAsiaTheme="minorHAnsi" w:cstheme="minorBidi"/>
          <w:color w:val="auto"/>
          <w:lang w:eastAsia="en-US"/>
        </w:rPr>
        <w:t xml:space="preserve"> SPSS memberikan fasilitas untuk melakukan uji statistik </w:t>
      </w:r>
      <w:r w:rsidRPr="000E02F0">
        <w:rPr>
          <w:rFonts w:eastAsiaTheme="minorHAnsi" w:cstheme="minorBidi"/>
          <w:i/>
          <w:color w:val="auto"/>
          <w:lang w:eastAsia="en-US"/>
        </w:rPr>
        <w:t>Cronbach Alpha</w:t>
      </w:r>
      <w:r w:rsidRPr="000E02F0">
        <w:rPr>
          <w:rFonts w:eastAsiaTheme="minorHAnsi" w:cstheme="minorBidi"/>
          <w:color w:val="auto"/>
          <w:lang w:eastAsia="en-US"/>
        </w:rPr>
        <w:t xml:space="preserve">, dimana suatu variabel dikatakan reliabel jika nilai </w:t>
      </w:r>
      <w:r w:rsidRPr="000E02F0">
        <w:rPr>
          <w:rFonts w:eastAsiaTheme="minorHAnsi" w:cstheme="minorBidi"/>
          <w:i/>
          <w:color w:val="auto"/>
          <w:lang w:eastAsia="en-US"/>
        </w:rPr>
        <w:t xml:space="preserve">Cronbach Alpha </w:t>
      </w:r>
      <w:r w:rsidRPr="000E02F0">
        <w:rPr>
          <w:rFonts w:eastAsiaTheme="minorHAnsi" w:cstheme="minorBidi"/>
          <w:color w:val="auto"/>
          <w:lang w:eastAsia="en-US"/>
        </w:rPr>
        <w:t>&gt;  0,70 (Ghozali,2013:47). Uji reliablitas dapat dilakukan secara bersama-sama terhadap seluruh pernyataan.</w:t>
      </w:r>
    </w:p>
    <w:p w:rsidR="000E02F0" w:rsidRPr="000E02F0" w:rsidRDefault="000E02F0" w:rsidP="0078535D">
      <w:pPr>
        <w:numPr>
          <w:ilvl w:val="0"/>
          <w:numId w:val="37"/>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Uji Asumsi Klasik</w:t>
      </w:r>
    </w:p>
    <w:p w:rsidR="000E02F0" w:rsidRPr="000E02F0" w:rsidRDefault="000E02F0" w:rsidP="00F44BCB">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Model regresi linier berganda dapat disebut baik jika model tersebut memenuhi asumsi normalitas data dan terbatas dari asumsi-asumsi klasik statistic baik multikolineritas dan heteroskesdatisitas. Sehingga uji asumsi digunakan dalam penggunaan regresi linier antara lain.</w:t>
      </w:r>
    </w:p>
    <w:p w:rsidR="000E02F0" w:rsidRPr="000E02F0" w:rsidRDefault="000E02F0" w:rsidP="0078535D">
      <w:pPr>
        <w:numPr>
          <w:ilvl w:val="0"/>
          <w:numId w:val="38"/>
        </w:numPr>
        <w:spacing w:after="0" w:line="360" w:lineRule="auto"/>
        <w:ind w:left="1134" w:right="0" w:hanging="283"/>
        <w:contextualSpacing/>
        <w:jc w:val="left"/>
        <w:rPr>
          <w:rFonts w:eastAsiaTheme="minorHAnsi" w:cstheme="minorBidi"/>
          <w:b/>
          <w:color w:val="auto"/>
          <w:lang w:eastAsia="en-US"/>
        </w:rPr>
      </w:pPr>
      <w:r w:rsidRPr="000E02F0">
        <w:rPr>
          <w:rFonts w:eastAsiaTheme="minorHAnsi" w:cstheme="minorBidi"/>
          <w:b/>
          <w:color w:val="auto"/>
          <w:lang w:eastAsia="en-US"/>
        </w:rPr>
        <w:lastRenderedPageBreak/>
        <w:t>Uji Normalitas</w:t>
      </w:r>
    </w:p>
    <w:p w:rsidR="000E02F0" w:rsidRPr="000E02F0" w:rsidRDefault="000E02F0" w:rsidP="00F44BCB">
      <w:pPr>
        <w:spacing w:after="0" w:line="360" w:lineRule="auto"/>
        <w:ind w:left="720"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Uji normalitas ini  bertujuan untuk menguji apakah model regresi, variabel pengganggu atau residual memiliki distribusi normal agar data bisa digunakan dalam uji F dan uji t. Jika asumsi ini dilanggar maka uji statistik menjadi tidak valid untuk jumlah sampel kecil. Untuk menguji normalitas, peneliti menggunakan cara uji statistik </w:t>
      </w:r>
      <w:r w:rsidRPr="000E02F0">
        <w:rPr>
          <w:rFonts w:eastAsiaTheme="minorHAnsi" w:cstheme="minorBidi"/>
          <w:i/>
          <w:color w:val="auto"/>
          <w:lang w:eastAsia="en-US"/>
        </w:rPr>
        <w:t>non parametric Kolmograv-Smirnov</w:t>
      </w:r>
      <w:r w:rsidRPr="000E02F0">
        <w:rPr>
          <w:rFonts w:eastAsiaTheme="minorHAnsi" w:cstheme="minorBidi"/>
          <w:color w:val="auto"/>
          <w:lang w:eastAsia="en-US"/>
        </w:rPr>
        <w:t xml:space="preserve"> (K-S), jika nilai K-S jauh diatas a = 0,05 berarti data terdistribusi normal (Ghazali. 2012:160). Dan juga, secara statistik terdapat dua komponen normalitas yaitu </w:t>
      </w:r>
      <w:r w:rsidRPr="000E02F0">
        <w:rPr>
          <w:rFonts w:eastAsiaTheme="minorHAnsi" w:cstheme="minorBidi"/>
          <w:i/>
          <w:color w:val="auto"/>
          <w:lang w:eastAsia="en-US"/>
        </w:rPr>
        <w:t>skewness</w:t>
      </w:r>
      <w:r w:rsidRPr="000E02F0">
        <w:rPr>
          <w:rFonts w:eastAsiaTheme="minorHAnsi" w:cstheme="minorBidi"/>
          <w:color w:val="auto"/>
          <w:lang w:eastAsia="en-US"/>
        </w:rPr>
        <w:t xml:space="preserve"> dan </w:t>
      </w:r>
      <w:r w:rsidRPr="000E02F0">
        <w:rPr>
          <w:rFonts w:eastAsiaTheme="minorHAnsi" w:cstheme="minorBidi"/>
          <w:i/>
          <w:color w:val="auto"/>
          <w:lang w:eastAsia="en-US"/>
        </w:rPr>
        <w:t>kurtosis</w:t>
      </w:r>
      <w:r w:rsidRPr="000E02F0">
        <w:rPr>
          <w:rFonts w:eastAsiaTheme="minorHAnsi" w:cstheme="minorBidi"/>
          <w:color w:val="auto"/>
          <w:lang w:eastAsia="en-US"/>
        </w:rPr>
        <w:t xml:space="preserve"> sama dengan nol. Dalam penelitian ini pengujian normalitas residual dengan menggunakan uji analisis grafik normal P-P plot regresi dan uji </w:t>
      </w:r>
      <w:r w:rsidRPr="000E02F0">
        <w:rPr>
          <w:rFonts w:eastAsiaTheme="minorHAnsi" w:cstheme="minorBidi"/>
          <w:i/>
          <w:color w:val="auto"/>
          <w:lang w:eastAsia="en-US"/>
        </w:rPr>
        <w:t>One Sample Kolmogrov</w:t>
      </w:r>
      <w:r w:rsidRPr="000E02F0">
        <w:rPr>
          <w:rFonts w:eastAsiaTheme="minorHAnsi" w:cstheme="minorBidi"/>
          <w:color w:val="auto"/>
          <w:lang w:eastAsia="en-US"/>
        </w:rPr>
        <w:t>.</w:t>
      </w:r>
    </w:p>
    <w:p w:rsidR="000E02F0" w:rsidRPr="000E02F0" w:rsidRDefault="000E02F0" w:rsidP="0078535D">
      <w:pPr>
        <w:numPr>
          <w:ilvl w:val="0"/>
          <w:numId w:val="38"/>
        </w:numPr>
        <w:spacing w:after="0" w:line="360" w:lineRule="auto"/>
        <w:ind w:left="1134" w:right="0" w:hanging="283"/>
        <w:contextualSpacing/>
        <w:jc w:val="left"/>
        <w:rPr>
          <w:rFonts w:eastAsiaTheme="minorHAnsi" w:cstheme="minorBidi"/>
          <w:b/>
          <w:color w:val="auto"/>
          <w:lang w:eastAsia="en-US"/>
        </w:rPr>
      </w:pPr>
      <w:r w:rsidRPr="000E02F0">
        <w:rPr>
          <w:rFonts w:eastAsiaTheme="minorHAnsi" w:cstheme="minorBidi"/>
          <w:b/>
          <w:color w:val="auto"/>
          <w:lang w:eastAsia="en-US"/>
        </w:rPr>
        <w:t>Uji Multikolineritas</w:t>
      </w:r>
    </w:p>
    <w:p w:rsidR="000E02F0" w:rsidRPr="000E02F0" w:rsidRDefault="000E02F0" w:rsidP="0078535D">
      <w:pPr>
        <w:spacing w:after="0" w:line="360" w:lineRule="auto"/>
        <w:ind w:left="720"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Uji Multikolineritas ini dilakukan bertujuan untuk menguji apakah model regresi ditemukan adanya korelasi antar variabel bebas </w:t>
      </w:r>
      <w:r w:rsidRPr="000E02F0">
        <w:rPr>
          <w:rFonts w:eastAsiaTheme="minorHAnsi" w:cstheme="minorBidi"/>
          <w:i/>
          <w:color w:val="auto"/>
          <w:lang w:eastAsia="en-US"/>
        </w:rPr>
        <w:t>(independent variable)</w:t>
      </w:r>
      <w:r w:rsidRPr="000E02F0">
        <w:rPr>
          <w:rFonts w:eastAsiaTheme="minorHAnsi" w:cstheme="minorBidi"/>
          <w:color w:val="auto"/>
          <w:lang w:eastAsia="en-US"/>
        </w:rPr>
        <w:t xml:space="preserve">, karena model regresi yang baik seharusnya tidak terjadi korelasi antara variabel bebas </w:t>
      </w:r>
      <w:r w:rsidRPr="000E02F0">
        <w:rPr>
          <w:rFonts w:eastAsiaTheme="minorHAnsi" w:cstheme="minorBidi"/>
          <w:i/>
          <w:color w:val="auto"/>
          <w:lang w:eastAsia="en-US"/>
        </w:rPr>
        <w:t>(independent variable)</w:t>
      </w:r>
      <w:r w:rsidRPr="000E02F0">
        <w:rPr>
          <w:rFonts w:eastAsiaTheme="minorHAnsi" w:cstheme="minorBidi"/>
          <w:color w:val="auto"/>
          <w:lang w:eastAsia="en-US"/>
        </w:rPr>
        <w:t xml:space="preserve">, Multikolineritas dapat dilihat dari nilai </w:t>
      </w:r>
      <w:r w:rsidRPr="000E02F0">
        <w:rPr>
          <w:rFonts w:eastAsiaTheme="minorHAnsi" w:cstheme="minorBidi"/>
          <w:i/>
          <w:color w:val="auto"/>
          <w:lang w:eastAsia="en-US"/>
        </w:rPr>
        <w:t>tolerance</w:t>
      </w:r>
      <w:r w:rsidRPr="000E02F0">
        <w:rPr>
          <w:rFonts w:eastAsiaTheme="minorHAnsi" w:cstheme="minorBidi"/>
          <w:color w:val="auto"/>
          <w:lang w:eastAsia="en-US"/>
        </w:rPr>
        <w:t xml:space="preserve"> dan VIF </w:t>
      </w:r>
      <w:r w:rsidRPr="000E02F0">
        <w:rPr>
          <w:rFonts w:eastAsiaTheme="minorHAnsi" w:cstheme="minorBidi"/>
          <w:i/>
          <w:color w:val="auto"/>
          <w:lang w:eastAsia="en-US"/>
        </w:rPr>
        <w:t>(Variance Inflation Factor)</w:t>
      </w:r>
      <w:r w:rsidRPr="000E02F0">
        <w:rPr>
          <w:rFonts w:eastAsiaTheme="minorHAnsi" w:cstheme="minorBidi"/>
          <w:color w:val="auto"/>
          <w:lang w:eastAsia="en-US"/>
        </w:rPr>
        <w:t xml:space="preserve">. Adanya multikolineritas ditunjukkan dengan nilai </w:t>
      </w:r>
      <w:r w:rsidRPr="000E02F0">
        <w:rPr>
          <w:rFonts w:eastAsiaTheme="minorHAnsi" w:cstheme="minorBidi"/>
          <w:i/>
          <w:color w:val="auto"/>
          <w:lang w:eastAsia="en-US"/>
        </w:rPr>
        <w:t>tolerance</w:t>
      </w:r>
      <w:r w:rsidRPr="000E02F0">
        <w:rPr>
          <w:rFonts w:eastAsiaTheme="minorHAnsi" w:cstheme="minorBidi"/>
          <w:color w:val="auto"/>
          <w:lang w:eastAsia="en-US"/>
        </w:rPr>
        <w:t xml:space="preserve"> </w:t>
      </w:r>
      <m:oMath>
        <m:r>
          <w:rPr>
            <w:rFonts w:ascii="Cambria Math" w:eastAsiaTheme="minorHAnsi" w:hAnsi="Cambria Math" w:cstheme="minorBidi"/>
            <w:color w:val="auto"/>
            <w:lang w:eastAsia="en-US"/>
          </w:rPr>
          <m:t>≥</m:t>
        </m:r>
      </m:oMath>
      <w:r w:rsidRPr="000E02F0">
        <w:rPr>
          <w:rFonts w:eastAsiaTheme="minorHAnsi" w:cstheme="minorBidi"/>
          <w:color w:val="auto"/>
          <w:lang w:eastAsia="en-US"/>
        </w:rPr>
        <w:t xml:space="preserve"> 0,01 atau VIF </w:t>
      </w:r>
      <m:oMath>
        <m:r>
          <w:rPr>
            <w:rFonts w:ascii="Cambria Math" w:eastAsiaTheme="minorHAnsi" w:hAnsi="Cambria Math" w:cstheme="minorBidi"/>
            <w:color w:val="auto"/>
            <w:lang w:eastAsia="en-US"/>
          </w:rPr>
          <m:t xml:space="preserve">≤ </m:t>
        </m:r>
      </m:oMath>
      <w:r w:rsidRPr="000E02F0">
        <w:rPr>
          <w:rFonts w:eastAsiaTheme="minorHAnsi" w:cstheme="minorBidi"/>
          <w:color w:val="auto"/>
          <w:lang w:eastAsia="en-US"/>
        </w:rPr>
        <w:t>10 multikolinearitas (Ghazali, 2012:105).</w:t>
      </w:r>
    </w:p>
    <w:p w:rsidR="000E02F0" w:rsidRPr="000E02F0" w:rsidRDefault="000E02F0" w:rsidP="0078535D">
      <w:pPr>
        <w:numPr>
          <w:ilvl w:val="0"/>
          <w:numId w:val="38"/>
        </w:numPr>
        <w:spacing w:after="0" w:line="360" w:lineRule="auto"/>
        <w:ind w:left="1134" w:right="0" w:hanging="283"/>
        <w:contextualSpacing/>
        <w:jc w:val="left"/>
        <w:rPr>
          <w:rFonts w:eastAsiaTheme="minorHAnsi" w:cstheme="minorBidi"/>
          <w:b/>
          <w:color w:val="auto"/>
          <w:lang w:eastAsia="en-US"/>
        </w:rPr>
      </w:pPr>
      <w:r w:rsidRPr="000E02F0">
        <w:rPr>
          <w:rFonts w:eastAsiaTheme="minorHAnsi" w:cstheme="minorBidi"/>
          <w:b/>
          <w:color w:val="auto"/>
          <w:lang w:eastAsia="en-US"/>
        </w:rPr>
        <w:t>Uji Heteroskesdatisitas</w:t>
      </w:r>
    </w:p>
    <w:p w:rsidR="000E02F0" w:rsidRPr="000E02F0" w:rsidRDefault="000E02F0" w:rsidP="0078535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Uji heteroskesdatisitas menurut Ghazali (2012:105), bahwa model regresi yang baik adalah yang homoskedastisitas atau tidak terjadi heteroskedastisitas. Oleh karena itu untuk menghindari hal tersebut, maka dilakukan uji heteroskedatisitas. Uji ini bertujuan untuk mengetahui apakah dalam regresi ketidaksamaan variance dari residual pengamatan ke pengamatan lain artinya ketidaksamaan yang dimaksud adalah adanya pola yang tidak sama antar satu variance residual.</w:t>
      </w:r>
    </w:p>
    <w:p w:rsidR="00286CD5" w:rsidRPr="000E02F0" w:rsidRDefault="00286CD5" w:rsidP="000E02F0">
      <w:pPr>
        <w:spacing w:after="0" w:line="360" w:lineRule="auto"/>
        <w:ind w:left="0" w:right="0" w:firstLine="0"/>
        <w:contextualSpacing/>
        <w:rPr>
          <w:rFonts w:eastAsiaTheme="minorHAnsi" w:cstheme="minorBidi"/>
          <w:b/>
          <w:color w:val="auto"/>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Teknik Analisis Data</w:t>
      </w:r>
    </w:p>
    <w:p w:rsidR="000E02F0" w:rsidRPr="000E02F0" w:rsidRDefault="000E02F0" w:rsidP="0078535D">
      <w:pPr>
        <w:spacing w:after="0" w:line="360" w:lineRule="auto"/>
        <w:ind w:left="0"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Dalam penelitian ini teknik analisis data digunakan untuk mengetahui pengaruh variabel terikat </w:t>
      </w:r>
      <w:r w:rsidRPr="000E02F0">
        <w:rPr>
          <w:rFonts w:eastAsiaTheme="minorHAnsi" w:cstheme="minorBidi"/>
          <w:i/>
          <w:color w:val="auto"/>
          <w:lang w:eastAsia="en-US"/>
        </w:rPr>
        <w:t>(dependent variable)</w:t>
      </w:r>
      <w:r w:rsidRPr="000E02F0">
        <w:rPr>
          <w:rFonts w:eastAsiaTheme="minorHAnsi" w:cstheme="minorBidi"/>
          <w:color w:val="auto"/>
          <w:lang w:eastAsia="en-US"/>
        </w:rPr>
        <w:t xml:space="preserve"> yakni keputusan pembelian (Y) dengan variabel bebas </w:t>
      </w:r>
      <w:r w:rsidRPr="000E02F0">
        <w:rPr>
          <w:rFonts w:eastAsiaTheme="minorHAnsi" w:cstheme="minorBidi"/>
          <w:i/>
          <w:color w:val="auto"/>
          <w:lang w:eastAsia="en-US"/>
        </w:rPr>
        <w:t>(independent variable)</w:t>
      </w:r>
      <w:r w:rsidRPr="000E02F0">
        <w:rPr>
          <w:rFonts w:eastAsiaTheme="minorHAnsi" w:cstheme="minorBidi"/>
          <w:color w:val="auto"/>
          <w:lang w:eastAsia="en-US"/>
        </w:rPr>
        <w:t xml:space="preserve"> yakni citra merek (X</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dan promosi </w:t>
      </w:r>
      <w:r w:rsidRPr="000E02F0">
        <w:rPr>
          <w:rFonts w:eastAsiaTheme="minorHAnsi" w:cstheme="minorBidi"/>
          <w:color w:val="auto"/>
          <w:lang w:eastAsia="en-US"/>
        </w:rPr>
        <w:lastRenderedPageBreak/>
        <w:t>penjualan (X</w:t>
      </w:r>
      <w:r w:rsidRPr="000E02F0">
        <w:rPr>
          <w:rFonts w:eastAsiaTheme="minorHAnsi" w:cstheme="minorBidi"/>
          <w:color w:val="auto"/>
          <w:vertAlign w:val="subscript"/>
          <w:lang w:eastAsia="en-US"/>
        </w:rPr>
        <w:t>2</w:t>
      </w:r>
      <w:r w:rsidRPr="000E02F0">
        <w:rPr>
          <w:rFonts w:eastAsiaTheme="minorHAnsi" w:cstheme="minorBidi"/>
          <w:color w:val="auto"/>
          <w:lang w:eastAsia="en-US"/>
        </w:rPr>
        <w:t>). Teknik analisis yang digunakan untuk menguji data tersebut dengan menggunakan model analisis regresi linier berganda, dengan persamaan menurut Simamora (2005:43) sebagai berikut.</w:t>
      </w:r>
    </w:p>
    <w:p w:rsidR="000E02F0" w:rsidRPr="000E02F0" w:rsidRDefault="000E02F0" w:rsidP="000E02F0">
      <w:pPr>
        <w:spacing w:before="240" w:after="200" w:line="360" w:lineRule="auto"/>
        <w:ind w:left="0" w:right="0" w:firstLine="0"/>
        <w:contextualSpacing/>
        <w:jc w:val="center"/>
        <w:rPr>
          <w:rFonts w:eastAsiaTheme="minorHAnsi" w:cstheme="minorBidi"/>
          <w:color w:val="auto"/>
          <w:lang w:eastAsia="en-US"/>
        </w:rPr>
      </w:pPr>
      <w:r w:rsidRPr="000E02F0">
        <w:rPr>
          <w:rFonts w:eastAsiaTheme="minorHAnsi" w:cstheme="minorBidi"/>
          <w:color w:val="auto"/>
          <w:lang w:eastAsia="en-US"/>
        </w:rPr>
        <w:t>Y = b</w:t>
      </w:r>
      <w:r w:rsidRPr="000E02F0">
        <w:rPr>
          <w:rFonts w:eastAsiaTheme="minorHAnsi" w:cstheme="minorBidi"/>
          <w:color w:val="auto"/>
          <w:vertAlign w:val="subscript"/>
          <w:lang w:eastAsia="en-US"/>
        </w:rPr>
        <w:t xml:space="preserve">1 </w:t>
      </w:r>
      <w:r w:rsidRPr="000E02F0">
        <w:rPr>
          <w:rFonts w:eastAsiaTheme="minorHAnsi" w:cstheme="minorBidi"/>
          <w:color w:val="auto"/>
          <w:lang w:eastAsia="en-US"/>
        </w:rPr>
        <w:t>X</w:t>
      </w:r>
      <w:r w:rsidRPr="000E02F0">
        <w:rPr>
          <w:rFonts w:eastAsiaTheme="minorHAnsi" w:cstheme="minorBidi"/>
          <w:color w:val="auto"/>
          <w:vertAlign w:val="subscript"/>
          <w:lang w:eastAsia="en-US"/>
        </w:rPr>
        <w:t xml:space="preserve">1 </w:t>
      </w:r>
      <w:r w:rsidRPr="000E02F0">
        <w:rPr>
          <w:rFonts w:eastAsiaTheme="minorHAnsi" w:cstheme="minorBidi"/>
          <w:color w:val="auto"/>
          <w:lang w:eastAsia="en-US"/>
        </w:rPr>
        <w:t>+ b</w:t>
      </w:r>
      <w:r w:rsidRPr="000E02F0">
        <w:rPr>
          <w:rFonts w:eastAsiaTheme="minorHAnsi" w:cstheme="minorBidi"/>
          <w:color w:val="auto"/>
          <w:vertAlign w:val="subscript"/>
          <w:lang w:eastAsia="en-US"/>
        </w:rPr>
        <w:t xml:space="preserve">2 </w:t>
      </w:r>
      <w:r w:rsidRPr="000E02F0">
        <w:rPr>
          <w:rFonts w:eastAsiaTheme="minorHAnsi" w:cstheme="minorBidi"/>
          <w:color w:val="auto"/>
          <w:lang w:eastAsia="en-US"/>
        </w:rPr>
        <w:t>X</w:t>
      </w:r>
      <w:r w:rsidRPr="000E02F0">
        <w:rPr>
          <w:rFonts w:eastAsiaTheme="minorHAnsi" w:cstheme="minorBidi"/>
          <w:color w:val="auto"/>
          <w:vertAlign w:val="subscript"/>
          <w:lang w:eastAsia="en-US"/>
        </w:rPr>
        <w:t xml:space="preserve">2 </w:t>
      </w:r>
      <w:r w:rsidRPr="000E02F0">
        <w:rPr>
          <w:rFonts w:eastAsiaTheme="minorHAnsi" w:cstheme="minorBidi"/>
          <w:color w:val="auto"/>
          <w:lang w:eastAsia="en-US"/>
        </w:rPr>
        <w:t xml:space="preserve">+ … </w:t>
      </w:r>
      <w:r w:rsidRPr="000E02F0">
        <w:rPr>
          <w:rFonts w:eastAsiaTheme="minorHAnsi" w:cstheme="minorBidi"/>
          <w:color w:val="auto"/>
          <w:vertAlign w:val="subscript"/>
          <w:lang w:eastAsia="en-US"/>
        </w:rPr>
        <w:t xml:space="preserve"> </w:t>
      </w:r>
      <w:r w:rsidRPr="000E02F0">
        <w:rPr>
          <w:rFonts w:eastAsiaTheme="minorHAnsi" w:cstheme="minorBidi"/>
          <w:color w:val="auto"/>
          <w:lang w:eastAsia="en-US"/>
        </w:rPr>
        <w:t>+ b</w:t>
      </w:r>
      <w:r w:rsidRPr="000E02F0">
        <w:rPr>
          <w:rFonts w:eastAsiaTheme="minorHAnsi" w:cstheme="minorBidi"/>
          <w:color w:val="auto"/>
          <w:vertAlign w:val="subscript"/>
          <w:lang w:eastAsia="en-US"/>
        </w:rPr>
        <w:t xml:space="preserve">n </w:t>
      </w:r>
      <w:r w:rsidRPr="000E02F0">
        <w:rPr>
          <w:rFonts w:eastAsiaTheme="minorHAnsi" w:cstheme="minorBidi"/>
          <w:color w:val="auto"/>
          <w:lang w:eastAsia="en-US"/>
        </w:rPr>
        <w:t>X</w:t>
      </w:r>
      <w:r w:rsidRPr="000E02F0">
        <w:rPr>
          <w:rFonts w:eastAsiaTheme="minorHAnsi" w:cstheme="minorBidi"/>
          <w:color w:val="auto"/>
          <w:vertAlign w:val="subscript"/>
          <w:lang w:eastAsia="en-US"/>
        </w:rPr>
        <w:t xml:space="preserve">n </w:t>
      </w:r>
      <w:r w:rsidRPr="000E02F0">
        <w:rPr>
          <w:rFonts w:eastAsiaTheme="minorHAnsi" w:cstheme="minorBidi"/>
          <w:color w:val="auto"/>
          <w:lang w:eastAsia="en-US"/>
        </w:rPr>
        <w:t>+ e</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Dengan dasar persamaan diatas, maka persamaan untuk penelitian ini, yakni.</w:t>
      </w:r>
    </w:p>
    <w:p w:rsidR="000E02F0" w:rsidRPr="000E02F0" w:rsidRDefault="000E02F0" w:rsidP="000E02F0">
      <w:pPr>
        <w:spacing w:before="240" w:after="200" w:line="360" w:lineRule="auto"/>
        <w:ind w:left="0" w:right="0" w:firstLine="0"/>
        <w:contextualSpacing/>
        <w:jc w:val="center"/>
        <w:rPr>
          <w:rFonts w:eastAsiaTheme="minorHAnsi" w:cstheme="minorBidi"/>
          <w:color w:val="auto"/>
          <w:lang w:eastAsia="en-US"/>
        </w:rPr>
      </w:pPr>
      <w:r w:rsidRPr="000E02F0">
        <w:rPr>
          <w:rFonts w:eastAsiaTheme="minorHAnsi" w:cstheme="minorBidi"/>
          <w:color w:val="auto"/>
          <w:lang w:eastAsia="en-US"/>
        </w:rPr>
        <w:t>Y = b</w:t>
      </w:r>
      <w:r w:rsidRPr="000E02F0">
        <w:rPr>
          <w:rFonts w:eastAsiaTheme="minorHAnsi" w:cstheme="minorBidi"/>
          <w:color w:val="auto"/>
          <w:vertAlign w:val="subscript"/>
          <w:lang w:eastAsia="en-US"/>
        </w:rPr>
        <w:t xml:space="preserve">1 </w:t>
      </w:r>
      <w:r w:rsidRPr="000E02F0">
        <w:rPr>
          <w:rFonts w:eastAsiaTheme="minorHAnsi" w:cstheme="minorBidi"/>
          <w:color w:val="auto"/>
          <w:lang w:eastAsia="en-US"/>
        </w:rPr>
        <w:t>X</w:t>
      </w:r>
      <w:r w:rsidRPr="000E02F0">
        <w:rPr>
          <w:rFonts w:eastAsiaTheme="minorHAnsi" w:cstheme="minorBidi"/>
          <w:color w:val="auto"/>
          <w:vertAlign w:val="subscript"/>
          <w:lang w:eastAsia="en-US"/>
        </w:rPr>
        <w:t xml:space="preserve">1 </w:t>
      </w:r>
      <w:r w:rsidRPr="000E02F0">
        <w:rPr>
          <w:rFonts w:eastAsiaTheme="minorHAnsi" w:cstheme="minorBidi"/>
          <w:color w:val="auto"/>
          <w:lang w:eastAsia="en-US"/>
        </w:rPr>
        <w:t>+ b</w:t>
      </w:r>
      <w:r w:rsidRPr="000E02F0">
        <w:rPr>
          <w:rFonts w:eastAsiaTheme="minorHAnsi" w:cstheme="minorBidi"/>
          <w:color w:val="auto"/>
          <w:vertAlign w:val="subscript"/>
          <w:lang w:eastAsia="en-US"/>
        </w:rPr>
        <w:t xml:space="preserve">2 </w:t>
      </w:r>
      <w:r w:rsidRPr="000E02F0">
        <w:rPr>
          <w:rFonts w:eastAsiaTheme="minorHAnsi" w:cstheme="minorBidi"/>
          <w:color w:val="auto"/>
          <w:lang w:eastAsia="en-US"/>
        </w:rPr>
        <w:t>X</w:t>
      </w:r>
      <w:r w:rsidRPr="000E02F0">
        <w:rPr>
          <w:rFonts w:eastAsiaTheme="minorHAnsi" w:cstheme="minorBidi"/>
          <w:color w:val="auto"/>
          <w:vertAlign w:val="subscript"/>
          <w:lang w:eastAsia="en-US"/>
        </w:rPr>
        <w:t xml:space="preserve">2  </w:t>
      </w:r>
      <w:r w:rsidRPr="000E02F0">
        <w:rPr>
          <w:rFonts w:eastAsiaTheme="minorHAnsi" w:cstheme="minorBidi"/>
          <w:color w:val="auto"/>
          <w:lang w:eastAsia="en-US"/>
        </w:rPr>
        <w:t>+ e</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Keterangan:</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Y</w:t>
      </w:r>
      <w:r w:rsidRPr="000E02F0">
        <w:rPr>
          <w:rFonts w:eastAsiaTheme="minorHAnsi" w:cstheme="minorBidi"/>
          <w:color w:val="auto"/>
          <w:lang w:eastAsia="en-US"/>
        </w:rPr>
        <w:tab/>
        <w:t>= Keputusan pembelian</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X</w:t>
      </w:r>
      <w:r w:rsidRPr="000E02F0">
        <w:rPr>
          <w:rFonts w:eastAsiaTheme="minorHAnsi" w:cstheme="minorBidi"/>
          <w:color w:val="auto"/>
          <w:vertAlign w:val="subscript"/>
          <w:lang w:eastAsia="en-US"/>
        </w:rPr>
        <w:t>1</w:t>
      </w:r>
      <w:r w:rsidRPr="000E02F0">
        <w:rPr>
          <w:rFonts w:eastAsiaTheme="minorHAnsi" w:cstheme="minorBidi"/>
          <w:color w:val="auto"/>
          <w:vertAlign w:val="subscript"/>
          <w:lang w:eastAsia="en-US"/>
        </w:rPr>
        <w:tab/>
      </w:r>
      <w:r w:rsidRPr="000E02F0">
        <w:rPr>
          <w:rFonts w:eastAsiaTheme="minorHAnsi" w:cstheme="minorBidi"/>
          <w:color w:val="auto"/>
          <w:lang w:eastAsia="en-US"/>
        </w:rPr>
        <w:t>= Nilai variabel citra merek</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X</w:t>
      </w:r>
      <w:r w:rsidRPr="000E02F0">
        <w:rPr>
          <w:rFonts w:eastAsiaTheme="minorHAnsi" w:cstheme="minorBidi"/>
          <w:color w:val="auto"/>
          <w:vertAlign w:val="subscript"/>
          <w:lang w:eastAsia="en-US"/>
        </w:rPr>
        <w:t>2</w:t>
      </w:r>
      <w:r w:rsidRPr="000E02F0">
        <w:rPr>
          <w:rFonts w:eastAsiaTheme="minorHAnsi" w:cstheme="minorBidi"/>
          <w:color w:val="auto"/>
          <w:vertAlign w:val="subscript"/>
          <w:lang w:eastAsia="en-US"/>
        </w:rPr>
        <w:tab/>
      </w:r>
      <w:r w:rsidRPr="000E02F0">
        <w:rPr>
          <w:rFonts w:eastAsiaTheme="minorHAnsi" w:cstheme="minorBidi"/>
          <w:color w:val="auto"/>
          <w:lang w:eastAsia="en-US"/>
        </w:rPr>
        <w:t>= Nilai variabel promosi penjualan</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b</w:t>
      </w:r>
      <w:r w:rsidRPr="000E02F0">
        <w:rPr>
          <w:rFonts w:eastAsiaTheme="minorHAnsi" w:cstheme="minorBidi"/>
          <w:color w:val="auto"/>
          <w:vertAlign w:val="subscript"/>
          <w:lang w:eastAsia="en-US"/>
        </w:rPr>
        <w:t>1</w:t>
      </w:r>
      <w:r w:rsidRPr="000E02F0">
        <w:rPr>
          <w:rFonts w:eastAsiaTheme="minorHAnsi" w:cstheme="minorBidi"/>
          <w:color w:val="auto"/>
          <w:vertAlign w:val="subscript"/>
          <w:lang w:eastAsia="en-US"/>
        </w:rPr>
        <w:tab/>
      </w:r>
      <w:r w:rsidRPr="000E02F0">
        <w:rPr>
          <w:rFonts w:eastAsiaTheme="minorHAnsi" w:cstheme="minorBidi"/>
          <w:color w:val="auto"/>
          <w:lang w:eastAsia="en-US"/>
        </w:rPr>
        <w:t>= slope yang berhubungan dengan variabel citra merek</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b</w:t>
      </w:r>
      <w:r w:rsidRPr="000E02F0">
        <w:rPr>
          <w:rFonts w:eastAsiaTheme="minorHAnsi" w:cstheme="minorBidi"/>
          <w:color w:val="auto"/>
          <w:vertAlign w:val="subscript"/>
          <w:lang w:eastAsia="en-US"/>
        </w:rPr>
        <w:t>2</w:t>
      </w:r>
      <w:r w:rsidRPr="000E02F0">
        <w:rPr>
          <w:rFonts w:eastAsiaTheme="minorHAnsi" w:cstheme="minorBidi"/>
          <w:color w:val="auto"/>
          <w:vertAlign w:val="subscript"/>
          <w:lang w:eastAsia="en-US"/>
        </w:rPr>
        <w:tab/>
      </w:r>
      <w:r w:rsidRPr="000E02F0">
        <w:rPr>
          <w:rFonts w:eastAsiaTheme="minorHAnsi" w:cstheme="minorBidi"/>
          <w:color w:val="auto"/>
          <w:lang w:eastAsia="en-US"/>
        </w:rPr>
        <w:t>= slope yang berhubungan dengan variabel promosi penjualan</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Kemudian, setelah melakukan analisis regresi linier berganda, selanjutnya melakukan analisis koefisien determinasi berganda (R</w:t>
      </w:r>
      <w:r w:rsidRPr="000E02F0">
        <w:rPr>
          <w:rFonts w:eastAsiaTheme="minorHAnsi" w:cstheme="minorBidi"/>
          <w:color w:val="auto"/>
          <w:vertAlign w:val="superscript"/>
          <w:lang w:eastAsia="en-US"/>
        </w:rPr>
        <w:t>2</w:t>
      </w:r>
      <w:r w:rsidRPr="000E02F0">
        <w:rPr>
          <w:rFonts w:eastAsiaTheme="minorHAnsi" w:cstheme="minorBidi"/>
          <w:color w:val="auto"/>
          <w:lang w:eastAsia="en-US"/>
        </w:rPr>
        <w:t>) bertujuan untuk menjelaskan keampuhan model persamaan regresi linier berganda dalam menjelaskan pengaruh perubahan pada variabel independen yakni citra merek dan promosi penjualan terhadap variabel dependen yakni keputusan pembelian. Koefisien determinasi dapat diperoleh melalui rumus berikut.</w:t>
      </w:r>
    </w:p>
    <w:p w:rsidR="000E02F0" w:rsidRPr="000E02F0" w:rsidRDefault="000E02F0" w:rsidP="000E02F0">
      <w:pPr>
        <w:spacing w:after="0" w:line="360" w:lineRule="auto"/>
        <w:ind w:left="0" w:right="0" w:firstLine="0"/>
        <w:contextualSpacing/>
        <w:jc w:val="center"/>
        <w:rPr>
          <w:rFonts w:eastAsiaTheme="minorHAnsi" w:cstheme="minorBidi"/>
          <w:color w:val="auto"/>
          <w:lang w:eastAsia="en-US"/>
        </w:rPr>
      </w:pPr>
      <w:r w:rsidRPr="000E02F0">
        <w:rPr>
          <w:rFonts w:eastAsiaTheme="minorHAnsi" w:cstheme="minorBidi"/>
          <w:color w:val="auto"/>
          <w:lang w:eastAsia="en-US"/>
        </w:rPr>
        <w:t>R</w:t>
      </w:r>
      <w:r w:rsidRPr="000E02F0">
        <w:rPr>
          <w:rFonts w:eastAsiaTheme="minorHAnsi" w:cstheme="minorBidi"/>
          <w:color w:val="auto"/>
          <w:vertAlign w:val="superscript"/>
          <w:lang w:eastAsia="en-US"/>
        </w:rPr>
        <w:t>2</w:t>
      </w:r>
      <w:r w:rsidRPr="000E02F0">
        <w:rPr>
          <w:rFonts w:eastAsiaTheme="minorHAnsi" w:cstheme="minorBidi"/>
          <w:color w:val="auto"/>
          <w:lang w:eastAsia="en-US"/>
        </w:rPr>
        <w:t xml:space="preserve"> = 1 - </w:t>
      </w:r>
      <m:oMath>
        <m:f>
          <m:fPr>
            <m:ctrlPr>
              <w:rPr>
                <w:rFonts w:ascii="Cambria Math" w:eastAsiaTheme="minorHAnsi" w:hAnsi="Cambria Math" w:cstheme="minorBidi"/>
                <w:i/>
                <w:color w:val="auto"/>
                <w:lang w:eastAsia="en-US"/>
              </w:rPr>
            </m:ctrlPr>
          </m:fPr>
          <m:num>
            <m:r>
              <w:rPr>
                <w:rFonts w:ascii="Cambria Math" w:eastAsiaTheme="minorHAnsi" w:hAnsi="Cambria Math" w:cstheme="minorBidi"/>
                <w:color w:val="auto"/>
                <w:lang w:eastAsia="en-US"/>
              </w:rPr>
              <m:t>∑(Y-P)</m:t>
            </m:r>
          </m:num>
          <m:den>
            <m:r>
              <w:rPr>
                <w:rFonts w:ascii="Cambria Math" w:eastAsiaTheme="minorHAnsi" w:hAnsi="Cambria Math" w:cstheme="minorBidi"/>
                <w:color w:val="auto"/>
                <w:lang w:eastAsia="en-US"/>
              </w:rPr>
              <m:t>∑(Y-Y)</m:t>
            </m:r>
            <m:r>
              <m:rPr>
                <m:sty m:val="p"/>
              </m:rPr>
              <w:rPr>
                <w:rFonts w:ascii="Cambria Math" w:eastAsiaTheme="minorHAnsi" w:hAnsi="Cambria Math" w:cstheme="minorBidi"/>
                <w:color w:val="auto"/>
                <w:vertAlign w:val="superscript"/>
                <w:lang w:eastAsia="en-US"/>
              </w:rPr>
              <m:t>2</m:t>
            </m:r>
          </m:den>
        </m:f>
      </m:oMath>
    </w:p>
    <w:p w:rsidR="000E02F0" w:rsidRPr="000E02F0" w:rsidRDefault="000E02F0" w:rsidP="000E02F0">
      <w:pPr>
        <w:spacing w:after="0" w:line="360" w:lineRule="auto"/>
        <w:ind w:left="0" w:right="0" w:firstLine="0"/>
        <w:contextualSpacing/>
        <w:rPr>
          <w:rFonts w:eastAsiaTheme="minorEastAsia" w:cstheme="minorBidi"/>
          <w:color w:val="auto"/>
          <w:lang w:eastAsia="en-US"/>
        </w:rPr>
      </w:pPr>
      <w:r w:rsidRPr="000E02F0">
        <w:rPr>
          <w:rFonts w:eastAsiaTheme="minorHAnsi" w:cstheme="minorBidi"/>
          <w:color w:val="auto"/>
          <w:lang w:eastAsia="en-US"/>
        </w:rPr>
        <w:t>Apabila nilai R</w:t>
      </w:r>
      <w:r w:rsidRPr="000E02F0">
        <w:rPr>
          <w:rFonts w:eastAsiaTheme="minorHAnsi" w:cstheme="minorBidi"/>
          <w:color w:val="auto"/>
          <w:vertAlign w:val="superscript"/>
          <w:lang w:eastAsia="en-US"/>
        </w:rPr>
        <w:t xml:space="preserve">2 </w:t>
      </w:r>
      <w:r w:rsidRPr="000E02F0">
        <w:rPr>
          <w:rFonts w:eastAsiaTheme="minorHAnsi" w:cstheme="minorBidi"/>
          <w:color w:val="auto"/>
          <w:lang w:eastAsia="en-US"/>
        </w:rPr>
        <w:t xml:space="preserve">terletak antara 0 dan 1 ( 0 </w:t>
      </w:r>
      <m:oMath>
        <m:r>
          <w:rPr>
            <w:rFonts w:ascii="Cambria Math" w:eastAsiaTheme="minorHAnsi" w:hAnsi="Cambria Math" w:cstheme="minorBidi"/>
            <w:color w:val="auto"/>
            <w:lang w:eastAsia="en-US"/>
          </w:rPr>
          <m:t>≤</m:t>
        </m:r>
      </m:oMath>
      <w:r w:rsidRPr="000E02F0">
        <w:rPr>
          <w:rFonts w:eastAsiaTheme="minorEastAsia" w:cstheme="minorBidi"/>
          <w:color w:val="auto"/>
          <w:lang w:eastAsia="en-US"/>
        </w:rPr>
        <w:t xml:space="preserve"> </w:t>
      </w:r>
      <w:r w:rsidRPr="000E02F0">
        <w:rPr>
          <w:rFonts w:eastAsiaTheme="minorHAnsi" w:cstheme="minorBidi"/>
          <w:color w:val="auto"/>
          <w:lang w:eastAsia="en-US"/>
        </w:rPr>
        <w:t>R</w:t>
      </w:r>
      <w:r w:rsidRPr="000E02F0">
        <w:rPr>
          <w:rFonts w:eastAsiaTheme="minorHAnsi" w:cstheme="minorBidi"/>
          <w:color w:val="auto"/>
          <w:vertAlign w:val="superscript"/>
          <w:lang w:eastAsia="en-US"/>
        </w:rPr>
        <w:t>2</w:t>
      </w:r>
      <w:r w:rsidRPr="000E02F0">
        <w:rPr>
          <w:rFonts w:eastAsiaTheme="minorHAnsi" w:cstheme="minorBidi"/>
          <w:color w:val="auto"/>
          <w:lang w:eastAsia="en-US"/>
        </w:rPr>
        <w:t xml:space="preserve"> </w:t>
      </w:r>
      <m:oMath>
        <m:r>
          <w:rPr>
            <w:rFonts w:ascii="Cambria Math" w:eastAsiaTheme="minorHAnsi" w:hAnsi="Cambria Math" w:cstheme="minorBidi"/>
            <w:color w:val="auto"/>
            <w:lang w:eastAsia="en-US"/>
          </w:rPr>
          <m:t>≤</m:t>
        </m:r>
      </m:oMath>
      <w:r w:rsidRPr="000E02F0">
        <w:rPr>
          <w:rFonts w:eastAsiaTheme="minorEastAsia" w:cstheme="minorBidi"/>
          <w:color w:val="auto"/>
          <w:lang w:eastAsia="en-US"/>
        </w:rPr>
        <w:t xml:space="preserve"> 1) memiliki arti sebagai berikut:</w:t>
      </w:r>
    </w:p>
    <w:p w:rsidR="000E02F0" w:rsidRPr="000E02F0" w:rsidRDefault="000E02F0" w:rsidP="0078535D">
      <w:pPr>
        <w:numPr>
          <w:ilvl w:val="0"/>
          <w:numId w:val="39"/>
        </w:numPr>
        <w:spacing w:after="0" w:line="360" w:lineRule="auto"/>
        <w:ind w:right="0"/>
        <w:contextualSpacing/>
        <w:jc w:val="left"/>
        <w:rPr>
          <w:rFonts w:eastAsiaTheme="minorHAnsi" w:cstheme="minorBidi"/>
          <w:color w:val="auto"/>
          <w:lang w:eastAsia="en-US"/>
        </w:rPr>
      </w:pPr>
      <w:r w:rsidRPr="000E02F0">
        <w:rPr>
          <w:rFonts w:eastAsiaTheme="minorHAnsi" w:cstheme="minorBidi"/>
          <w:color w:val="auto"/>
          <w:lang w:eastAsia="en-US"/>
        </w:rPr>
        <w:t>Apabila R</w:t>
      </w:r>
      <w:r w:rsidRPr="000E02F0">
        <w:rPr>
          <w:rFonts w:eastAsiaTheme="minorHAnsi" w:cstheme="minorBidi"/>
          <w:color w:val="auto"/>
          <w:vertAlign w:val="superscript"/>
          <w:lang w:eastAsia="en-US"/>
        </w:rPr>
        <w:t>2</w:t>
      </w:r>
      <w:r w:rsidRPr="000E02F0">
        <w:rPr>
          <w:rFonts w:eastAsiaTheme="minorHAnsi" w:cstheme="minorBidi"/>
          <w:color w:val="auto"/>
          <w:lang w:eastAsia="en-US"/>
        </w:rPr>
        <w:t xml:space="preserve"> semakin mendekati 0 maka kemampuan variabel-variabel independen, yakni citra merek dan promosi penjualan terhadap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 menunjukkan hubungan yang lemah.</w:t>
      </w:r>
    </w:p>
    <w:p w:rsidR="000E02F0" w:rsidRPr="000E02F0" w:rsidRDefault="000E02F0" w:rsidP="0078535D">
      <w:pPr>
        <w:numPr>
          <w:ilvl w:val="0"/>
          <w:numId w:val="39"/>
        </w:numPr>
        <w:spacing w:after="0" w:line="360" w:lineRule="auto"/>
        <w:ind w:right="0"/>
        <w:contextualSpacing/>
        <w:jc w:val="left"/>
        <w:rPr>
          <w:rFonts w:eastAsiaTheme="minorHAnsi" w:cstheme="minorBidi"/>
          <w:color w:val="auto"/>
          <w:lang w:eastAsia="en-US"/>
        </w:rPr>
      </w:pPr>
      <w:r w:rsidRPr="000E02F0">
        <w:rPr>
          <w:rFonts w:eastAsiaTheme="minorHAnsi" w:cstheme="minorBidi"/>
          <w:color w:val="auto"/>
          <w:lang w:eastAsia="en-US"/>
        </w:rPr>
        <w:t>Apabila R</w:t>
      </w:r>
      <w:r w:rsidRPr="000E02F0">
        <w:rPr>
          <w:rFonts w:eastAsiaTheme="minorHAnsi" w:cstheme="minorBidi"/>
          <w:color w:val="auto"/>
          <w:vertAlign w:val="superscript"/>
          <w:lang w:eastAsia="en-US"/>
        </w:rPr>
        <w:t>2</w:t>
      </w:r>
      <w:r w:rsidRPr="000E02F0">
        <w:rPr>
          <w:rFonts w:eastAsiaTheme="minorHAnsi" w:cstheme="minorBidi"/>
          <w:color w:val="auto"/>
          <w:lang w:eastAsia="en-US"/>
        </w:rPr>
        <w:t xml:space="preserve"> semakin mendekati 1 maka kemampuan variabel-variabel independen, yakni citra merek dan promosi penjualan terhadap keputusan pembelian </w:t>
      </w:r>
      <w:r w:rsidRPr="000E02F0">
        <w:rPr>
          <w:rFonts w:eastAsiaTheme="minorHAnsi" w:cstheme="minorBidi"/>
          <w:i/>
          <w:color w:val="auto"/>
          <w:lang w:eastAsia="en-US"/>
        </w:rPr>
        <w:t>chickhen nugget</w:t>
      </w:r>
      <w:r w:rsidRPr="000E02F0">
        <w:rPr>
          <w:rFonts w:eastAsiaTheme="minorHAnsi" w:cstheme="minorBidi"/>
          <w:color w:val="auto"/>
          <w:lang w:eastAsia="en-US"/>
        </w:rPr>
        <w:t xml:space="preserve"> Fiesta menunjukkan hubungan yang kuat.</w:t>
      </w:r>
    </w:p>
    <w:p w:rsidR="000E02F0" w:rsidRPr="000E02F0" w:rsidRDefault="000E02F0" w:rsidP="000E02F0">
      <w:pPr>
        <w:spacing w:after="0" w:line="360" w:lineRule="auto"/>
        <w:ind w:left="0" w:right="0" w:firstLine="0"/>
        <w:contextualSpacing/>
        <w:rPr>
          <w:rFonts w:eastAsiaTheme="minorHAnsi" w:cstheme="minorBidi"/>
          <w:b/>
          <w:color w:val="auto"/>
          <w:lang w:eastAsia="en-US"/>
        </w:rPr>
      </w:pPr>
    </w:p>
    <w:p w:rsidR="000E02F0" w:rsidRPr="000E02F0" w:rsidRDefault="000E02F0" w:rsidP="0078535D">
      <w:pPr>
        <w:numPr>
          <w:ilvl w:val="0"/>
          <w:numId w:val="26"/>
        </w:numPr>
        <w:spacing w:after="0" w:line="360" w:lineRule="auto"/>
        <w:ind w:left="567" w:right="0" w:hanging="567"/>
        <w:contextualSpacing/>
        <w:jc w:val="left"/>
        <w:rPr>
          <w:rFonts w:eastAsiaTheme="minorHAnsi" w:cstheme="minorBidi"/>
          <w:b/>
          <w:color w:val="auto"/>
          <w:lang w:eastAsia="en-US"/>
        </w:rPr>
      </w:pPr>
      <w:r w:rsidRPr="000E02F0">
        <w:rPr>
          <w:rFonts w:eastAsiaTheme="minorHAnsi" w:cstheme="minorBidi"/>
          <w:b/>
          <w:color w:val="auto"/>
          <w:lang w:eastAsia="en-US"/>
        </w:rPr>
        <w:t>Uji Hipotesis</w:t>
      </w:r>
    </w:p>
    <w:p w:rsidR="000E02F0" w:rsidRPr="000E02F0" w:rsidRDefault="000E02F0" w:rsidP="0078535D">
      <w:pPr>
        <w:numPr>
          <w:ilvl w:val="0"/>
          <w:numId w:val="40"/>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Uji Parsial (Uji – t) </w:t>
      </w:r>
    </w:p>
    <w:p w:rsidR="000E02F0" w:rsidRPr="000E02F0" w:rsidRDefault="000E02F0" w:rsidP="0078535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lastRenderedPageBreak/>
        <w:t xml:space="preserve">Menurut Ghazali (2012:101) uji t dilakukan untuk menguji pengaruh variabel-variabel bebas terhadap variabel terikat secara parsial (individu).  Uji inilah yang akan digunakan untuk mengetahui variabel bebas yang dominan berpengaruh terhadap variabel terikat. Uji t dapat dilakukan dengan langkah-langkah berikut: </w:t>
      </w:r>
    </w:p>
    <w:p w:rsidR="000E02F0" w:rsidRPr="000E02F0" w:rsidRDefault="000E02F0" w:rsidP="0078535D">
      <w:pPr>
        <w:numPr>
          <w:ilvl w:val="0"/>
          <w:numId w:val="41"/>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Perumusan Hipotesis</w:t>
      </w:r>
    </w:p>
    <w:p w:rsidR="000E02F0" w:rsidRPr="000E02F0" w:rsidRDefault="000E02F0" w:rsidP="0078535D">
      <w:pPr>
        <w:spacing w:after="0" w:line="360" w:lineRule="auto"/>
        <w:ind w:left="1134" w:right="0" w:firstLine="720"/>
        <w:contextualSpacing/>
        <w:rPr>
          <w:rFonts w:eastAsiaTheme="minorHAnsi" w:cstheme="minorBidi"/>
          <w:color w:val="auto"/>
          <w:lang w:eastAsia="en-US"/>
        </w:rPr>
      </w:pPr>
      <w:r w:rsidRPr="000E02F0">
        <w:rPr>
          <w:rFonts w:eastAsiaTheme="minorHAnsi" w:cstheme="minorBidi"/>
          <w:color w:val="auto"/>
          <w:lang w:eastAsia="en-US"/>
        </w:rPr>
        <w:t>H</w:t>
      </w:r>
      <w:r w:rsidRPr="000E02F0">
        <w:rPr>
          <w:rFonts w:eastAsiaTheme="minorHAnsi" w:cstheme="minorBidi"/>
          <w:color w:val="auto"/>
          <w:vertAlign w:val="subscript"/>
          <w:lang w:eastAsia="en-US"/>
        </w:rPr>
        <w:t>0</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0 menyatakan bahwa tidak ada pengaruh yang signifikan antara variabel bebas terhadap variabel terikat secara parsial.</w:t>
      </w:r>
    </w:p>
    <w:p w:rsidR="000E02F0" w:rsidRPr="000E02F0" w:rsidRDefault="000E02F0" w:rsidP="0078535D">
      <w:pPr>
        <w:spacing w:after="0" w:line="360" w:lineRule="auto"/>
        <w:ind w:left="1440" w:right="0" w:firstLine="414"/>
        <w:contextualSpacing/>
        <w:rPr>
          <w:rFonts w:eastAsiaTheme="minorHAnsi" w:cstheme="minorBidi"/>
          <w:color w:val="auto"/>
          <w:lang w:eastAsia="en-US"/>
        </w:rPr>
      </w:pPr>
      <w:r w:rsidRPr="000E02F0">
        <w:rPr>
          <w:rFonts w:eastAsiaTheme="minorHAnsi" w:cstheme="minorBidi"/>
          <w:color w:val="auto"/>
          <w:lang w:eastAsia="en-US"/>
        </w:rPr>
        <w:t>H</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0 menyatakan bahwa ada pengaruh yang signifikan antara variabel bebas terhadap variabel terikat secara parsial.</w:t>
      </w:r>
    </w:p>
    <w:p w:rsidR="000E02F0" w:rsidRPr="000E02F0" w:rsidRDefault="000E02F0" w:rsidP="0078535D">
      <w:pPr>
        <w:numPr>
          <w:ilvl w:val="0"/>
          <w:numId w:val="41"/>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Penentuan t</w:t>
      </w:r>
      <w:r w:rsidRPr="000E02F0">
        <w:rPr>
          <w:rFonts w:eastAsiaTheme="minorHAnsi" w:cstheme="minorBidi"/>
          <w:b/>
          <w:color w:val="auto"/>
          <w:vertAlign w:val="subscript"/>
          <w:lang w:eastAsia="en-US"/>
        </w:rPr>
        <w:t>tabel</w:t>
      </w:r>
    </w:p>
    <w:p w:rsidR="000E02F0" w:rsidRPr="000E02F0" w:rsidRDefault="000E02F0" w:rsidP="0078535D">
      <w:pPr>
        <w:spacing w:after="0" w:line="360" w:lineRule="auto"/>
        <w:ind w:left="720" w:right="0" w:firstLine="720"/>
        <w:contextualSpacing/>
        <w:rPr>
          <w:rFonts w:eastAsiaTheme="minorHAnsi" w:cstheme="minorBidi"/>
          <w:color w:val="auto"/>
          <w:lang w:eastAsia="en-US"/>
        </w:rPr>
      </w:pPr>
      <w:r w:rsidRPr="000E02F0">
        <w:rPr>
          <w:rFonts w:eastAsiaTheme="minorHAnsi" w:cstheme="minorBidi"/>
          <w:b/>
          <w:color w:val="auto"/>
          <w:lang w:eastAsia="en-US"/>
        </w:rPr>
        <w:t>t</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w:t>
      </w:r>
      <w:r w:rsidRPr="000E02F0">
        <w:rPr>
          <w:rFonts w:eastAsiaTheme="minorHAnsi" w:cstheme="minorBidi"/>
          <w:color w:val="auto"/>
          <w:lang w:eastAsia="en-US"/>
        </w:rPr>
        <w:t xml:space="preserve">diketahui dengan tingkat signifikansi (a) sebesar 5% dan derajat kebebasan df = (k), (n-2); sedangkan </w:t>
      </w:r>
      <w:r w:rsidRPr="000E02F0">
        <w:rPr>
          <w:rFonts w:eastAsiaTheme="minorHAnsi" w:cstheme="minorBidi"/>
          <w:b/>
          <w:color w:val="auto"/>
          <w:lang w:eastAsia="en-US"/>
        </w:rPr>
        <w:t>t</w:t>
      </w:r>
      <w:r w:rsidRPr="000E02F0">
        <w:rPr>
          <w:rFonts w:eastAsiaTheme="minorHAnsi" w:cstheme="minorBidi"/>
          <w:b/>
          <w:color w:val="auto"/>
          <w:vertAlign w:val="subscript"/>
          <w:lang w:eastAsia="en-US"/>
        </w:rPr>
        <w:t>hitung</w:t>
      </w:r>
      <w:r w:rsidRPr="000E02F0">
        <w:rPr>
          <w:rFonts w:eastAsiaTheme="minorHAnsi" w:cstheme="minorBidi"/>
          <w:color w:val="auto"/>
          <w:lang w:eastAsia="en-US"/>
        </w:rPr>
        <w:t xml:space="preserve"> dapat diketahui dari hasil output SPSS yakni dilihat dari tabel </w:t>
      </w:r>
      <w:r w:rsidRPr="000E02F0">
        <w:rPr>
          <w:rFonts w:eastAsiaTheme="minorHAnsi" w:cstheme="minorBidi"/>
          <w:i/>
          <w:color w:val="auto"/>
          <w:lang w:eastAsia="en-US"/>
        </w:rPr>
        <w:t>coefficients</w:t>
      </w:r>
      <w:r w:rsidRPr="000E02F0">
        <w:rPr>
          <w:rFonts w:eastAsiaTheme="minorHAnsi" w:cstheme="minorBidi"/>
          <w:color w:val="auto"/>
          <w:lang w:eastAsia="en-US"/>
        </w:rPr>
        <w:t xml:space="preserve"> pada kolom t. Dalam penelitian ini menggunakan tingkat signifikansi (a) sebesar 5% (tingkat signifikansi 5% atau 0,05 adalah ukuran standar yang sering digunakan dalam penelitian).</w:t>
      </w:r>
    </w:p>
    <w:p w:rsidR="000E02F0" w:rsidRPr="000E02F0" w:rsidRDefault="000E02F0" w:rsidP="0078535D">
      <w:pPr>
        <w:numPr>
          <w:ilvl w:val="0"/>
          <w:numId w:val="41"/>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Membandingkan t</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dengan t</w:t>
      </w:r>
      <w:r w:rsidRPr="000E02F0">
        <w:rPr>
          <w:rFonts w:eastAsiaTheme="minorHAnsi" w:cstheme="minorBidi"/>
          <w:b/>
          <w:color w:val="auto"/>
          <w:vertAlign w:val="subscript"/>
          <w:lang w:eastAsia="en-US"/>
        </w:rPr>
        <w:t>tabel</w:t>
      </w:r>
    </w:p>
    <w:p w:rsidR="000E02F0" w:rsidRPr="000E02F0" w:rsidRDefault="000E02F0" w:rsidP="0078535D">
      <w:pPr>
        <w:numPr>
          <w:ilvl w:val="0"/>
          <w:numId w:val="41"/>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Mengambil kesimpulan </w:t>
      </w:r>
    </w:p>
    <w:p w:rsidR="000E02F0" w:rsidRPr="000E02F0" w:rsidRDefault="000E02F0" w:rsidP="0078535D">
      <w:pPr>
        <w:spacing w:after="0" w:line="360" w:lineRule="auto"/>
        <w:ind w:left="850" w:right="0" w:firstLine="720"/>
        <w:contextualSpacing/>
        <w:rPr>
          <w:rFonts w:eastAsiaTheme="minorHAnsi" w:cstheme="minorBidi"/>
          <w:color w:val="auto"/>
          <w:lang w:eastAsia="en-US"/>
        </w:rPr>
      </w:pPr>
      <w:r w:rsidRPr="000E02F0">
        <w:rPr>
          <w:rFonts w:eastAsiaTheme="minorHAnsi" w:cstheme="minorBidi"/>
          <w:color w:val="auto"/>
          <w:lang w:eastAsia="en-US"/>
        </w:rPr>
        <w:t>Kesimpulan yang diambil untuk menentukan apakah menerima H</w:t>
      </w:r>
      <w:r w:rsidRPr="000E02F0">
        <w:rPr>
          <w:rFonts w:eastAsiaTheme="minorHAnsi" w:cstheme="minorBidi"/>
          <w:color w:val="auto"/>
          <w:vertAlign w:val="subscript"/>
          <w:lang w:eastAsia="en-US"/>
        </w:rPr>
        <w:t xml:space="preserve">0 </w:t>
      </w:r>
      <w:r w:rsidRPr="000E02F0">
        <w:rPr>
          <w:rFonts w:eastAsiaTheme="minorHAnsi" w:cstheme="minorBidi"/>
          <w:color w:val="auto"/>
          <w:lang w:eastAsia="en-US"/>
        </w:rPr>
        <w:t>atau menolak H</w:t>
      </w:r>
      <w:r w:rsidRPr="000E02F0">
        <w:rPr>
          <w:rFonts w:eastAsiaTheme="minorHAnsi" w:cstheme="minorBidi"/>
          <w:color w:val="auto"/>
          <w:vertAlign w:val="subscript"/>
          <w:lang w:eastAsia="en-US"/>
        </w:rPr>
        <w:t>0</w:t>
      </w:r>
      <w:r w:rsidRPr="000E02F0">
        <w:rPr>
          <w:rFonts w:eastAsiaTheme="minorHAnsi" w:cstheme="minorBidi"/>
          <w:color w:val="auto"/>
          <w:lang w:eastAsia="en-US"/>
        </w:rPr>
        <w:t>, yakni sebagai berikut.</w:t>
      </w:r>
    </w:p>
    <w:p w:rsidR="000E02F0" w:rsidRPr="000E02F0" w:rsidRDefault="000E02F0" w:rsidP="0078535D">
      <w:pPr>
        <w:numPr>
          <w:ilvl w:val="0"/>
          <w:numId w:val="42"/>
        </w:numPr>
        <w:spacing w:after="0" w:line="360" w:lineRule="auto"/>
        <w:ind w:left="1418" w:right="0" w:hanging="284"/>
        <w:contextualSpacing/>
        <w:jc w:val="left"/>
        <w:rPr>
          <w:rFonts w:eastAsiaTheme="minorHAnsi" w:cstheme="minorBidi"/>
          <w:color w:val="auto"/>
          <w:lang w:eastAsia="en-US"/>
        </w:rPr>
      </w:pPr>
      <w:r w:rsidRPr="000E02F0">
        <w:rPr>
          <w:rFonts w:eastAsiaTheme="minorHAnsi" w:cstheme="minorBidi"/>
          <w:b/>
          <w:color w:val="auto"/>
          <w:lang w:eastAsia="en-US"/>
        </w:rPr>
        <w:t>t</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gt; t</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 maka tolak H</w:t>
      </w:r>
      <w:r w:rsidRPr="000E02F0">
        <w:rPr>
          <w:rFonts w:eastAsiaTheme="minorHAnsi" w:cstheme="minorBidi"/>
          <w:b/>
          <w:color w:val="auto"/>
          <w:vertAlign w:val="subscript"/>
          <w:lang w:eastAsia="en-US"/>
        </w:rPr>
        <w:t>0</w:t>
      </w:r>
      <w:r w:rsidRPr="000E02F0">
        <w:rPr>
          <w:rFonts w:eastAsiaTheme="minorHAnsi" w:cstheme="minorBidi"/>
          <w:b/>
          <w:color w:val="auto"/>
          <w:lang w:eastAsia="en-US"/>
        </w:rPr>
        <w:t xml:space="preserve"> terima H</w:t>
      </w:r>
      <w:r w:rsidRPr="000E02F0">
        <w:rPr>
          <w:rFonts w:eastAsiaTheme="minorHAnsi" w:cstheme="minorBidi"/>
          <w:b/>
          <w:color w:val="auto"/>
          <w:vertAlign w:val="subscript"/>
          <w:lang w:eastAsia="en-US"/>
        </w:rPr>
        <w:t>1</w:t>
      </w:r>
    </w:p>
    <w:p w:rsidR="000E02F0" w:rsidRPr="000E02F0" w:rsidRDefault="000E02F0" w:rsidP="0078535D">
      <w:pPr>
        <w:numPr>
          <w:ilvl w:val="0"/>
          <w:numId w:val="42"/>
        </w:numPr>
        <w:spacing w:after="0" w:line="360" w:lineRule="auto"/>
        <w:ind w:left="1418" w:right="0" w:hanging="284"/>
        <w:contextualSpacing/>
        <w:jc w:val="left"/>
        <w:rPr>
          <w:rFonts w:eastAsiaTheme="minorHAnsi" w:cstheme="minorBidi"/>
          <w:color w:val="auto"/>
          <w:lang w:eastAsia="en-US"/>
        </w:rPr>
      </w:pPr>
      <w:r w:rsidRPr="000E02F0">
        <w:rPr>
          <w:rFonts w:eastAsiaTheme="minorHAnsi" w:cstheme="minorBidi"/>
          <w:b/>
          <w:color w:val="auto"/>
          <w:lang w:eastAsia="en-US"/>
        </w:rPr>
        <w:t>t</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lt; t</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 maka terima H</w:t>
      </w:r>
      <w:r w:rsidRPr="000E02F0">
        <w:rPr>
          <w:rFonts w:eastAsiaTheme="minorHAnsi" w:cstheme="minorBidi"/>
          <w:b/>
          <w:color w:val="auto"/>
          <w:vertAlign w:val="subscript"/>
          <w:lang w:eastAsia="en-US"/>
        </w:rPr>
        <w:t xml:space="preserve">0 </w:t>
      </w:r>
      <w:r w:rsidRPr="000E02F0">
        <w:rPr>
          <w:rFonts w:eastAsiaTheme="minorHAnsi" w:cstheme="minorBidi"/>
          <w:b/>
          <w:color w:val="auto"/>
          <w:lang w:eastAsia="en-US"/>
        </w:rPr>
        <w:t>tolak H</w:t>
      </w:r>
      <w:r w:rsidRPr="000E02F0">
        <w:rPr>
          <w:rFonts w:eastAsiaTheme="minorHAnsi" w:cstheme="minorBidi"/>
          <w:b/>
          <w:color w:val="auto"/>
          <w:vertAlign w:val="subscript"/>
          <w:lang w:eastAsia="en-US"/>
        </w:rPr>
        <w:t>1</w:t>
      </w:r>
    </w:p>
    <w:p w:rsidR="000E02F0" w:rsidRPr="000E02F0" w:rsidRDefault="000E02F0" w:rsidP="0078535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Kemudian, selain cara di atas untuk mengetahui pengaruh antara variabel bebas dengan variabel terikat juga melihat dari nilai signifikansinya. Apabila ilai signifikansinya lebih kecil dari 0,05 maka variabel bebas dapat dikatakan mempengaruhi secara signifikan terhadap variabel terikat secara parsial, tapi sebaliknya jika lebih basar dari 0,05 maka variabel bebas dikatakan tidak mempengaruhi variabel terikat secara parsial.</w:t>
      </w:r>
    </w:p>
    <w:p w:rsidR="000E02F0" w:rsidRPr="000E02F0" w:rsidRDefault="000E02F0" w:rsidP="0078535D">
      <w:pPr>
        <w:numPr>
          <w:ilvl w:val="0"/>
          <w:numId w:val="40"/>
        </w:numPr>
        <w:spacing w:after="0" w:line="360" w:lineRule="auto"/>
        <w:ind w:left="851"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Uji Simultan (Uji – F)</w:t>
      </w:r>
    </w:p>
    <w:p w:rsidR="000E02F0" w:rsidRPr="000E02F0" w:rsidRDefault="000E02F0" w:rsidP="0078535D">
      <w:pPr>
        <w:spacing w:after="0" w:line="360" w:lineRule="auto"/>
        <w:ind w:left="567" w:right="0" w:firstLine="720"/>
        <w:contextualSpacing/>
        <w:rPr>
          <w:rFonts w:eastAsiaTheme="minorHAnsi" w:cstheme="minorBidi"/>
          <w:color w:val="auto"/>
          <w:lang w:eastAsia="en-US"/>
        </w:rPr>
      </w:pPr>
      <w:r w:rsidRPr="000E02F0">
        <w:rPr>
          <w:rFonts w:eastAsiaTheme="minorHAnsi" w:cstheme="minorBidi"/>
          <w:color w:val="auto"/>
          <w:lang w:eastAsia="en-US"/>
        </w:rPr>
        <w:t xml:space="preserve">Menurut Ghazali (2012:98), uji – F ini digunakan untuk menguji apakah semua variabel bebas mempunyai pengaruh secara bersama-sama </w:t>
      </w:r>
      <w:r w:rsidRPr="000E02F0">
        <w:rPr>
          <w:rFonts w:eastAsiaTheme="minorHAnsi" w:cstheme="minorBidi"/>
          <w:color w:val="auto"/>
          <w:lang w:eastAsia="en-US"/>
        </w:rPr>
        <w:lastRenderedPageBreak/>
        <w:t>terhadap variabel terikat. Uji - F dilakukan secara serempak melalui langkah -langkah sebagai berikut.</w:t>
      </w:r>
    </w:p>
    <w:p w:rsidR="000E02F0" w:rsidRPr="000E02F0" w:rsidRDefault="000E02F0" w:rsidP="0078535D">
      <w:pPr>
        <w:numPr>
          <w:ilvl w:val="0"/>
          <w:numId w:val="43"/>
        </w:numPr>
        <w:spacing w:after="0" w:line="360" w:lineRule="auto"/>
        <w:ind w:left="1134" w:right="0" w:hanging="283"/>
        <w:contextualSpacing/>
        <w:jc w:val="left"/>
        <w:rPr>
          <w:rFonts w:eastAsiaTheme="minorHAnsi" w:cstheme="minorBidi"/>
          <w:b/>
          <w:color w:val="auto"/>
          <w:lang w:eastAsia="en-US"/>
        </w:rPr>
      </w:pPr>
      <w:r w:rsidRPr="000E02F0">
        <w:rPr>
          <w:rFonts w:eastAsiaTheme="minorHAnsi" w:cstheme="minorBidi"/>
          <w:b/>
          <w:color w:val="auto"/>
          <w:lang w:eastAsia="en-US"/>
        </w:rPr>
        <w:t>Perumusan Hipotesis</w:t>
      </w:r>
    </w:p>
    <w:p w:rsidR="000E02F0" w:rsidRPr="000E02F0" w:rsidRDefault="000E02F0" w:rsidP="0078535D">
      <w:pPr>
        <w:spacing w:after="0" w:line="360" w:lineRule="auto"/>
        <w:ind w:left="851" w:right="0" w:firstLine="720"/>
        <w:contextualSpacing/>
        <w:rPr>
          <w:rFonts w:eastAsiaTheme="minorHAnsi" w:cstheme="minorBidi"/>
          <w:color w:val="auto"/>
          <w:lang w:eastAsia="en-US"/>
        </w:rPr>
      </w:pPr>
      <w:r w:rsidRPr="000E02F0">
        <w:rPr>
          <w:rFonts w:eastAsiaTheme="minorHAnsi" w:cstheme="minorBidi"/>
          <w:color w:val="auto"/>
          <w:lang w:eastAsia="en-US"/>
        </w:rPr>
        <w:t>H</w:t>
      </w:r>
      <w:r w:rsidRPr="000E02F0">
        <w:rPr>
          <w:rFonts w:eastAsiaTheme="minorHAnsi" w:cstheme="minorBidi"/>
          <w:color w:val="auto"/>
          <w:vertAlign w:val="subscript"/>
          <w:lang w:eastAsia="en-US"/>
        </w:rPr>
        <w:t>0</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2</w:t>
      </w:r>
      <w:r w:rsidRPr="000E02F0">
        <w:rPr>
          <w:rFonts w:eastAsiaTheme="minorHAnsi" w:cstheme="minorBidi"/>
          <w:color w:val="auto"/>
          <w:lang w:eastAsia="en-US"/>
        </w:rPr>
        <w:t xml:space="preserve"> = 0 menyatakan bahwa semua parameter dalam model sama dengan nol, maka artinya tidak ada pengaruh yang signifikan antara variabel bebas terhadap variabel terikat secara simultan.</w:t>
      </w:r>
    </w:p>
    <w:p w:rsidR="000E02F0" w:rsidRPr="000E02F0" w:rsidRDefault="000E02F0" w:rsidP="0065082E">
      <w:pPr>
        <w:spacing w:after="0" w:line="360" w:lineRule="auto"/>
        <w:ind w:left="720" w:right="0" w:firstLine="720"/>
        <w:contextualSpacing/>
        <w:rPr>
          <w:rFonts w:eastAsiaTheme="minorHAnsi" w:cstheme="minorBidi"/>
          <w:color w:val="auto"/>
          <w:lang w:eastAsia="en-US"/>
        </w:rPr>
      </w:pPr>
      <w:r w:rsidRPr="000E02F0">
        <w:rPr>
          <w:rFonts w:eastAsiaTheme="minorHAnsi" w:cstheme="minorBidi"/>
          <w:color w:val="auto"/>
          <w:lang w:eastAsia="en-US"/>
        </w:rPr>
        <w:t>H</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1</w:t>
      </w:r>
      <w:r w:rsidRPr="000E02F0">
        <w:rPr>
          <w:rFonts w:eastAsiaTheme="minorHAnsi" w:cstheme="minorBidi"/>
          <w:color w:val="auto"/>
          <w:lang w:eastAsia="en-US"/>
        </w:rPr>
        <w:t xml:space="preserve"> = b</w:t>
      </w:r>
      <w:r w:rsidRPr="000E02F0">
        <w:rPr>
          <w:rFonts w:eastAsiaTheme="minorHAnsi" w:cstheme="minorBidi"/>
          <w:color w:val="auto"/>
          <w:vertAlign w:val="subscript"/>
          <w:lang w:eastAsia="en-US"/>
        </w:rPr>
        <w:t xml:space="preserve">2 </w:t>
      </w:r>
      <w:r w:rsidRPr="000E02F0">
        <w:rPr>
          <w:rFonts w:eastAsiaTheme="minorHAnsi" w:cstheme="minorBidi"/>
          <w:color w:val="auto"/>
          <w:lang w:eastAsia="en-US"/>
        </w:rPr>
        <w:t>= 0 menyatakan bahwa tidak semua parameter dalam model sama dengan nol, maka artinya tidak ada pengaruh yang signifikan antara variabel bebas terhadap variabel terikat secara simult</w:t>
      </w:r>
      <w:r w:rsidR="0065082E">
        <w:rPr>
          <w:rFonts w:eastAsiaTheme="minorHAnsi" w:cstheme="minorBidi"/>
          <w:color w:val="auto"/>
          <w:lang w:eastAsia="en-US"/>
        </w:rPr>
        <w:t>an.</w:t>
      </w:r>
    </w:p>
    <w:p w:rsidR="000E02F0" w:rsidRPr="000E02F0" w:rsidRDefault="000E02F0" w:rsidP="0078535D">
      <w:pPr>
        <w:numPr>
          <w:ilvl w:val="0"/>
          <w:numId w:val="43"/>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Penentuan t</w:t>
      </w:r>
      <w:r w:rsidRPr="000E02F0">
        <w:rPr>
          <w:rFonts w:eastAsiaTheme="minorHAnsi" w:cstheme="minorBidi"/>
          <w:b/>
          <w:color w:val="auto"/>
          <w:vertAlign w:val="subscript"/>
          <w:lang w:eastAsia="en-US"/>
        </w:rPr>
        <w:t>tabel</w:t>
      </w:r>
    </w:p>
    <w:p w:rsidR="000E02F0" w:rsidRPr="000E02F0" w:rsidRDefault="000E02F0" w:rsidP="0078535D">
      <w:pPr>
        <w:spacing w:after="0" w:line="360" w:lineRule="auto"/>
        <w:ind w:left="850" w:right="0" w:firstLine="720"/>
        <w:contextualSpacing/>
        <w:rPr>
          <w:rFonts w:eastAsiaTheme="minorHAnsi" w:cstheme="minorBidi"/>
          <w:color w:val="auto"/>
          <w:lang w:eastAsia="en-US"/>
        </w:rPr>
      </w:pPr>
      <w:r w:rsidRPr="000E02F0">
        <w:rPr>
          <w:rFonts w:eastAsiaTheme="minorHAnsi" w:cstheme="minorBidi"/>
          <w:b/>
          <w:color w:val="auto"/>
          <w:lang w:eastAsia="en-US"/>
        </w:rPr>
        <w:t>F</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w:t>
      </w:r>
      <w:r w:rsidRPr="000E02F0">
        <w:rPr>
          <w:rFonts w:eastAsiaTheme="minorHAnsi" w:cstheme="minorBidi"/>
          <w:color w:val="auto"/>
          <w:lang w:eastAsia="en-US"/>
        </w:rPr>
        <w:t xml:space="preserve">diketahui dengan derajat kebebasan df = (k), (n-k-1) sedangkan </w:t>
      </w:r>
      <w:r w:rsidRPr="000E02F0">
        <w:rPr>
          <w:rFonts w:eastAsiaTheme="minorHAnsi" w:cstheme="minorBidi"/>
          <w:b/>
          <w:color w:val="auto"/>
          <w:lang w:eastAsia="en-US"/>
        </w:rPr>
        <w:t>F</w:t>
      </w:r>
      <w:r w:rsidRPr="000E02F0">
        <w:rPr>
          <w:rFonts w:eastAsiaTheme="minorHAnsi" w:cstheme="minorBidi"/>
          <w:b/>
          <w:color w:val="auto"/>
          <w:vertAlign w:val="subscript"/>
          <w:lang w:eastAsia="en-US"/>
        </w:rPr>
        <w:t>hitung</w:t>
      </w:r>
      <w:r w:rsidRPr="000E02F0">
        <w:rPr>
          <w:rFonts w:eastAsiaTheme="minorHAnsi" w:cstheme="minorBidi"/>
          <w:color w:val="auto"/>
          <w:lang w:eastAsia="en-US"/>
        </w:rPr>
        <w:t xml:space="preserve"> dapat diketahui dari hasil </w:t>
      </w:r>
      <w:r w:rsidRPr="000E02F0">
        <w:rPr>
          <w:rFonts w:eastAsiaTheme="minorHAnsi" w:cstheme="minorBidi"/>
          <w:i/>
          <w:color w:val="auto"/>
          <w:lang w:eastAsia="en-US"/>
        </w:rPr>
        <w:t>output SPSS for windows</w:t>
      </w:r>
      <w:r w:rsidRPr="000E02F0">
        <w:rPr>
          <w:rFonts w:eastAsiaTheme="minorHAnsi" w:cstheme="minorBidi"/>
          <w:color w:val="auto"/>
          <w:lang w:eastAsia="en-US"/>
        </w:rPr>
        <w:t>, yakni dapat dilihat dari tabel ANOVA pada kolom F. Dalam penelitian ini menggunakan tingkat signifikansi (a) sebesar 5% atau sama dengan 0,05 yakni ukuran standar yang sering digunakan dalam penelitian.</w:t>
      </w:r>
    </w:p>
    <w:p w:rsidR="000E02F0" w:rsidRPr="000E02F0" w:rsidRDefault="000E02F0" w:rsidP="0078535D">
      <w:pPr>
        <w:numPr>
          <w:ilvl w:val="0"/>
          <w:numId w:val="43"/>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Membandingkan F</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dengan F</w:t>
      </w:r>
      <w:r w:rsidRPr="000E02F0">
        <w:rPr>
          <w:rFonts w:eastAsiaTheme="minorHAnsi" w:cstheme="minorBidi"/>
          <w:b/>
          <w:color w:val="auto"/>
          <w:vertAlign w:val="subscript"/>
          <w:lang w:eastAsia="en-US"/>
        </w:rPr>
        <w:t>tabel</w:t>
      </w:r>
    </w:p>
    <w:p w:rsidR="000E02F0" w:rsidRPr="000E02F0" w:rsidRDefault="000E02F0" w:rsidP="0078535D">
      <w:pPr>
        <w:numPr>
          <w:ilvl w:val="0"/>
          <w:numId w:val="43"/>
        </w:numPr>
        <w:spacing w:after="0" w:line="360" w:lineRule="auto"/>
        <w:ind w:left="1134" w:right="0" w:hanging="284"/>
        <w:contextualSpacing/>
        <w:jc w:val="left"/>
        <w:rPr>
          <w:rFonts w:eastAsiaTheme="minorHAnsi" w:cstheme="minorBidi"/>
          <w:b/>
          <w:color w:val="auto"/>
          <w:lang w:eastAsia="en-US"/>
        </w:rPr>
      </w:pPr>
      <w:r w:rsidRPr="000E02F0">
        <w:rPr>
          <w:rFonts w:eastAsiaTheme="minorHAnsi" w:cstheme="minorBidi"/>
          <w:b/>
          <w:color w:val="auto"/>
          <w:lang w:eastAsia="en-US"/>
        </w:rPr>
        <w:t xml:space="preserve">Mengambil kesimpulan </w:t>
      </w:r>
    </w:p>
    <w:p w:rsidR="000E02F0" w:rsidRPr="000E02F0" w:rsidRDefault="000E02F0" w:rsidP="0078535D">
      <w:pPr>
        <w:spacing w:after="0" w:line="360" w:lineRule="auto"/>
        <w:ind w:left="850" w:right="0" w:firstLine="568"/>
        <w:contextualSpacing/>
        <w:rPr>
          <w:rFonts w:eastAsiaTheme="minorHAnsi" w:cstheme="minorBidi"/>
          <w:color w:val="auto"/>
          <w:lang w:eastAsia="en-US"/>
        </w:rPr>
      </w:pPr>
      <w:r w:rsidRPr="000E02F0">
        <w:rPr>
          <w:rFonts w:eastAsiaTheme="minorHAnsi" w:cstheme="minorBidi"/>
          <w:color w:val="auto"/>
          <w:lang w:eastAsia="en-US"/>
        </w:rPr>
        <w:t>Kesimpulan yang diambil untuk menentukan apakah menerima H</w:t>
      </w:r>
      <w:r w:rsidRPr="000E02F0">
        <w:rPr>
          <w:rFonts w:eastAsiaTheme="minorHAnsi" w:cstheme="minorBidi"/>
          <w:color w:val="auto"/>
          <w:vertAlign w:val="subscript"/>
          <w:lang w:eastAsia="en-US"/>
        </w:rPr>
        <w:t xml:space="preserve">0 </w:t>
      </w:r>
      <w:r w:rsidRPr="000E02F0">
        <w:rPr>
          <w:rFonts w:eastAsiaTheme="minorHAnsi" w:cstheme="minorBidi"/>
          <w:color w:val="auto"/>
          <w:lang w:eastAsia="en-US"/>
        </w:rPr>
        <w:t>atau menolak H</w:t>
      </w:r>
      <w:r w:rsidRPr="000E02F0">
        <w:rPr>
          <w:rFonts w:eastAsiaTheme="minorHAnsi" w:cstheme="minorBidi"/>
          <w:color w:val="auto"/>
          <w:vertAlign w:val="subscript"/>
          <w:lang w:eastAsia="en-US"/>
        </w:rPr>
        <w:t>0</w:t>
      </w:r>
      <w:r w:rsidRPr="000E02F0">
        <w:rPr>
          <w:rFonts w:eastAsiaTheme="minorHAnsi" w:cstheme="minorBidi"/>
          <w:color w:val="auto"/>
          <w:lang w:eastAsia="en-US"/>
        </w:rPr>
        <w:t>, yakni sebagai berikut.</w:t>
      </w:r>
    </w:p>
    <w:p w:rsidR="000E02F0" w:rsidRPr="000E02F0" w:rsidRDefault="000E02F0" w:rsidP="0078535D">
      <w:pPr>
        <w:numPr>
          <w:ilvl w:val="0"/>
          <w:numId w:val="44"/>
        </w:numPr>
        <w:spacing w:after="0" w:line="360" w:lineRule="auto"/>
        <w:ind w:left="1418" w:right="0" w:hanging="284"/>
        <w:contextualSpacing/>
        <w:jc w:val="left"/>
        <w:rPr>
          <w:rFonts w:eastAsiaTheme="minorHAnsi" w:cstheme="minorBidi"/>
          <w:color w:val="auto"/>
          <w:lang w:eastAsia="en-US"/>
        </w:rPr>
      </w:pPr>
      <w:r w:rsidRPr="000E02F0">
        <w:rPr>
          <w:rFonts w:eastAsiaTheme="minorHAnsi" w:cstheme="minorBidi"/>
          <w:b/>
          <w:color w:val="auto"/>
          <w:lang w:eastAsia="en-US"/>
        </w:rPr>
        <w:t>F</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gt; F</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 maka tolak H</w:t>
      </w:r>
      <w:r w:rsidRPr="000E02F0">
        <w:rPr>
          <w:rFonts w:eastAsiaTheme="minorHAnsi" w:cstheme="minorBidi"/>
          <w:b/>
          <w:color w:val="auto"/>
          <w:vertAlign w:val="subscript"/>
          <w:lang w:eastAsia="en-US"/>
        </w:rPr>
        <w:t>0</w:t>
      </w:r>
      <w:r w:rsidRPr="000E02F0">
        <w:rPr>
          <w:rFonts w:eastAsiaTheme="minorHAnsi" w:cstheme="minorBidi"/>
          <w:b/>
          <w:color w:val="auto"/>
          <w:lang w:eastAsia="en-US"/>
        </w:rPr>
        <w:t xml:space="preserve"> terima H</w:t>
      </w:r>
      <w:r w:rsidRPr="000E02F0">
        <w:rPr>
          <w:rFonts w:eastAsiaTheme="minorHAnsi" w:cstheme="minorBidi"/>
          <w:b/>
          <w:color w:val="auto"/>
          <w:vertAlign w:val="subscript"/>
          <w:lang w:eastAsia="en-US"/>
        </w:rPr>
        <w:t>1</w:t>
      </w:r>
    </w:p>
    <w:p w:rsidR="000E02F0" w:rsidRPr="000E02F0" w:rsidRDefault="000E02F0" w:rsidP="0078535D">
      <w:pPr>
        <w:numPr>
          <w:ilvl w:val="0"/>
          <w:numId w:val="44"/>
        </w:numPr>
        <w:spacing w:after="0" w:line="360" w:lineRule="auto"/>
        <w:ind w:left="1418" w:right="0" w:hanging="284"/>
        <w:contextualSpacing/>
        <w:jc w:val="left"/>
        <w:rPr>
          <w:rFonts w:eastAsiaTheme="minorHAnsi" w:cstheme="minorBidi"/>
          <w:color w:val="auto"/>
          <w:lang w:eastAsia="en-US"/>
        </w:rPr>
      </w:pPr>
      <w:r w:rsidRPr="000E02F0">
        <w:rPr>
          <w:rFonts w:eastAsiaTheme="minorHAnsi" w:cstheme="minorBidi"/>
          <w:b/>
          <w:color w:val="auto"/>
          <w:lang w:eastAsia="en-US"/>
        </w:rPr>
        <w:t>F</w:t>
      </w:r>
      <w:r w:rsidRPr="000E02F0">
        <w:rPr>
          <w:rFonts w:eastAsiaTheme="minorHAnsi" w:cstheme="minorBidi"/>
          <w:b/>
          <w:color w:val="auto"/>
          <w:vertAlign w:val="subscript"/>
          <w:lang w:eastAsia="en-US"/>
        </w:rPr>
        <w:t>hitung</w:t>
      </w:r>
      <w:r w:rsidRPr="000E02F0">
        <w:rPr>
          <w:rFonts w:eastAsiaTheme="minorHAnsi" w:cstheme="minorBidi"/>
          <w:b/>
          <w:color w:val="auto"/>
          <w:lang w:eastAsia="en-US"/>
        </w:rPr>
        <w:t xml:space="preserve"> &lt; F</w:t>
      </w:r>
      <w:r w:rsidRPr="000E02F0">
        <w:rPr>
          <w:rFonts w:eastAsiaTheme="minorHAnsi" w:cstheme="minorBidi"/>
          <w:b/>
          <w:color w:val="auto"/>
          <w:vertAlign w:val="subscript"/>
          <w:lang w:eastAsia="en-US"/>
        </w:rPr>
        <w:t>tabel</w:t>
      </w:r>
      <w:r w:rsidRPr="000E02F0">
        <w:rPr>
          <w:rFonts w:eastAsiaTheme="minorHAnsi" w:cstheme="minorBidi"/>
          <w:b/>
          <w:color w:val="auto"/>
          <w:lang w:eastAsia="en-US"/>
        </w:rPr>
        <w:t xml:space="preserve"> , maka terima H</w:t>
      </w:r>
      <w:r w:rsidRPr="000E02F0">
        <w:rPr>
          <w:rFonts w:eastAsiaTheme="minorHAnsi" w:cstheme="minorBidi"/>
          <w:b/>
          <w:color w:val="auto"/>
          <w:vertAlign w:val="subscript"/>
          <w:lang w:eastAsia="en-US"/>
        </w:rPr>
        <w:t xml:space="preserve">0 </w:t>
      </w:r>
      <w:r w:rsidRPr="000E02F0">
        <w:rPr>
          <w:rFonts w:eastAsiaTheme="minorHAnsi" w:cstheme="minorBidi"/>
          <w:b/>
          <w:color w:val="auto"/>
          <w:lang w:eastAsia="en-US"/>
        </w:rPr>
        <w:t>tolak H</w:t>
      </w:r>
      <w:r w:rsidRPr="000E02F0">
        <w:rPr>
          <w:rFonts w:eastAsiaTheme="minorHAnsi" w:cstheme="minorBidi"/>
          <w:b/>
          <w:color w:val="auto"/>
          <w:vertAlign w:val="subscript"/>
          <w:lang w:eastAsia="en-US"/>
        </w:rPr>
        <w:t>1</w:t>
      </w:r>
    </w:p>
    <w:p w:rsidR="000E02F0" w:rsidRPr="000E02F0" w:rsidRDefault="000E02F0" w:rsidP="000E02F0">
      <w:pPr>
        <w:spacing w:after="0" w:line="360" w:lineRule="auto"/>
        <w:ind w:left="0" w:right="0" w:firstLine="0"/>
        <w:contextualSpacing/>
        <w:rPr>
          <w:rFonts w:eastAsiaTheme="minorHAnsi" w:cstheme="minorBidi"/>
          <w:color w:val="auto"/>
          <w:lang w:eastAsia="en-US"/>
        </w:rPr>
      </w:pPr>
      <w:r w:rsidRPr="000E02F0">
        <w:rPr>
          <w:rFonts w:eastAsiaTheme="minorHAnsi" w:cstheme="minorBidi"/>
          <w:color w:val="auto"/>
          <w:lang w:eastAsia="en-US"/>
        </w:rPr>
        <w:t>Selain cara di atas untuk mengetahui pengaruh antara variabel bebas dengan variabel terikatnya secara simultan juga melihat dari nilai signifikansinya. Apabila nilai signifikansinya lebih kecil dari 0,05 maka variabel bebas dapat dikatakan mempengaruhi secara signifikan terhadap variabel terikat secara simultan, tapi sebaliknya jika lebih basar dari 0,05 maka variabel bebas dikatakan tidak mempengaruhi variabel terikat secara simultan.</w:t>
      </w:r>
    </w:p>
    <w:p w:rsidR="000E02F0" w:rsidRPr="000E02F0" w:rsidRDefault="000E02F0" w:rsidP="000E02F0">
      <w:pPr>
        <w:spacing w:after="200" w:line="276" w:lineRule="auto"/>
        <w:ind w:left="0" w:right="0" w:firstLine="0"/>
        <w:jc w:val="left"/>
        <w:rPr>
          <w:rFonts w:asciiTheme="minorHAnsi" w:eastAsiaTheme="minorHAnsi" w:hAnsiTheme="minorHAnsi" w:cstheme="minorBidi"/>
          <w:color w:val="auto"/>
          <w:sz w:val="22"/>
          <w:lang w:eastAsia="en-US"/>
        </w:rPr>
      </w:pPr>
    </w:p>
    <w:p w:rsidR="000E02F0" w:rsidRPr="001303C4" w:rsidRDefault="000E02F0" w:rsidP="000E02F0">
      <w:pPr>
        <w:spacing w:after="200" w:line="360" w:lineRule="auto"/>
        <w:ind w:left="1080" w:right="0" w:firstLine="0"/>
        <w:contextualSpacing/>
        <w:rPr>
          <w:rFonts w:eastAsiaTheme="minorHAnsi"/>
          <w:color w:val="auto"/>
          <w:lang w:val="en-US" w:eastAsia="en-US"/>
        </w:rPr>
      </w:pPr>
    </w:p>
    <w:p w:rsidR="00897F57" w:rsidRDefault="00897F57" w:rsidP="001303C4">
      <w:pPr>
        <w:spacing w:line="360" w:lineRule="auto"/>
        <w:ind w:left="0" w:firstLine="0"/>
      </w:pPr>
    </w:p>
    <w:sectPr w:rsidR="00897F57" w:rsidSect="001A3550">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9CC" w:rsidRDefault="00A879CC" w:rsidP="00D21772">
      <w:pPr>
        <w:spacing w:after="0" w:line="240" w:lineRule="auto"/>
      </w:pPr>
      <w:r>
        <w:separator/>
      </w:r>
    </w:p>
  </w:endnote>
  <w:endnote w:type="continuationSeparator" w:id="0">
    <w:p w:rsidR="00A879CC" w:rsidRDefault="00A879CC" w:rsidP="00D21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0350461"/>
      <w:docPartObj>
        <w:docPartGallery w:val="Page Numbers (Bottom of Page)"/>
        <w:docPartUnique/>
      </w:docPartObj>
    </w:sdtPr>
    <w:sdtEndPr>
      <w:rPr>
        <w:noProof/>
      </w:rPr>
    </w:sdtEndPr>
    <w:sdtContent>
      <w:p w:rsidR="00A879CC" w:rsidRDefault="00A879CC">
        <w:pPr>
          <w:pStyle w:val="Footer"/>
          <w:jc w:val="right"/>
        </w:pPr>
        <w:r>
          <w:fldChar w:fldCharType="begin"/>
        </w:r>
        <w:r>
          <w:instrText xml:space="preserve"> PAGE   \* MERGEFORMAT </w:instrText>
        </w:r>
        <w:r>
          <w:fldChar w:fldCharType="separate"/>
        </w:r>
        <w:r w:rsidR="001A3550">
          <w:rPr>
            <w:noProof/>
          </w:rPr>
          <w:t>58</w:t>
        </w:r>
        <w:r>
          <w:rPr>
            <w:noProof/>
          </w:rPr>
          <w:fldChar w:fldCharType="end"/>
        </w:r>
      </w:p>
    </w:sdtContent>
  </w:sdt>
  <w:p w:rsidR="00A879CC" w:rsidRDefault="00A879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9CC" w:rsidRDefault="00A879CC" w:rsidP="00D21772">
      <w:pPr>
        <w:spacing w:after="0" w:line="240" w:lineRule="auto"/>
      </w:pPr>
      <w:r>
        <w:separator/>
      </w:r>
    </w:p>
  </w:footnote>
  <w:footnote w:type="continuationSeparator" w:id="0">
    <w:p w:rsidR="00A879CC" w:rsidRDefault="00A879CC" w:rsidP="00D217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9CC" w:rsidRDefault="00A879CC" w:rsidP="00D21772">
    <w:pPr>
      <w:pStyle w:val="Header"/>
      <w:ind w:left="0"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45357"/>
    <w:multiLevelType w:val="hybridMultilevel"/>
    <w:tmpl w:val="2224444E"/>
    <w:lvl w:ilvl="0" w:tplc="04210017">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
    <w:nsid w:val="01DA4884"/>
    <w:multiLevelType w:val="hybridMultilevel"/>
    <w:tmpl w:val="7F5C8DA8"/>
    <w:lvl w:ilvl="0" w:tplc="45263A2C">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785D0F"/>
    <w:multiLevelType w:val="hybridMultilevel"/>
    <w:tmpl w:val="B76E6FD8"/>
    <w:lvl w:ilvl="0" w:tplc="04090011">
      <w:start w:val="1"/>
      <w:numFmt w:val="decimal"/>
      <w:lvlText w:val="%1)"/>
      <w:lvlJc w:val="left"/>
      <w:pPr>
        <w:ind w:left="2421" w:hanging="360"/>
      </w:p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3">
    <w:nsid w:val="04DA3F53"/>
    <w:multiLevelType w:val="hybridMultilevel"/>
    <w:tmpl w:val="374CBA9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84873B4"/>
    <w:multiLevelType w:val="hybridMultilevel"/>
    <w:tmpl w:val="3C0E3C6C"/>
    <w:lvl w:ilvl="0" w:tplc="04090011">
      <w:start w:val="1"/>
      <w:numFmt w:val="decimal"/>
      <w:lvlText w:val="%1)"/>
      <w:lvlJc w:val="left"/>
      <w:pPr>
        <w:ind w:left="2421" w:hanging="360"/>
      </w:p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5">
    <w:nsid w:val="08AE25EE"/>
    <w:multiLevelType w:val="hybridMultilevel"/>
    <w:tmpl w:val="525C155C"/>
    <w:lvl w:ilvl="0" w:tplc="04090011">
      <w:start w:val="1"/>
      <w:numFmt w:val="decimal"/>
      <w:lvlText w:val="%1)"/>
      <w:lvlJc w:val="left"/>
      <w:pPr>
        <w:ind w:left="2421" w:hanging="360"/>
      </w:pPr>
      <w:rPr>
        <w:i w:val="0"/>
      </w:rPr>
    </w:lvl>
    <w:lvl w:ilvl="1" w:tplc="04090019">
      <w:start w:val="1"/>
      <w:numFmt w:val="lowerLetter"/>
      <w:lvlText w:val="%2."/>
      <w:lvlJc w:val="left"/>
      <w:pPr>
        <w:ind w:left="3141" w:hanging="360"/>
      </w:pPr>
    </w:lvl>
    <w:lvl w:ilvl="2" w:tplc="04090011">
      <w:start w:val="1"/>
      <w:numFmt w:val="decimal"/>
      <w:lvlText w:val="%3)"/>
      <w:lvlJc w:val="left"/>
      <w:pPr>
        <w:ind w:left="3861" w:hanging="180"/>
      </w:pPr>
      <w:rPr>
        <w:i w:val="0"/>
      </w:r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6">
    <w:nsid w:val="0947223C"/>
    <w:multiLevelType w:val="hybridMultilevel"/>
    <w:tmpl w:val="C6B6AEE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0E382B76"/>
    <w:multiLevelType w:val="hybridMultilevel"/>
    <w:tmpl w:val="3626E2A0"/>
    <w:lvl w:ilvl="0" w:tplc="1D92EBC2">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6F7777"/>
    <w:multiLevelType w:val="hybridMultilevel"/>
    <w:tmpl w:val="B1801B9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1B57BDA"/>
    <w:multiLevelType w:val="hybridMultilevel"/>
    <w:tmpl w:val="E40E92C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13474CA4"/>
    <w:multiLevelType w:val="hybridMultilevel"/>
    <w:tmpl w:val="94E81A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CF1CCD"/>
    <w:multiLevelType w:val="hybridMultilevel"/>
    <w:tmpl w:val="5A6C6C6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D20599"/>
    <w:multiLevelType w:val="hybridMultilevel"/>
    <w:tmpl w:val="C782750E"/>
    <w:lvl w:ilvl="0" w:tplc="CC9C2404">
      <w:start w:val="1"/>
      <w:numFmt w:val="lowerLetter"/>
      <w:lvlText w:val="%1."/>
      <w:lvlJc w:val="left"/>
      <w:pPr>
        <w:ind w:left="2629"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3">
    <w:nsid w:val="22D4554E"/>
    <w:multiLevelType w:val="hybridMultilevel"/>
    <w:tmpl w:val="4704CD2A"/>
    <w:lvl w:ilvl="0" w:tplc="10A4AC9E">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88521D"/>
    <w:multiLevelType w:val="hybridMultilevel"/>
    <w:tmpl w:val="FF700154"/>
    <w:lvl w:ilvl="0" w:tplc="0409000F">
      <w:start w:val="1"/>
      <w:numFmt w:val="decimal"/>
      <w:lvlText w:val="%1."/>
      <w:lvlJc w:val="left"/>
      <w:pPr>
        <w:ind w:left="2421" w:hanging="360"/>
      </w:pPr>
    </w:lvl>
    <w:lvl w:ilvl="1" w:tplc="04090011">
      <w:start w:val="1"/>
      <w:numFmt w:val="decimal"/>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15">
    <w:nsid w:val="26A40C5A"/>
    <w:multiLevelType w:val="hybridMultilevel"/>
    <w:tmpl w:val="F61C152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27E24F93"/>
    <w:multiLevelType w:val="hybridMultilevel"/>
    <w:tmpl w:val="772E8CE6"/>
    <w:lvl w:ilvl="0" w:tplc="6BB211CE">
      <w:start w:val="1"/>
      <w:numFmt w:val="decimal"/>
      <w:lvlText w:val="%1."/>
      <w:lvlJc w:val="left"/>
      <w:pPr>
        <w:ind w:left="1125" w:hanging="40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8DD71DB"/>
    <w:multiLevelType w:val="hybridMultilevel"/>
    <w:tmpl w:val="2CE0E20A"/>
    <w:lvl w:ilvl="0" w:tplc="361632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294B4ED5"/>
    <w:multiLevelType w:val="hybridMultilevel"/>
    <w:tmpl w:val="F558B47C"/>
    <w:lvl w:ilvl="0" w:tplc="04210011">
      <w:start w:val="1"/>
      <w:numFmt w:val="decimal"/>
      <w:lvlText w:val="%1)"/>
      <w:lvlJc w:val="left"/>
      <w:pPr>
        <w:ind w:left="743" w:hanging="360"/>
      </w:pPr>
    </w:lvl>
    <w:lvl w:ilvl="1" w:tplc="04210019" w:tentative="1">
      <w:start w:val="1"/>
      <w:numFmt w:val="lowerLetter"/>
      <w:lvlText w:val="%2."/>
      <w:lvlJc w:val="left"/>
      <w:pPr>
        <w:ind w:left="1463" w:hanging="360"/>
      </w:pPr>
    </w:lvl>
    <w:lvl w:ilvl="2" w:tplc="0421001B" w:tentative="1">
      <w:start w:val="1"/>
      <w:numFmt w:val="lowerRoman"/>
      <w:lvlText w:val="%3."/>
      <w:lvlJc w:val="right"/>
      <w:pPr>
        <w:ind w:left="2183" w:hanging="180"/>
      </w:pPr>
    </w:lvl>
    <w:lvl w:ilvl="3" w:tplc="0421000F" w:tentative="1">
      <w:start w:val="1"/>
      <w:numFmt w:val="decimal"/>
      <w:lvlText w:val="%4."/>
      <w:lvlJc w:val="left"/>
      <w:pPr>
        <w:ind w:left="2903" w:hanging="360"/>
      </w:pPr>
    </w:lvl>
    <w:lvl w:ilvl="4" w:tplc="04210019" w:tentative="1">
      <w:start w:val="1"/>
      <w:numFmt w:val="lowerLetter"/>
      <w:lvlText w:val="%5."/>
      <w:lvlJc w:val="left"/>
      <w:pPr>
        <w:ind w:left="3623" w:hanging="360"/>
      </w:pPr>
    </w:lvl>
    <w:lvl w:ilvl="5" w:tplc="0421001B" w:tentative="1">
      <w:start w:val="1"/>
      <w:numFmt w:val="lowerRoman"/>
      <w:lvlText w:val="%6."/>
      <w:lvlJc w:val="right"/>
      <w:pPr>
        <w:ind w:left="4343" w:hanging="180"/>
      </w:pPr>
    </w:lvl>
    <w:lvl w:ilvl="6" w:tplc="0421000F" w:tentative="1">
      <w:start w:val="1"/>
      <w:numFmt w:val="decimal"/>
      <w:lvlText w:val="%7."/>
      <w:lvlJc w:val="left"/>
      <w:pPr>
        <w:ind w:left="5063" w:hanging="360"/>
      </w:pPr>
    </w:lvl>
    <w:lvl w:ilvl="7" w:tplc="04210019" w:tentative="1">
      <w:start w:val="1"/>
      <w:numFmt w:val="lowerLetter"/>
      <w:lvlText w:val="%8."/>
      <w:lvlJc w:val="left"/>
      <w:pPr>
        <w:ind w:left="5783" w:hanging="360"/>
      </w:pPr>
    </w:lvl>
    <w:lvl w:ilvl="8" w:tplc="0421001B" w:tentative="1">
      <w:start w:val="1"/>
      <w:numFmt w:val="lowerRoman"/>
      <w:lvlText w:val="%9."/>
      <w:lvlJc w:val="right"/>
      <w:pPr>
        <w:ind w:left="6503" w:hanging="180"/>
      </w:pPr>
    </w:lvl>
  </w:abstractNum>
  <w:abstractNum w:abstractNumId="19">
    <w:nsid w:val="2B6927D3"/>
    <w:multiLevelType w:val="hybridMultilevel"/>
    <w:tmpl w:val="4704CD2A"/>
    <w:lvl w:ilvl="0" w:tplc="10A4AC9E">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6A19CF"/>
    <w:multiLevelType w:val="hybridMultilevel"/>
    <w:tmpl w:val="98A0A25E"/>
    <w:lvl w:ilvl="0" w:tplc="D4C2D65E">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1">
    <w:nsid w:val="2FD95C88"/>
    <w:multiLevelType w:val="hybridMultilevel"/>
    <w:tmpl w:val="10C6CDF8"/>
    <w:lvl w:ilvl="0" w:tplc="71EE236C">
      <w:start w:val="1"/>
      <w:numFmt w:val="lowerLetter"/>
      <w:lvlText w:val="%1."/>
      <w:lvlJc w:val="left"/>
      <w:pPr>
        <w:ind w:left="157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33CC617B"/>
    <w:multiLevelType w:val="hybridMultilevel"/>
    <w:tmpl w:val="CD62AF6E"/>
    <w:lvl w:ilvl="0" w:tplc="B7ACB668">
      <w:start w:val="1"/>
      <w:numFmt w:val="decimal"/>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4CC2DE2"/>
    <w:multiLevelType w:val="hybridMultilevel"/>
    <w:tmpl w:val="18CCD3AE"/>
    <w:lvl w:ilvl="0" w:tplc="3616322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1031E3"/>
    <w:multiLevelType w:val="hybridMultilevel"/>
    <w:tmpl w:val="033C9146"/>
    <w:lvl w:ilvl="0" w:tplc="04090011">
      <w:start w:val="1"/>
      <w:numFmt w:val="decimal"/>
      <w:lvlText w:val="%1)"/>
      <w:lvlJc w:val="left"/>
      <w:pPr>
        <w:ind w:left="242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38485DAA"/>
    <w:multiLevelType w:val="hybridMultilevel"/>
    <w:tmpl w:val="12A48C12"/>
    <w:lvl w:ilvl="0" w:tplc="04090011">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26">
    <w:nsid w:val="3A552155"/>
    <w:multiLevelType w:val="hybridMultilevel"/>
    <w:tmpl w:val="FF621790"/>
    <w:lvl w:ilvl="0" w:tplc="A8880642">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FB1140"/>
    <w:multiLevelType w:val="hybridMultilevel"/>
    <w:tmpl w:val="0ED69064"/>
    <w:lvl w:ilvl="0" w:tplc="FF5C2C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1406339"/>
    <w:multiLevelType w:val="hybridMultilevel"/>
    <w:tmpl w:val="81C01ECC"/>
    <w:lvl w:ilvl="0" w:tplc="535A35F0">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7B2FFF"/>
    <w:multiLevelType w:val="hybridMultilevel"/>
    <w:tmpl w:val="18A4CA5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45DB1CF0"/>
    <w:multiLevelType w:val="hybridMultilevel"/>
    <w:tmpl w:val="A4D8871E"/>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46F30BA8"/>
    <w:multiLevelType w:val="hybridMultilevel"/>
    <w:tmpl w:val="4704CD2A"/>
    <w:lvl w:ilvl="0" w:tplc="10A4AC9E">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495A4C"/>
    <w:multiLevelType w:val="hybridMultilevel"/>
    <w:tmpl w:val="2E90A3F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48A76E1C"/>
    <w:multiLevelType w:val="hybridMultilevel"/>
    <w:tmpl w:val="CB203934"/>
    <w:lvl w:ilvl="0" w:tplc="04090011">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34">
    <w:nsid w:val="4A586429"/>
    <w:multiLevelType w:val="hybridMultilevel"/>
    <w:tmpl w:val="94D8CC8E"/>
    <w:lvl w:ilvl="0" w:tplc="04090011">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35">
    <w:nsid w:val="4AE74D1E"/>
    <w:multiLevelType w:val="hybridMultilevel"/>
    <w:tmpl w:val="E840A1E2"/>
    <w:lvl w:ilvl="0" w:tplc="04210017">
      <w:start w:val="1"/>
      <w:numFmt w:val="lowerLetter"/>
      <w:lvlText w:val="%1)"/>
      <w:lvlJc w:val="left"/>
      <w:pPr>
        <w:ind w:left="3909" w:hanging="360"/>
      </w:pPr>
    </w:lvl>
    <w:lvl w:ilvl="1" w:tplc="04210019">
      <w:start w:val="1"/>
      <w:numFmt w:val="lowerLetter"/>
      <w:lvlText w:val="%2."/>
      <w:lvlJc w:val="left"/>
      <w:pPr>
        <w:ind w:left="4629" w:hanging="360"/>
      </w:pPr>
    </w:lvl>
    <w:lvl w:ilvl="2" w:tplc="0421001B">
      <w:start w:val="1"/>
      <w:numFmt w:val="lowerRoman"/>
      <w:lvlText w:val="%3."/>
      <w:lvlJc w:val="right"/>
      <w:pPr>
        <w:ind w:left="5349" w:hanging="180"/>
      </w:pPr>
    </w:lvl>
    <w:lvl w:ilvl="3" w:tplc="0421000F">
      <w:start w:val="1"/>
      <w:numFmt w:val="decimal"/>
      <w:lvlText w:val="%4."/>
      <w:lvlJc w:val="left"/>
      <w:pPr>
        <w:ind w:left="6069" w:hanging="360"/>
      </w:pPr>
    </w:lvl>
    <w:lvl w:ilvl="4" w:tplc="04210019">
      <w:start w:val="1"/>
      <w:numFmt w:val="lowerLetter"/>
      <w:lvlText w:val="%5."/>
      <w:lvlJc w:val="left"/>
      <w:pPr>
        <w:ind w:left="6789" w:hanging="360"/>
      </w:pPr>
    </w:lvl>
    <w:lvl w:ilvl="5" w:tplc="0421001B">
      <w:start w:val="1"/>
      <w:numFmt w:val="lowerRoman"/>
      <w:lvlText w:val="%6."/>
      <w:lvlJc w:val="right"/>
      <w:pPr>
        <w:ind w:left="7509" w:hanging="180"/>
      </w:pPr>
    </w:lvl>
    <w:lvl w:ilvl="6" w:tplc="0421000F">
      <w:start w:val="1"/>
      <w:numFmt w:val="decimal"/>
      <w:lvlText w:val="%7."/>
      <w:lvlJc w:val="left"/>
      <w:pPr>
        <w:ind w:left="8229" w:hanging="360"/>
      </w:pPr>
    </w:lvl>
    <w:lvl w:ilvl="7" w:tplc="04210019">
      <w:start w:val="1"/>
      <w:numFmt w:val="lowerLetter"/>
      <w:lvlText w:val="%8."/>
      <w:lvlJc w:val="left"/>
      <w:pPr>
        <w:ind w:left="8949" w:hanging="360"/>
      </w:pPr>
    </w:lvl>
    <w:lvl w:ilvl="8" w:tplc="0421001B">
      <w:start w:val="1"/>
      <w:numFmt w:val="lowerRoman"/>
      <w:lvlText w:val="%9."/>
      <w:lvlJc w:val="right"/>
      <w:pPr>
        <w:ind w:left="9669" w:hanging="180"/>
      </w:pPr>
    </w:lvl>
  </w:abstractNum>
  <w:abstractNum w:abstractNumId="36">
    <w:nsid w:val="4B553AA2"/>
    <w:multiLevelType w:val="hybridMultilevel"/>
    <w:tmpl w:val="143C82BA"/>
    <w:lvl w:ilvl="0" w:tplc="F89E60A2">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C551279"/>
    <w:multiLevelType w:val="hybridMultilevel"/>
    <w:tmpl w:val="A3789E3A"/>
    <w:lvl w:ilvl="0" w:tplc="655C0E8E">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CF922A3"/>
    <w:multiLevelType w:val="hybridMultilevel"/>
    <w:tmpl w:val="0244557A"/>
    <w:lvl w:ilvl="0" w:tplc="04090011">
      <w:start w:val="1"/>
      <w:numFmt w:val="decimal"/>
      <w:lvlText w:val="%1)"/>
      <w:lvlJc w:val="left"/>
      <w:pPr>
        <w:ind w:left="2421" w:hanging="360"/>
      </w:p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39">
    <w:nsid w:val="4D0157F6"/>
    <w:multiLevelType w:val="hybridMultilevel"/>
    <w:tmpl w:val="7526C2D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0">
    <w:nsid w:val="4D6275D1"/>
    <w:multiLevelType w:val="hybridMultilevel"/>
    <w:tmpl w:val="5FC09EC6"/>
    <w:lvl w:ilvl="0" w:tplc="2534A93A">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DB26BD3"/>
    <w:multiLevelType w:val="hybridMultilevel"/>
    <w:tmpl w:val="9C54F140"/>
    <w:lvl w:ilvl="0" w:tplc="04090011">
      <w:start w:val="1"/>
      <w:numFmt w:val="decimal"/>
      <w:lvlText w:val="%1)"/>
      <w:lvlJc w:val="left"/>
      <w:pPr>
        <w:ind w:left="1287"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505E5E11"/>
    <w:multiLevelType w:val="hybridMultilevel"/>
    <w:tmpl w:val="E5F0B7EA"/>
    <w:lvl w:ilvl="0" w:tplc="FD681B02">
      <w:start w:val="1"/>
      <w:numFmt w:val="lowerLetter"/>
      <w:lvlText w:val="%1."/>
      <w:lvlJc w:val="left"/>
      <w:pPr>
        <w:ind w:left="1571" w:hanging="360"/>
      </w:pPr>
    </w:lvl>
    <w:lvl w:ilvl="1" w:tplc="7598BF80">
      <w:start w:val="1"/>
      <w:numFmt w:val="decimal"/>
      <w:lvlText w:val="%2)"/>
      <w:lvlJc w:val="left"/>
      <w:pPr>
        <w:ind w:left="1545" w:hanging="465"/>
      </w:pPr>
    </w:lvl>
    <w:lvl w:ilvl="2" w:tplc="2B8C261C">
      <w:start w:val="1"/>
      <w:numFmt w:val="decimal"/>
      <w:lvlText w:val="%3."/>
      <w:lvlJc w:val="left"/>
      <w:pPr>
        <w:ind w:left="2445" w:hanging="465"/>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55210E0B"/>
    <w:multiLevelType w:val="hybridMultilevel"/>
    <w:tmpl w:val="B7782550"/>
    <w:lvl w:ilvl="0" w:tplc="A190BC48">
      <w:start w:val="1"/>
      <w:numFmt w:val="lowerLetter"/>
      <w:lvlText w:val="%1."/>
      <w:lvlJc w:val="left"/>
      <w:pPr>
        <w:ind w:left="26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556094A"/>
    <w:multiLevelType w:val="hybridMultilevel"/>
    <w:tmpl w:val="2A58F114"/>
    <w:lvl w:ilvl="0" w:tplc="06B6C2FA">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91A15D7"/>
    <w:multiLevelType w:val="hybridMultilevel"/>
    <w:tmpl w:val="08982210"/>
    <w:lvl w:ilvl="0" w:tplc="1C92604C">
      <w:start w:val="1"/>
      <w:numFmt w:val="lowerLetter"/>
      <w:lvlText w:val="%1)"/>
      <w:lvlJc w:val="left"/>
      <w:pPr>
        <w:ind w:left="242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5A901A8A"/>
    <w:multiLevelType w:val="hybridMultilevel"/>
    <w:tmpl w:val="CBDC5076"/>
    <w:lvl w:ilvl="0" w:tplc="3AA66C28">
      <w:start w:val="1"/>
      <w:numFmt w:val="lowerLetter"/>
      <w:lvlText w:val="%1."/>
      <w:lvlJc w:val="left"/>
      <w:pPr>
        <w:ind w:left="3054" w:hanging="360"/>
      </w:pPr>
    </w:lvl>
    <w:lvl w:ilvl="1" w:tplc="04090019">
      <w:start w:val="1"/>
      <w:numFmt w:val="lowerLetter"/>
      <w:lvlText w:val="%2."/>
      <w:lvlJc w:val="left"/>
      <w:pPr>
        <w:ind w:left="2923" w:hanging="360"/>
      </w:pPr>
    </w:lvl>
    <w:lvl w:ilvl="2" w:tplc="0409001B">
      <w:start w:val="1"/>
      <w:numFmt w:val="lowerRoman"/>
      <w:lvlText w:val="%3."/>
      <w:lvlJc w:val="right"/>
      <w:pPr>
        <w:ind w:left="3643" w:hanging="180"/>
      </w:pPr>
    </w:lvl>
    <w:lvl w:ilvl="3" w:tplc="0409000F">
      <w:start w:val="1"/>
      <w:numFmt w:val="decimal"/>
      <w:lvlText w:val="%4."/>
      <w:lvlJc w:val="left"/>
      <w:pPr>
        <w:ind w:left="4363" w:hanging="360"/>
      </w:pPr>
    </w:lvl>
    <w:lvl w:ilvl="4" w:tplc="04090019">
      <w:start w:val="1"/>
      <w:numFmt w:val="lowerLetter"/>
      <w:lvlText w:val="%5."/>
      <w:lvlJc w:val="left"/>
      <w:pPr>
        <w:ind w:left="5083" w:hanging="360"/>
      </w:pPr>
    </w:lvl>
    <w:lvl w:ilvl="5" w:tplc="0409001B">
      <w:start w:val="1"/>
      <w:numFmt w:val="lowerRoman"/>
      <w:lvlText w:val="%6."/>
      <w:lvlJc w:val="right"/>
      <w:pPr>
        <w:ind w:left="5803" w:hanging="180"/>
      </w:pPr>
    </w:lvl>
    <w:lvl w:ilvl="6" w:tplc="0409000F">
      <w:start w:val="1"/>
      <w:numFmt w:val="decimal"/>
      <w:lvlText w:val="%7."/>
      <w:lvlJc w:val="left"/>
      <w:pPr>
        <w:ind w:left="6523" w:hanging="360"/>
      </w:pPr>
    </w:lvl>
    <w:lvl w:ilvl="7" w:tplc="04090019">
      <w:start w:val="1"/>
      <w:numFmt w:val="lowerLetter"/>
      <w:lvlText w:val="%8."/>
      <w:lvlJc w:val="left"/>
      <w:pPr>
        <w:ind w:left="7243" w:hanging="360"/>
      </w:pPr>
    </w:lvl>
    <w:lvl w:ilvl="8" w:tplc="0409001B">
      <w:start w:val="1"/>
      <w:numFmt w:val="lowerRoman"/>
      <w:lvlText w:val="%9."/>
      <w:lvlJc w:val="right"/>
      <w:pPr>
        <w:ind w:left="7963" w:hanging="180"/>
      </w:pPr>
    </w:lvl>
  </w:abstractNum>
  <w:abstractNum w:abstractNumId="47">
    <w:nsid w:val="5AF35F33"/>
    <w:multiLevelType w:val="hybridMultilevel"/>
    <w:tmpl w:val="C9763428"/>
    <w:lvl w:ilvl="0" w:tplc="0421000F">
      <w:start w:val="1"/>
      <w:numFmt w:val="decimal"/>
      <w:lvlText w:val="%1."/>
      <w:lvlJc w:val="left"/>
      <w:pPr>
        <w:ind w:left="2421" w:hanging="360"/>
      </w:pPr>
    </w:lvl>
    <w:lvl w:ilvl="1" w:tplc="04210019">
      <w:start w:val="1"/>
      <w:numFmt w:val="lowerLetter"/>
      <w:lvlText w:val="%2."/>
      <w:lvlJc w:val="left"/>
      <w:pPr>
        <w:ind w:left="3141" w:hanging="360"/>
      </w:pPr>
    </w:lvl>
    <w:lvl w:ilvl="2" w:tplc="0421001B">
      <w:start w:val="1"/>
      <w:numFmt w:val="lowerRoman"/>
      <w:lvlText w:val="%3."/>
      <w:lvlJc w:val="right"/>
      <w:pPr>
        <w:ind w:left="3861" w:hanging="180"/>
      </w:pPr>
    </w:lvl>
    <w:lvl w:ilvl="3" w:tplc="0421000F">
      <w:start w:val="1"/>
      <w:numFmt w:val="decimal"/>
      <w:lvlText w:val="%4."/>
      <w:lvlJc w:val="left"/>
      <w:pPr>
        <w:ind w:left="4581" w:hanging="360"/>
      </w:pPr>
    </w:lvl>
    <w:lvl w:ilvl="4" w:tplc="04210019">
      <w:start w:val="1"/>
      <w:numFmt w:val="lowerLetter"/>
      <w:lvlText w:val="%5."/>
      <w:lvlJc w:val="left"/>
      <w:pPr>
        <w:ind w:left="5301" w:hanging="360"/>
      </w:pPr>
    </w:lvl>
    <w:lvl w:ilvl="5" w:tplc="0421001B">
      <w:start w:val="1"/>
      <w:numFmt w:val="lowerRoman"/>
      <w:lvlText w:val="%6."/>
      <w:lvlJc w:val="right"/>
      <w:pPr>
        <w:ind w:left="6021" w:hanging="180"/>
      </w:pPr>
    </w:lvl>
    <w:lvl w:ilvl="6" w:tplc="0421000F">
      <w:start w:val="1"/>
      <w:numFmt w:val="decimal"/>
      <w:lvlText w:val="%7."/>
      <w:lvlJc w:val="left"/>
      <w:pPr>
        <w:ind w:left="6741" w:hanging="360"/>
      </w:pPr>
    </w:lvl>
    <w:lvl w:ilvl="7" w:tplc="04210019">
      <w:start w:val="1"/>
      <w:numFmt w:val="lowerLetter"/>
      <w:lvlText w:val="%8."/>
      <w:lvlJc w:val="left"/>
      <w:pPr>
        <w:ind w:left="7461" w:hanging="360"/>
      </w:pPr>
    </w:lvl>
    <w:lvl w:ilvl="8" w:tplc="0421001B">
      <w:start w:val="1"/>
      <w:numFmt w:val="lowerRoman"/>
      <w:lvlText w:val="%9."/>
      <w:lvlJc w:val="right"/>
      <w:pPr>
        <w:ind w:left="8181" w:hanging="180"/>
      </w:pPr>
    </w:lvl>
  </w:abstractNum>
  <w:abstractNum w:abstractNumId="48">
    <w:nsid w:val="5CF90C7C"/>
    <w:multiLevelType w:val="hybridMultilevel"/>
    <w:tmpl w:val="460A3C0C"/>
    <w:lvl w:ilvl="0" w:tplc="E19234D6">
      <w:start w:val="1"/>
      <w:numFmt w:val="decimal"/>
      <w:lvlText w:val="%1)"/>
      <w:lvlJc w:val="left"/>
      <w:pPr>
        <w:ind w:left="2989" w:hanging="360"/>
      </w:pPr>
      <w:rPr>
        <w:i w:val="0"/>
      </w:rPr>
    </w:lvl>
    <w:lvl w:ilvl="1" w:tplc="04090019">
      <w:start w:val="1"/>
      <w:numFmt w:val="lowerLetter"/>
      <w:lvlText w:val="%2."/>
      <w:lvlJc w:val="left"/>
      <w:pPr>
        <w:ind w:left="3709" w:hanging="360"/>
      </w:pPr>
    </w:lvl>
    <w:lvl w:ilvl="2" w:tplc="0409001B">
      <w:start w:val="1"/>
      <w:numFmt w:val="lowerRoman"/>
      <w:lvlText w:val="%3."/>
      <w:lvlJc w:val="right"/>
      <w:pPr>
        <w:ind w:left="4429" w:hanging="180"/>
      </w:pPr>
    </w:lvl>
    <w:lvl w:ilvl="3" w:tplc="0409000F">
      <w:start w:val="1"/>
      <w:numFmt w:val="decimal"/>
      <w:lvlText w:val="%4."/>
      <w:lvlJc w:val="left"/>
      <w:pPr>
        <w:ind w:left="5149" w:hanging="360"/>
      </w:pPr>
    </w:lvl>
    <w:lvl w:ilvl="4" w:tplc="04090019">
      <w:start w:val="1"/>
      <w:numFmt w:val="lowerLetter"/>
      <w:lvlText w:val="%5."/>
      <w:lvlJc w:val="left"/>
      <w:pPr>
        <w:ind w:left="5869" w:hanging="360"/>
      </w:pPr>
    </w:lvl>
    <w:lvl w:ilvl="5" w:tplc="0409001B">
      <w:start w:val="1"/>
      <w:numFmt w:val="lowerRoman"/>
      <w:lvlText w:val="%6."/>
      <w:lvlJc w:val="right"/>
      <w:pPr>
        <w:ind w:left="6589" w:hanging="180"/>
      </w:pPr>
    </w:lvl>
    <w:lvl w:ilvl="6" w:tplc="0409000F">
      <w:start w:val="1"/>
      <w:numFmt w:val="decimal"/>
      <w:lvlText w:val="%7."/>
      <w:lvlJc w:val="left"/>
      <w:pPr>
        <w:ind w:left="7309" w:hanging="360"/>
      </w:pPr>
    </w:lvl>
    <w:lvl w:ilvl="7" w:tplc="04090019">
      <w:start w:val="1"/>
      <w:numFmt w:val="lowerLetter"/>
      <w:lvlText w:val="%8."/>
      <w:lvlJc w:val="left"/>
      <w:pPr>
        <w:ind w:left="8029" w:hanging="360"/>
      </w:pPr>
    </w:lvl>
    <w:lvl w:ilvl="8" w:tplc="0409001B">
      <w:start w:val="1"/>
      <w:numFmt w:val="lowerRoman"/>
      <w:lvlText w:val="%9."/>
      <w:lvlJc w:val="right"/>
      <w:pPr>
        <w:ind w:left="8749" w:hanging="180"/>
      </w:pPr>
    </w:lvl>
  </w:abstractNum>
  <w:abstractNum w:abstractNumId="49">
    <w:nsid w:val="5DA67CD2"/>
    <w:multiLevelType w:val="hybridMultilevel"/>
    <w:tmpl w:val="F7DE920C"/>
    <w:lvl w:ilvl="0" w:tplc="04090011">
      <w:start w:val="1"/>
      <w:numFmt w:val="decimal"/>
      <w:lvlText w:val="%1)"/>
      <w:lvlJc w:val="left"/>
      <w:pPr>
        <w:ind w:left="2421" w:hanging="360"/>
      </w:pPr>
    </w:lvl>
    <w:lvl w:ilvl="1" w:tplc="04090011">
      <w:start w:val="1"/>
      <w:numFmt w:val="decimal"/>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50">
    <w:nsid w:val="60FA2474"/>
    <w:multiLevelType w:val="hybridMultilevel"/>
    <w:tmpl w:val="56DA6D7A"/>
    <w:lvl w:ilvl="0" w:tplc="18446764">
      <w:start w:val="1"/>
      <w:numFmt w:val="lowerLetter"/>
      <w:lvlText w:val="%1."/>
      <w:lvlJc w:val="left"/>
      <w:pPr>
        <w:ind w:left="157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nsid w:val="631B4C0F"/>
    <w:multiLevelType w:val="hybridMultilevel"/>
    <w:tmpl w:val="3094F052"/>
    <w:lvl w:ilvl="0" w:tplc="764A5ABE">
      <w:start w:val="1"/>
      <w:numFmt w:val="decimal"/>
      <w:lvlText w:val="%1)"/>
      <w:lvlJc w:val="left"/>
      <w:pPr>
        <w:ind w:left="242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nsid w:val="637A11C5"/>
    <w:multiLevelType w:val="hybridMultilevel"/>
    <w:tmpl w:val="B536894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68C93130"/>
    <w:multiLevelType w:val="hybridMultilevel"/>
    <w:tmpl w:val="7B3898A0"/>
    <w:lvl w:ilvl="0" w:tplc="8278B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A674A77"/>
    <w:multiLevelType w:val="hybridMultilevel"/>
    <w:tmpl w:val="1BD2898A"/>
    <w:lvl w:ilvl="0" w:tplc="E3BAFB7E">
      <w:start w:val="1"/>
      <w:numFmt w:val="bullet"/>
      <w:lvlText w:val="-"/>
      <w:lvlJc w:val="left"/>
      <w:pPr>
        <w:ind w:left="2705" w:hanging="360"/>
      </w:pPr>
      <w:rPr>
        <w:rFonts w:ascii="Book Antiqua" w:eastAsia="Times New Roman" w:hAnsi="Book Antiqua" w:cs="Times New Roman" w:hint="default"/>
      </w:rPr>
    </w:lvl>
    <w:lvl w:ilvl="1" w:tplc="04090003">
      <w:start w:val="1"/>
      <w:numFmt w:val="bullet"/>
      <w:lvlText w:val="o"/>
      <w:lvlJc w:val="left"/>
      <w:pPr>
        <w:ind w:left="3425" w:hanging="360"/>
      </w:pPr>
      <w:rPr>
        <w:rFonts w:ascii="Courier New" w:hAnsi="Courier New" w:cs="Courier New" w:hint="default"/>
      </w:rPr>
    </w:lvl>
    <w:lvl w:ilvl="2" w:tplc="04090005">
      <w:start w:val="1"/>
      <w:numFmt w:val="bullet"/>
      <w:lvlText w:val=""/>
      <w:lvlJc w:val="left"/>
      <w:pPr>
        <w:ind w:left="4145" w:hanging="360"/>
      </w:pPr>
      <w:rPr>
        <w:rFonts w:ascii="Wingdings" w:hAnsi="Wingdings" w:hint="default"/>
      </w:rPr>
    </w:lvl>
    <w:lvl w:ilvl="3" w:tplc="04090001">
      <w:start w:val="1"/>
      <w:numFmt w:val="bullet"/>
      <w:lvlText w:val=""/>
      <w:lvlJc w:val="left"/>
      <w:pPr>
        <w:ind w:left="4865" w:hanging="360"/>
      </w:pPr>
      <w:rPr>
        <w:rFonts w:ascii="Symbol" w:hAnsi="Symbol" w:hint="default"/>
      </w:rPr>
    </w:lvl>
    <w:lvl w:ilvl="4" w:tplc="04090003">
      <w:start w:val="1"/>
      <w:numFmt w:val="bullet"/>
      <w:lvlText w:val="o"/>
      <w:lvlJc w:val="left"/>
      <w:pPr>
        <w:ind w:left="5585" w:hanging="360"/>
      </w:pPr>
      <w:rPr>
        <w:rFonts w:ascii="Courier New" w:hAnsi="Courier New" w:cs="Courier New" w:hint="default"/>
      </w:rPr>
    </w:lvl>
    <w:lvl w:ilvl="5" w:tplc="04090005">
      <w:start w:val="1"/>
      <w:numFmt w:val="bullet"/>
      <w:lvlText w:val=""/>
      <w:lvlJc w:val="left"/>
      <w:pPr>
        <w:ind w:left="6305" w:hanging="360"/>
      </w:pPr>
      <w:rPr>
        <w:rFonts w:ascii="Wingdings" w:hAnsi="Wingdings" w:hint="default"/>
      </w:rPr>
    </w:lvl>
    <w:lvl w:ilvl="6" w:tplc="04090001">
      <w:start w:val="1"/>
      <w:numFmt w:val="bullet"/>
      <w:lvlText w:val=""/>
      <w:lvlJc w:val="left"/>
      <w:pPr>
        <w:ind w:left="7025" w:hanging="360"/>
      </w:pPr>
      <w:rPr>
        <w:rFonts w:ascii="Symbol" w:hAnsi="Symbol" w:hint="default"/>
      </w:rPr>
    </w:lvl>
    <w:lvl w:ilvl="7" w:tplc="04090003">
      <w:start w:val="1"/>
      <w:numFmt w:val="bullet"/>
      <w:lvlText w:val="o"/>
      <w:lvlJc w:val="left"/>
      <w:pPr>
        <w:ind w:left="7745" w:hanging="360"/>
      </w:pPr>
      <w:rPr>
        <w:rFonts w:ascii="Courier New" w:hAnsi="Courier New" w:cs="Courier New" w:hint="default"/>
      </w:rPr>
    </w:lvl>
    <w:lvl w:ilvl="8" w:tplc="04090005">
      <w:start w:val="1"/>
      <w:numFmt w:val="bullet"/>
      <w:lvlText w:val=""/>
      <w:lvlJc w:val="left"/>
      <w:pPr>
        <w:ind w:left="8465" w:hanging="360"/>
      </w:pPr>
      <w:rPr>
        <w:rFonts w:ascii="Wingdings" w:hAnsi="Wingdings" w:hint="default"/>
      </w:rPr>
    </w:lvl>
  </w:abstractNum>
  <w:abstractNum w:abstractNumId="55">
    <w:nsid w:val="6E075393"/>
    <w:multiLevelType w:val="hybridMultilevel"/>
    <w:tmpl w:val="CFE41094"/>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6">
    <w:nsid w:val="6FCA779D"/>
    <w:multiLevelType w:val="hybridMultilevel"/>
    <w:tmpl w:val="12ACD15C"/>
    <w:lvl w:ilvl="0" w:tplc="BF965582">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0647898"/>
    <w:multiLevelType w:val="hybridMultilevel"/>
    <w:tmpl w:val="81284BF2"/>
    <w:lvl w:ilvl="0" w:tplc="98765308">
      <w:start w:val="1"/>
      <w:numFmt w:val="lowerLetter"/>
      <w:lvlText w:val="%1."/>
      <w:lvlJc w:val="left"/>
      <w:pPr>
        <w:ind w:left="157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nsid w:val="706819D6"/>
    <w:multiLevelType w:val="hybridMultilevel"/>
    <w:tmpl w:val="488A5528"/>
    <w:lvl w:ilvl="0" w:tplc="0421000F">
      <w:start w:val="1"/>
      <w:numFmt w:val="decimal"/>
      <w:lvlText w:val="%1."/>
      <w:lvlJc w:val="left"/>
      <w:pPr>
        <w:ind w:left="743" w:hanging="360"/>
      </w:pPr>
    </w:lvl>
    <w:lvl w:ilvl="1" w:tplc="04210019">
      <w:start w:val="1"/>
      <w:numFmt w:val="lowerLetter"/>
      <w:lvlText w:val="%2."/>
      <w:lvlJc w:val="left"/>
      <w:pPr>
        <w:ind w:left="1463" w:hanging="360"/>
      </w:pPr>
    </w:lvl>
    <w:lvl w:ilvl="2" w:tplc="0421001B">
      <w:start w:val="1"/>
      <w:numFmt w:val="lowerRoman"/>
      <w:lvlText w:val="%3."/>
      <w:lvlJc w:val="right"/>
      <w:pPr>
        <w:ind w:left="2183" w:hanging="180"/>
      </w:pPr>
    </w:lvl>
    <w:lvl w:ilvl="3" w:tplc="0421000F">
      <w:start w:val="1"/>
      <w:numFmt w:val="decimal"/>
      <w:lvlText w:val="%4."/>
      <w:lvlJc w:val="left"/>
      <w:pPr>
        <w:ind w:left="2903" w:hanging="360"/>
      </w:pPr>
    </w:lvl>
    <w:lvl w:ilvl="4" w:tplc="04210019">
      <w:start w:val="1"/>
      <w:numFmt w:val="lowerLetter"/>
      <w:lvlText w:val="%5."/>
      <w:lvlJc w:val="left"/>
      <w:pPr>
        <w:ind w:left="3623" w:hanging="360"/>
      </w:pPr>
    </w:lvl>
    <w:lvl w:ilvl="5" w:tplc="0421001B">
      <w:start w:val="1"/>
      <w:numFmt w:val="lowerRoman"/>
      <w:lvlText w:val="%6."/>
      <w:lvlJc w:val="right"/>
      <w:pPr>
        <w:ind w:left="4343" w:hanging="180"/>
      </w:pPr>
    </w:lvl>
    <w:lvl w:ilvl="6" w:tplc="0421000F">
      <w:start w:val="1"/>
      <w:numFmt w:val="decimal"/>
      <w:lvlText w:val="%7."/>
      <w:lvlJc w:val="left"/>
      <w:pPr>
        <w:ind w:left="5063" w:hanging="360"/>
      </w:pPr>
    </w:lvl>
    <w:lvl w:ilvl="7" w:tplc="04210019">
      <w:start w:val="1"/>
      <w:numFmt w:val="lowerLetter"/>
      <w:lvlText w:val="%8."/>
      <w:lvlJc w:val="left"/>
      <w:pPr>
        <w:ind w:left="5783" w:hanging="360"/>
      </w:pPr>
    </w:lvl>
    <w:lvl w:ilvl="8" w:tplc="0421001B">
      <w:start w:val="1"/>
      <w:numFmt w:val="lowerRoman"/>
      <w:lvlText w:val="%9."/>
      <w:lvlJc w:val="right"/>
      <w:pPr>
        <w:ind w:left="6503" w:hanging="180"/>
      </w:pPr>
    </w:lvl>
  </w:abstractNum>
  <w:abstractNum w:abstractNumId="59">
    <w:nsid w:val="709E2D2F"/>
    <w:multiLevelType w:val="hybridMultilevel"/>
    <w:tmpl w:val="7902C16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19A6446"/>
    <w:multiLevelType w:val="hybridMultilevel"/>
    <w:tmpl w:val="430477FA"/>
    <w:lvl w:ilvl="0" w:tplc="04090017">
      <w:start w:val="1"/>
      <w:numFmt w:val="lowerLetter"/>
      <w:lvlText w:val="%1)"/>
      <w:lvlJc w:val="left"/>
      <w:pPr>
        <w:ind w:left="2421" w:hanging="360"/>
      </w:pPr>
    </w:lvl>
    <w:lvl w:ilvl="1" w:tplc="04090017">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1">
    <w:nsid w:val="77275416"/>
    <w:multiLevelType w:val="hybridMultilevel"/>
    <w:tmpl w:val="5386A130"/>
    <w:lvl w:ilvl="0" w:tplc="5AAC1632">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4"/>
  </w:num>
  <w:num w:numId="1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0"/>
  </w:num>
  <w:num w:numId="26">
    <w:abstractNumId w:val="53"/>
  </w:num>
  <w:num w:numId="27">
    <w:abstractNumId w:val="16"/>
  </w:num>
  <w:num w:numId="28">
    <w:abstractNumId w:val="6"/>
  </w:num>
  <w:num w:numId="29">
    <w:abstractNumId w:val="22"/>
  </w:num>
  <w:num w:numId="30">
    <w:abstractNumId w:val="40"/>
  </w:num>
  <w:num w:numId="31">
    <w:abstractNumId w:val="59"/>
  </w:num>
  <w:num w:numId="32">
    <w:abstractNumId w:val="0"/>
  </w:num>
  <w:num w:numId="33">
    <w:abstractNumId w:val="20"/>
  </w:num>
  <w:num w:numId="34">
    <w:abstractNumId w:val="1"/>
  </w:num>
  <w:num w:numId="35">
    <w:abstractNumId w:val="36"/>
  </w:num>
  <w:num w:numId="36">
    <w:abstractNumId w:val="61"/>
  </w:num>
  <w:num w:numId="37">
    <w:abstractNumId w:val="56"/>
  </w:num>
  <w:num w:numId="38">
    <w:abstractNumId w:val="44"/>
  </w:num>
  <w:num w:numId="39">
    <w:abstractNumId w:val="8"/>
  </w:num>
  <w:num w:numId="40">
    <w:abstractNumId w:val="28"/>
  </w:num>
  <w:num w:numId="41">
    <w:abstractNumId w:val="12"/>
  </w:num>
  <w:num w:numId="42">
    <w:abstractNumId w:val="39"/>
  </w:num>
  <w:num w:numId="43">
    <w:abstractNumId w:val="43"/>
  </w:num>
  <w:num w:numId="44">
    <w:abstractNumId w:val="7"/>
  </w:num>
  <w:num w:numId="45">
    <w:abstractNumId w:val="27"/>
  </w:num>
  <w:num w:numId="46">
    <w:abstractNumId w:val="17"/>
  </w:num>
  <w:num w:numId="47">
    <w:abstractNumId w:val="31"/>
  </w:num>
  <w:num w:numId="48">
    <w:abstractNumId w:val="19"/>
  </w:num>
  <w:num w:numId="49">
    <w:abstractNumId w:val="13"/>
  </w:num>
  <w:num w:numId="50">
    <w:abstractNumId w:val="26"/>
  </w:num>
  <w:num w:numId="51">
    <w:abstractNumId w:val="52"/>
  </w:num>
  <w:num w:numId="52">
    <w:abstractNumId w:val="32"/>
  </w:num>
  <w:num w:numId="53">
    <w:abstractNumId w:val="15"/>
  </w:num>
  <w:num w:numId="54">
    <w:abstractNumId w:val="37"/>
  </w:num>
  <w:num w:numId="55">
    <w:abstractNumId w:val="23"/>
  </w:num>
  <w:num w:numId="56">
    <w:abstractNumId w:val="10"/>
  </w:num>
  <w:num w:numId="57">
    <w:abstractNumId w:val="3"/>
  </w:num>
  <w:num w:numId="58">
    <w:abstractNumId w:val="18"/>
  </w:num>
  <w:num w:numId="59">
    <w:abstractNumId w:val="30"/>
  </w:num>
  <w:num w:numId="60">
    <w:abstractNumId w:val="11"/>
  </w:num>
  <w:num w:numId="61">
    <w:abstractNumId w:val="9"/>
  </w:num>
  <w:num w:numId="62">
    <w:abstractNumId w:val="29"/>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2"/>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DD6"/>
    <w:rsid w:val="000147F8"/>
    <w:rsid w:val="00020398"/>
    <w:rsid w:val="000577F9"/>
    <w:rsid w:val="000E02F0"/>
    <w:rsid w:val="001064F7"/>
    <w:rsid w:val="00120C08"/>
    <w:rsid w:val="00123EF1"/>
    <w:rsid w:val="001303C4"/>
    <w:rsid w:val="00141978"/>
    <w:rsid w:val="00144202"/>
    <w:rsid w:val="00151D91"/>
    <w:rsid w:val="001A144D"/>
    <w:rsid w:val="001A3550"/>
    <w:rsid w:val="001E5ABA"/>
    <w:rsid w:val="0022113F"/>
    <w:rsid w:val="00286CD5"/>
    <w:rsid w:val="002D2E49"/>
    <w:rsid w:val="002F62BD"/>
    <w:rsid w:val="00310A57"/>
    <w:rsid w:val="003414CA"/>
    <w:rsid w:val="0038348D"/>
    <w:rsid w:val="003B1B1B"/>
    <w:rsid w:val="004306A4"/>
    <w:rsid w:val="004C2125"/>
    <w:rsid w:val="005308DB"/>
    <w:rsid w:val="00570BAF"/>
    <w:rsid w:val="005A667A"/>
    <w:rsid w:val="005B180F"/>
    <w:rsid w:val="005C0000"/>
    <w:rsid w:val="005C448C"/>
    <w:rsid w:val="006072BE"/>
    <w:rsid w:val="00634122"/>
    <w:rsid w:val="0065082E"/>
    <w:rsid w:val="00686056"/>
    <w:rsid w:val="006E5024"/>
    <w:rsid w:val="006F4BF1"/>
    <w:rsid w:val="007224E3"/>
    <w:rsid w:val="007757E4"/>
    <w:rsid w:val="0078535D"/>
    <w:rsid w:val="007B7289"/>
    <w:rsid w:val="007D1318"/>
    <w:rsid w:val="00815166"/>
    <w:rsid w:val="00852681"/>
    <w:rsid w:val="0085602A"/>
    <w:rsid w:val="00871B71"/>
    <w:rsid w:val="00897F57"/>
    <w:rsid w:val="008A74B1"/>
    <w:rsid w:val="008F6322"/>
    <w:rsid w:val="00952D77"/>
    <w:rsid w:val="009A3F50"/>
    <w:rsid w:val="00A035A1"/>
    <w:rsid w:val="00A24D85"/>
    <w:rsid w:val="00A267CE"/>
    <w:rsid w:val="00A7345E"/>
    <w:rsid w:val="00A879CC"/>
    <w:rsid w:val="00A96920"/>
    <w:rsid w:val="00AA2A27"/>
    <w:rsid w:val="00AB0A95"/>
    <w:rsid w:val="00B11ED5"/>
    <w:rsid w:val="00BB507D"/>
    <w:rsid w:val="00C0209E"/>
    <w:rsid w:val="00C21E81"/>
    <w:rsid w:val="00C84327"/>
    <w:rsid w:val="00CF1063"/>
    <w:rsid w:val="00D21772"/>
    <w:rsid w:val="00D26881"/>
    <w:rsid w:val="00D65DD6"/>
    <w:rsid w:val="00D75DAD"/>
    <w:rsid w:val="00D872CE"/>
    <w:rsid w:val="00DB4CB5"/>
    <w:rsid w:val="00DD431D"/>
    <w:rsid w:val="00E01096"/>
    <w:rsid w:val="00EB3DAE"/>
    <w:rsid w:val="00EB647D"/>
    <w:rsid w:val="00EE2EAC"/>
    <w:rsid w:val="00EE755B"/>
    <w:rsid w:val="00F24E19"/>
    <w:rsid w:val="00F44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1DEA4290-0780-49BB-A12F-34C696250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978"/>
    <w:pPr>
      <w:spacing w:after="325" w:line="243" w:lineRule="auto"/>
      <w:ind w:left="33" w:right="7" w:hanging="10"/>
      <w:jc w:val="both"/>
    </w:pPr>
    <w:rPr>
      <w:rFonts w:ascii="Times New Roman" w:eastAsia="Times New Roman" w:hAnsi="Times New Roman" w:cs="Times New Roman"/>
      <w:color w:val="000000"/>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65DD6"/>
    <w:pPr>
      <w:spacing w:after="0" w:line="240" w:lineRule="auto"/>
      <w:ind w:left="33" w:right="7" w:hanging="10"/>
      <w:jc w:val="both"/>
    </w:pPr>
    <w:rPr>
      <w:rFonts w:ascii="Times New Roman" w:eastAsia="Times New Roman" w:hAnsi="Times New Roman" w:cs="Times New Roman"/>
      <w:color w:val="000000"/>
      <w:sz w:val="24"/>
      <w:lang w:eastAsia="id-ID"/>
    </w:rPr>
  </w:style>
  <w:style w:type="character" w:customStyle="1" w:styleId="ListParagraphChar">
    <w:name w:val="List Paragraph Char"/>
    <w:aliases w:val="KhusBay Char"/>
    <w:link w:val="ListParagraph"/>
    <w:uiPriority w:val="34"/>
    <w:locked/>
    <w:rsid w:val="000E02F0"/>
    <w:rPr>
      <w:rFonts w:ascii="Times New Roman" w:eastAsia="Times New Roman" w:hAnsi="Times New Roman" w:cs="Times New Roman"/>
      <w:color w:val="000000"/>
      <w:sz w:val="24"/>
      <w:lang w:eastAsia="id-ID"/>
    </w:rPr>
  </w:style>
  <w:style w:type="paragraph" w:styleId="ListParagraph">
    <w:name w:val="List Paragraph"/>
    <w:aliases w:val="KhusBay"/>
    <w:basedOn w:val="Normal"/>
    <w:link w:val="ListParagraphChar"/>
    <w:uiPriority w:val="34"/>
    <w:qFormat/>
    <w:rsid w:val="000E02F0"/>
    <w:pPr>
      <w:spacing w:line="242" w:lineRule="auto"/>
      <w:ind w:left="720"/>
      <w:contextualSpacing/>
    </w:pPr>
  </w:style>
  <w:style w:type="character" w:customStyle="1" w:styleId="yiv3088385100s1">
    <w:name w:val="yiv3088385100s1"/>
    <w:rsid w:val="000E02F0"/>
  </w:style>
  <w:style w:type="numbering" w:customStyle="1" w:styleId="NoList1">
    <w:name w:val="No List1"/>
    <w:next w:val="NoList"/>
    <w:uiPriority w:val="99"/>
    <w:semiHidden/>
    <w:unhideWhenUsed/>
    <w:rsid w:val="000E02F0"/>
  </w:style>
  <w:style w:type="table" w:styleId="TableGrid">
    <w:name w:val="Table Grid"/>
    <w:basedOn w:val="TableNormal"/>
    <w:uiPriority w:val="59"/>
    <w:rsid w:val="000E02F0"/>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21772"/>
    <w:rPr>
      <w:color w:val="0563C1" w:themeColor="hyperlink"/>
      <w:u w:val="single"/>
    </w:rPr>
  </w:style>
  <w:style w:type="paragraph" w:styleId="Header">
    <w:name w:val="header"/>
    <w:basedOn w:val="Normal"/>
    <w:link w:val="HeaderChar"/>
    <w:uiPriority w:val="99"/>
    <w:unhideWhenUsed/>
    <w:rsid w:val="00D217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772"/>
    <w:rPr>
      <w:rFonts w:ascii="Times New Roman" w:eastAsia="Times New Roman" w:hAnsi="Times New Roman" w:cs="Times New Roman"/>
      <w:color w:val="000000"/>
      <w:sz w:val="24"/>
      <w:lang w:eastAsia="id-ID"/>
    </w:rPr>
  </w:style>
  <w:style w:type="paragraph" w:styleId="Footer">
    <w:name w:val="footer"/>
    <w:basedOn w:val="Normal"/>
    <w:link w:val="FooterChar"/>
    <w:uiPriority w:val="99"/>
    <w:unhideWhenUsed/>
    <w:rsid w:val="00D21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772"/>
    <w:rPr>
      <w:rFonts w:ascii="Times New Roman" w:eastAsia="Times New Roman" w:hAnsi="Times New Roman" w:cs="Times New Roman"/>
      <w:color w:val="000000"/>
      <w:sz w:val="24"/>
      <w:lang w:eastAsia="id-ID"/>
    </w:rPr>
  </w:style>
  <w:style w:type="character" w:styleId="Emphasis">
    <w:name w:val="Emphasis"/>
    <w:basedOn w:val="DefaultParagraphFont"/>
    <w:uiPriority w:val="20"/>
    <w:qFormat/>
    <w:rsid w:val="00C21E81"/>
    <w:rPr>
      <w:i/>
      <w:iCs/>
    </w:rPr>
  </w:style>
  <w:style w:type="table" w:customStyle="1" w:styleId="TableGrid0">
    <w:name w:val="TableGrid"/>
    <w:rsid w:val="00871B71"/>
    <w:pPr>
      <w:spacing w:after="0" w:line="240" w:lineRule="auto"/>
    </w:pPr>
    <w:rPr>
      <w:rFonts w:eastAsiaTheme="minorEastAsia"/>
      <w:lang w:eastAsia="id-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310A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A57"/>
    <w:rPr>
      <w:rFonts w:ascii="Segoe UI" w:eastAsia="Times New Roman" w:hAnsi="Segoe UI" w:cs="Segoe UI"/>
      <w:color w:val="000000"/>
      <w:sz w:val="18"/>
      <w:szCs w:val="1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795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distributornugget88.wordpress.com/2012/05/21/chicken-nugget-fiest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topbrand-award.com" TargetMode="External"/><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qureta.com" TargetMode="External"/><Relationship Id="rId14" Type="http://schemas.openxmlformats.org/officeDocument/2006/relationships/hyperlink" Target="http://www.google/chickhennugget"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9B231-16D8-48A3-9245-96E57CAF6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62</Pages>
  <Words>13204</Words>
  <Characters>75267</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ng</dc:creator>
  <cp:keywords/>
  <dc:description/>
  <cp:lastModifiedBy>agung</cp:lastModifiedBy>
  <cp:revision>5</cp:revision>
  <cp:lastPrinted>2018-01-03T14:04:00Z</cp:lastPrinted>
  <dcterms:created xsi:type="dcterms:W3CDTF">2018-01-02T13:46:00Z</dcterms:created>
  <dcterms:modified xsi:type="dcterms:W3CDTF">2018-02-18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a2c1bc-6b3a-3960-89b4-5f25b742a482</vt:lpwstr>
  </property>
  <property fmtid="{D5CDD505-2E9C-101B-9397-08002B2CF9AE}" pid="24" name="Mendeley Citation Style_1">
    <vt:lpwstr>http://www.zotero.org/styles/apa</vt:lpwstr>
  </property>
</Properties>
</file>